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F808E2" w14:textId="37993936" w:rsidR="00312848" w:rsidRPr="0078447C" w:rsidRDefault="0078447C" w:rsidP="008B6688">
      <w:pPr>
        <w:spacing w:line="240" w:lineRule="auto"/>
        <w:jc w:val="left"/>
        <w:rPr>
          <w:noProof/>
          <w:sz w:val="22"/>
          <w:szCs w:val="24"/>
          <w:lang w:val="fr-FR"/>
        </w:rPr>
      </w:pPr>
      <w:r w:rsidRPr="0078447C">
        <w:rPr>
          <w:noProof/>
          <w:sz w:val="22"/>
          <w:szCs w:val="24"/>
        </w:rPr>
        <w:drawing>
          <wp:anchor distT="0" distB="0" distL="114300" distR="114300" simplePos="0" relativeHeight="251663360" behindDoc="0" locked="0" layoutInCell="1" allowOverlap="1" wp14:anchorId="08DCC3AF" wp14:editId="670B9406">
            <wp:simplePos x="0" y="0"/>
            <wp:positionH relativeFrom="margin">
              <wp:posOffset>4371340</wp:posOffset>
            </wp:positionH>
            <wp:positionV relativeFrom="margin">
              <wp:posOffset>-635</wp:posOffset>
            </wp:positionV>
            <wp:extent cx="720000" cy="720000"/>
            <wp:effectExtent l="0" t="0" r="4445" b="4445"/>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447C">
        <w:rPr>
          <w:noProof/>
          <w:sz w:val="22"/>
          <w:szCs w:val="24"/>
        </w:rPr>
        <w:drawing>
          <wp:anchor distT="0" distB="0" distL="114300" distR="114300" simplePos="0" relativeHeight="251662336" behindDoc="0" locked="0" layoutInCell="1" allowOverlap="1" wp14:anchorId="4CEB8E35" wp14:editId="39879488">
            <wp:simplePos x="0" y="0"/>
            <wp:positionH relativeFrom="margin">
              <wp:align>right</wp:align>
            </wp:positionH>
            <wp:positionV relativeFrom="paragraph">
              <wp:posOffset>424</wp:posOffset>
            </wp:positionV>
            <wp:extent cx="446962" cy="756000"/>
            <wp:effectExtent l="0" t="0" r="0" b="635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6962" cy="75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6688" w:rsidRPr="0078447C">
        <w:rPr>
          <w:szCs w:val="24"/>
          <w:lang w:val="fr-FR"/>
        </w:rPr>
        <w:t>Centre National de la Recherche Scientifique (CNRS)</w:t>
      </w:r>
      <w:r w:rsidR="00312848" w:rsidRPr="0078447C">
        <w:rPr>
          <w:noProof/>
          <w:sz w:val="22"/>
          <w:szCs w:val="24"/>
          <w:lang w:val="fr-FR"/>
        </w:rPr>
        <w:t xml:space="preserve"> </w:t>
      </w:r>
    </w:p>
    <w:p w14:paraId="3076393C" w14:textId="588D8BBC" w:rsidR="00312848" w:rsidRPr="0078447C" w:rsidRDefault="00312848" w:rsidP="008B6688">
      <w:pPr>
        <w:spacing w:line="240" w:lineRule="auto"/>
        <w:jc w:val="left"/>
        <w:rPr>
          <w:noProof/>
          <w:szCs w:val="24"/>
          <w:lang w:val="fr-FR"/>
        </w:rPr>
      </w:pPr>
      <w:r w:rsidRPr="0078447C">
        <w:rPr>
          <w:noProof/>
          <w:szCs w:val="24"/>
          <w:lang w:val="fr-FR"/>
        </w:rPr>
        <w:t>Unité mixte de recherche (UMR) 6554</w:t>
      </w:r>
    </w:p>
    <w:p w14:paraId="429C9704" w14:textId="5FB9A287" w:rsidR="00312848" w:rsidRPr="0078447C" w:rsidRDefault="00312848" w:rsidP="008B6688">
      <w:pPr>
        <w:spacing w:line="240" w:lineRule="auto"/>
        <w:jc w:val="left"/>
        <w:rPr>
          <w:noProof/>
          <w:szCs w:val="24"/>
          <w:lang w:val="fr-FR"/>
        </w:rPr>
      </w:pPr>
      <w:r w:rsidRPr="0078447C">
        <w:rPr>
          <w:noProof/>
          <w:szCs w:val="24"/>
          <w:lang w:val="fr-FR"/>
        </w:rPr>
        <w:t>Littoral – Environnement – Télédétection – Géomatique (LETG)</w:t>
      </w:r>
    </w:p>
    <w:p w14:paraId="0964DDC0" w14:textId="139C2CD0" w:rsidR="00CE7EBE" w:rsidRPr="008B6688" w:rsidRDefault="00CE7EBE" w:rsidP="008B6688">
      <w:pPr>
        <w:spacing w:line="240" w:lineRule="auto"/>
        <w:jc w:val="left"/>
        <w:rPr>
          <w:sz w:val="28"/>
          <w:lang w:val="fr-FR"/>
        </w:rPr>
      </w:pPr>
    </w:p>
    <w:p w14:paraId="71469E79" w14:textId="11FEC7BF" w:rsidR="00E910E4" w:rsidRPr="00312848" w:rsidRDefault="00E910E4" w:rsidP="00915CDC">
      <w:pPr>
        <w:spacing w:line="240" w:lineRule="auto"/>
        <w:jc w:val="left"/>
        <w:rPr>
          <w:sz w:val="28"/>
          <w:lang w:val="fr-FR"/>
        </w:rPr>
      </w:pPr>
    </w:p>
    <w:p w14:paraId="615D47A7" w14:textId="50DC064E" w:rsidR="00CE7EBE" w:rsidRPr="00312848" w:rsidRDefault="00CE7EBE" w:rsidP="00C84279">
      <w:pPr>
        <w:spacing w:line="240" w:lineRule="auto"/>
        <w:jc w:val="center"/>
        <w:rPr>
          <w:lang w:val="fr-FR"/>
        </w:rPr>
      </w:pPr>
    </w:p>
    <w:p w14:paraId="04F220BF" w14:textId="284247E9" w:rsidR="00E910E4" w:rsidRPr="00312848" w:rsidRDefault="00E910E4" w:rsidP="00A63014">
      <w:pPr>
        <w:spacing w:line="240" w:lineRule="auto"/>
        <w:rPr>
          <w:lang w:val="fr-FR"/>
        </w:rPr>
      </w:pPr>
    </w:p>
    <w:p w14:paraId="4B8A38D6" w14:textId="154446D3" w:rsidR="005804B2" w:rsidRPr="00312848" w:rsidRDefault="005804B2" w:rsidP="00C84279">
      <w:pPr>
        <w:spacing w:line="240" w:lineRule="auto"/>
        <w:jc w:val="center"/>
        <w:rPr>
          <w:lang w:val="fr-FR"/>
        </w:rPr>
      </w:pPr>
    </w:p>
    <w:p w14:paraId="775DCE49" w14:textId="77777777" w:rsidR="005804B2" w:rsidRPr="00312848" w:rsidRDefault="005804B2" w:rsidP="00C84279">
      <w:pPr>
        <w:spacing w:line="240" w:lineRule="auto"/>
        <w:jc w:val="center"/>
        <w:rPr>
          <w:lang w:val="fr-FR"/>
        </w:rPr>
      </w:pPr>
    </w:p>
    <w:p w14:paraId="1B8B0718" w14:textId="77777777" w:rsidR="00F11021" w:rsidRPr="00312848" w:rsidRDefault="00F11021" w:rsidP="00C84279">
      <w:pPr>
        <w:spacing w:line="240" w:lineRule="auto"/>
        <w:jc w:val="center"/>
        <w:rPr>
          <w:lang w:val="fr-FR"/>
        </w:rPr>
      </w:pPr>
    </w:p>
    <w:p w14:paraId="018D9C24" w14:textId="51448979" w:rsidR="00255E00" w:rsidRPr="00B57B30" w:rsidRDefault="00E910E4" w:rsidP="00C84279">
      <w:pPr>
        <w:spacing w:line="240" w:lineRule="auto"/>
        <w:jc w:val="center"/>
        <w:rPr>
          <w:b/>
          <w:bCs/>
          <w:sz w:val="36"/>
          <w:szCs w:val="36"/>
          <w:lang w:val="en-GB"/>
        </w:rPr>
      </w:pPr>
      <w:r>
        <w:rPr>
          <w:b/>
          <w:bCs/>
          <w:sz w:val="36"/>
          <w:szCs w:val="36"/>
          <w:lang w:val="en-GB"/>
        </w:rPr>
        <w:t>Internship report</w:t>
      </w:r>
    </w:p>
    <w:p w14:paraId="23A63F5E" w14:textId="654BF0EC" w:rsidR="002E19A7" w:rsidRPr="00B57B30" w:rsidRDefault="00E910E4" w:rsidP="00C84279">
      <w:pPr>
        <w:spacing w:after="0" w:line="240" w:lineRule="auto"/>
        <w:jc w:val="center"/>
        <w:rPr>
          <w:sz w:val="36"/>
          <w:szCs w:val="36"/>
          <w:lang w:val="en-GB"/>
        </w:rPr>
      </w:pPr>
      <w:r>
        <w:rPr>
          <w:sz w:val="36"/>
          <w:szCs w:val="36"/>
          <w:lang w:val="en-GB"/>
        </w:rPr>
        <w:t>UAV-based biomass estimation</w:t>
      </w:r>
    </w:p>
    <w:p w14:paraId="619E181B" w14:textId="2F85309A" w:rsidR="00EC6BFE" w:rsidRPr="00B57B30" w:rsidRDefault="00EC6BFE" w:rsidP="00C84279">
      <w:pPr>
        <w:spacing w:after="0" w:line="240" w:lineRule="auto"/>
        <w:jc w:val="center"/>
        <w:rPr>
          <w:b/>
          <w:bCs/>
          <w:sz w:val="36"/>
          <w:szCs w:val="36"/>
          <w:lang w:val="en-GB"/>
        </w:rPr>
      </w:pPr>
      <w:r w:rsidRPr="00B57B30">
        <w:rPr>
          <w:b/>
          <w:bCs/>
          <w:sz w:val="36"/>
          <w:szCs w:val="36"/>
          <w:lang w:val="en-GB"/>
        </w:rPr>
        <w:t>–</w:t>
      </w:r>
    </w:p>
    <w:p w14:paraId="165BCD66" w14:textId="77777777" w:rsidR="00E910E4" w:rsidRDefault="00E910E4" w:rsidP="00E910E4">
      <w:pPr>
        <w:spacing w:line="240" w:lineRule="auto"/>
        <w:jc w:val="center"/>
        <w:rPr>
          <w:sz w:val="36"/>
          <w:szCs w:val="36"/>
          <w:lang w:val="en-GB"/>
        </w:rPr>
      </w:pPr>
      <w:r w:rsidRPr="00E910E4">
        <w:rPr>
          <w:sz w:val="36"/>
          <w:szCs w:val="36"/>
          <w:lang w:val="en-GB"/>
        </w:rPr>
        <w:t>Regression of vegetation</w:t>
      </w:r>
      <w:r>
        <w:rPr>
          <w:sz w:val="36"/>
          <w:szCs w:val="36"/>
          <w:lang w:val="en-GB"/>
        </w:rPr>
        <w:t xml:space="preserve"> </w:t>
      </w:r>
      <w:r w:rsidRPr="00E910E4">
        <w:rPr>
          <w:sz w:val="36"/>
          <w:szCs w:val="36"/>
          <w:lang w:val="en-GB"/>
        </w:rPr>
        <w:t xml:space="preserve">parameters </w:t>
      </w:r>
    </w:p>
    <w:p w14:paraId="489E869D" w14:textId="70D2DFB6" w:rsidR="0078447C" w:rsidRDefault="0078447C" w:rsidP="00E910E4">
      <w:pPr>
        <w:spacing w:line="240" w:lineRule="auto"/>
        <w:jc w:val="center"/>
        <w:rPr>
          <w:sz w:val="36"/>
          <w:szCs w:val="36"/>
          <w:lang w:val="en-GB"/>
        </w:rPr>
      </w:pPr>
      <w:r>
        <w:rPr>
          <w:sz w:val="36"/>
          <w:szCs w:val="36"/>
          <w:lang w:val="en-GB"/>
        </w:rPr>
        <w:t>in s</w:t>
      </w:r>
      <w:r w:rsidR="00004485">
        <w:rPr>
          <w:sz w:val="36"/>
          <w:szCs w:val="36"/>
          <w:lang w:val="en-GB"/>
        </w:rPr>
        <w:t>parse training data environments</w:t>
      </w:r>
    </w:p>
    <w:p w14:paraId="2AC56429" w14:textId="67A738E1" w:rsidR="00E910E4" w:rsidRDefault="00E910E4" w:rsidP="00E910E4">
      <w:pPr>
        <w:spacing w:line="240" w:lineRule="auto"/>
        <w:jc w:val="center"/>
        <w:rPr>
          <w:sz w:val="36"/>
          <w:szCs w:val="36"/>
          <w:lang w:val="en-GB"/>
        </w:rPr>
      </w:pPr>
    </w:p>
    <w:p w14:paraId="153DFDD0" w14:textId="77777777" w:rsidR="00664F2A" w:rsidRDefault="00664F2A" w:rsidP="00E910E4">
      <w:pPr>
        <w:spacing w:line="240" w:lineRule="auto"/>
        <w:jc w:val="center"/>
        <w:rPr>
          <w:sz w:val="36"/>
          <w:szCs w:val="36"/>
          <w:lang w:val="en-GB"/>
        </w:rPr>
      </w:pPr>
    </w:p>
    <w:p w14:paraId="185333FA" w14:textId="77777777" w:rsidR="0078447C" w:rsidRPr="0078447C" w:rsidRDefault="0078447C" w:rsidP="0078447C">
      <w:pPr>
        <w:spacing w:line="240" w:lineRule="auto"/>
        <w:jc w:val="center"/>
        <w:rPr>
          <w:szCs w:val="24"/>
          <w:lang w:val="en-GB"/>
        </w:rPr>
      </w:pPr>
      <w:r w:rsidRPr="0078447C">
        <w:rPr>
          <w:szCs w:val="24"/>
          <w:lang w:val="en-GB"/>
        </w:rPr>
        <w:t>written by</w:t>
      </w:r>
    </w:p>
    <w:p w14:paraId="5BF88A81" w14:textId="6308A8B5" w:rsidR="0078447C" w:rsidRPr="0078447C" w:rsidRDefault="0078447C" w:rsidP="0078447C">
      <w:pPr>
        <w:spacing w:line="240" w:lineRule="auto"/>
        <w:jc w:val="center"/>
        <w:rPr>
          <w:szCs w:val="24"/>
          <w:lang w:val="en-GB"/>
        </w:rPr>
      </w:pPr>
      <w:r w:rsidRPr="0078447C">
        <w:rPr>
          <w:szCs w:val="24"/>
          <w:lang w:val="en-GB"/>
        </w:rPr>
        <w:t>Felix Kröber</w:t>
      </w:r>
    </w:p>
    <w:p w14:paraId="5E3D184B" w14:textId="77777777" w:rsidR="0078447C" w:rsidRPr="0078447C" w:rsidRDefault="0078447C" w:rsidP="0078447C">
      <w:pPr>
        <w:spacing w:line="240" w:lineRule="auto"/>
        <w:jc w:val="center"/>
        <w:rPr>
          <w:szCs w:val="24"/>
          <w:lang w:val="en-GB"/>
        </w:rPr>
      </w:pPr>
    </w:p>
    <w:p w14:paraId="3C4B2164" w14:textId="43CB9145" w:rsidR="00DE6EE9" w:rsidRPr="0078447C" w:rsidRDefault="00DE6EE9" w:rsidP="00C84279">
      <w:pPr>
        <w:spacing w:line="240" w:lineRule="auto"/>
        <w:jc w:val="center"/>
        <w:rPr>
          <w:szCs w:val="24"/>
          <w:lang w:val="en-GB"/>
        </w:rPr>
      </w:pPr>
      <w:r w:rsidRPr="0078447C">
        <w:rPr>
          <w:szCs w:val="24"/>
          <w:lang w:val="en-GB"/>
        </w:rPr>
        <w:t>supervised by</w:t>
      </w:r>
    </w:p>
    <w:p w14:paraId="1A3D09B5" w14:textId="7615C699" w:rsidR="00D016BA" w:rsidRPr="00267B25" w:rsidRDefault="00E910E4" w:rsidP="00C84279">
      <w:pPr>
        <w:spacing w:line="240" w:lineRule="auto"/>
        <w:jc w:val="center"/>
        <w:rPr>
          <w:szCs w:val="24"/>
          <w:lang w:val="fr-FR"/>
        </w:rPr>
      </w:pPr>
      <w:r w:rsidRPr="00267B25">
        <w:rPr>
          <w:szCs w:val="24"/>
          <w:lang w:val="fr-FR"/>
        </w:rPr>
        <w:t xml:space="preserve">Thomas Corpetti, Guglielmo Fernandez Garcia </w:t>
      </w:r>
    </w:p>
    <w:p w14:paraId="37E6E87E" w14:textId="3072002B" w:rsidR="00C627DD" w:rsidRPr="00267B25" w:rsidRDefault="00C627DD" w:rsidP="00C84279">
      <w:pPr>
        <w:spacing w:line="240" w:lineRule="auto"/>
        <w:rPr>
          <w:sz w:val="32"/>
          <w:szCs w:val="32"/>
          <w:lang w:val="fr-FR"/>
        </w:rPr>
      </w:pPr>
    </w:p>
    <w:p w14:paraId="5BD6F096" w14:textId="2D47F93F" w:rsidR="00D016BA" w:rsidRPr="00267B25" w:rsidRDefault="00D016BA" w:rsidP="00C84279">
      <w:pPr>
        <w:spacing w:line="240" w:lineRule="auto"/>
        <w:rPr>
          <w:sz w:val="32"/>
          <w:szCs w:val="32"/>
          <w:lang w:val="fr-FR"/>
        </w:rPr>
      </w:pPr>
    </w:p>
    <w:p w14:paraId="3C3DA503" w14:textId="6A9330B0" w:rsidR="00CE29E1" w:rsidRPr="00267B25" w:rsidRDefault="00CE29E1" w:rsidP="00C84279">
      <w:pPr>
        <w:spacing w:line="240" w:lineRule="auto"/>
        <w:rPr>
          <w:sz w:val="32"/>
          <w:szCs w:val="32"/>
          <w:lang w:val="fr-FR"/>
        </w:rPr>
      </w:pPr>
    </w:p>
    <w:p w14:paraId="29FFB98D" w14:textId="77777777" w:rsidR="00E910E4" w:rsidRPr="00267B25" w:rsidRDefault="00E910E4" w:rsidP="00312848">
      <w:pPr>
        <w:spacing w:line="240" w:lineRule="auto"/>
        <w:rPr>
          <w:szCs w:val="24"/>
          <w:lang w:val="fr-FR"/>
        </w:rPr>
      </w:pPr>
    </w:p>
    <w:p w14:paraId="73D69063" w14:textId="69B26163" w:rsidR="0078447C" w:rsidRPr="00267B25" w:rsidRDefault="0078447C" w:rsidP="00004485">
      <w:pPr>
        <w:spacing w:line="240" w:lineRule="auto"/>
        <w:rPr>
          <w:szCs w:val="24"/>
          <w:lang w:val="fr-FR"/>
        </w:rPr>
      </w:pPr>
    </w:p>
    <w:p w14:paraId="7B4F108B" w14:textId="77777777" w:rsidR="0078447C" w:rsidRPr="00267B25" w:rsidRDefault="0078447C" w:rsidP="00E910E4">
      <w:pPr>
        <w:spacing w:line="240" w:lineRule="auto"/>
        <w:jc w:val="center"/>
        <w:rPr>
          <w:szCs w:val="24"/>
          <w:lang w:val="fr-FR"/>
        </w:rPr>
      </w:pPr>
    </w:p>
    <w:p w14:paraId="12245F54" w14:textId="77777777" w:rsidR="0078447C" w:rsidRPr="00267B25" w:rsidRDefault="0078447C" w:rsidP="00E910E4">
      <w:pPr>
        <w:spacing w:line="240" w:lineRule="auto"/>
        <w:jc w:val="center"/>
        <w:rPr>
          <w:szCs w:val="24"/>
          <w:lang w:val="fr-FR"/>
        </w:rPr>
      </w:pPr>
    </w:p>
    <w:p w14:paraId="4C582173" w14:textId="2B12CB11" w:rsidR="001A7E24" w:rsidRPr="00267B25" w:rsidRDefault="00F11021" w:rsidP="00C84279">
      <w:pPr>
        <w:spacing w:line="240" w:lineRule="auto"/>
        <w:jc w:val="center"/>
        <w:rPr>
          <w:szCs w:val="24"/>
          <w:lang w:val="fr-FR"/>
        </w:rPr>
        <w:sectPr w:rsidR="001A7E24" w:rsidRPr="00267B25" w:rsidSect="00E509D1">
          <w:pgSz w:w="11906" w:h="16838"/>
          <w:pgMar w:top="1134" w:right="1134" w:bottom="1134" w:left="1701" w:header="709" w:footer="709" w:gutter="0"/>
          <w:cols w:space="708"/>
          <w:docGrid w:linePitch="360"/>
        </w:sectPr>
      </w:pPr>
      <w:r w:rsidRPr="00267B25">
        <w:rPr>
          <w:szCs w:val="24"/>
          <w:lang w:val="fr-FR"/>
        </w:rPr>
        <w:t>Rennes</w:t>
      </w:r>
      <w:r w:rsidR="00662F91" w:rsidRPr="00267B25">
        <w:rPr>
          <w:szCs w:val="24"/>
          <w:lang w:val="fr-FR"/>
        </w:rPr>
        <w:t xml:space="preserve">, </w:t>
      </w:r>
      <w:r w:rsidR="002C3DBD">
        <w:rPr>
          <w:szCs w:val="24"/>
          <w:lang w:val="fr-FR"/>
        </w:rPr>
        <w:t>September</w:t>
      </w:r>
      <w:r w:rsidRPr="00267B25">
        <w:rPr>
          <w:szCs w:val="24"/>
          <w:lang w:val="fr-FR"/>
        </w:rPr>
        <w:t xml:space="preserve"> </w:t>
      </w:r>
      <w:r w:rsidR="008030F8" w:rsidRPr="00267B25">
        <w:rPr>
          <w:szCs w:val="24"/>
          <w:lang w:val="fr-FR"/>
        </w:rPr>
        <w:t>202</w:t>
      </w:r>
      <w:r w:rsidRPr="00267B25">
        <w:rPr>
          <w:szCs w:val="24"/>
          <w:lang w:val="fr-FR"/>
        </w:rPr>
        <w:t>2</w:t>
      </w:r>
    </w:p>
    <w:p w14:paraId="7FE5DE67" w14:textId="2E5DC9A3" w:rsidR="004E32C0" w:rsidRPr="00267B25" w:rsidRDefault="0090418C" w:rsidP="002A7E4B">
      <w:pPr>
        <w:pStyle w:val="berschrift1"/>
        <w:spacing w:line="240" w:lineRule="auto"/>
        <w:rPr>
          <w:rFonts w:cs="Times New Roman"/>
          <w:lang w:val="fr-FR"/>
        </w:rPr>
      </w:pPr>
      <w:bookmarkStart w:id="0" w:name="_Toc113730225"/>
      <w:bookmarkStart w:id="1" w:name="_Toc113748961"/>
      <w:r w:rsidRPr="00267B25">
        <w:rPr>
          <w:rFonts w:cs="Times New Roman"/>
          <w:lang w:val="fr-FR"/>
        </w:rPr>
        <w:lastRenderedPageBreak/>
        <w:t>Content</w:t>
      </w:r>
      <w:bookmarkEnd w:id="0"/>
      <w:bookmarkEnd w:id="1"/>
    </w:p>
    <w:sdt>
      <w:sdtPr>
        <w:rPr>
          <w:rFonts w:eastAsiaTheme="minorHAnsi" w:cs="Times New Roman"/>
          <w:color w:val="auto"/>
          <w:sz w:val="24"/>
          <w:szCs w:val="28"/>
          <w:lang w:val="en-GB" w:eastAsia="en-US"/>
        </w:rPr>
        <w:id w:val="-1571188706"/>
        <w:docPartObj>
          <w:docPartGallery w:val="Table of Contents"/>
          <w:docPartUnique/>
        </w:docPartObj>
      </w:sdtPr>
      <w:sdtEndPr>
        <w:rPr>
          <w:b/>
          <w:bCs/>
        </w:rPr>
      </w:sdtEndPr>
      <w:sdtContent>
        <w:p w14:paraId="620A625D" w14:textId="52871DCE" w:rsidR="00271CD3" w:rsidRPr="00271CD3" w:rsidRDefault="00A31C3C" w:rsidP="00271CD3">
          <w:pPr>
            <w:pStyle w:val="Inhaltsverzeichnisberschrift"/>
            <w:spacing w:line="24" w:lineRule="auto"/>
            <w:rPr>
              <w:rFonts w:cs="Times New Roman"/>
              <w:noProof/>
              <w:sz w:val="8"/>
              <w:szCs w:val="8"/>
              <w:lang w:val="en-GB"/>
            </w:rPr>
          </w:pPr>
          <w:r w:rsidRPr="00B57B30">
            <w:rPr>
              <w:lang w:val="en-GB"/>
            </w:rPr>
            <w:fldChar w:fldCharType="begin"/>
          </w:r>
          <w:r w:rsidRPr="00B57B30">
            <w:rPr>
              <w:lang w:val="en-GB"/>
            </w:rPr>
            <w:instrText xml:space="preserve"> TOC \o "1-3" \h \z \u </w:instrText>
          </w:r>
          <w:r w:rsidRPr="00B57B30">
            <w:rPr>
              <w:lang w:val="en-GB"/>
            </w:rPr>
            <w:fldChar w:fldCharType="separate"/>
          </w:r>
        </w:p>
        <w:p w14:paraId="436C7B00" w14:textId="01F700D7"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62" w:history="1">
            <w:r w:rsidRPr="008C4832">
              <w:rPr>
                <w:rStyle w:val="Hyperlink"/>
                <w:noProof/>
                <w:lang w:val="en-GB"/>
              </w:rPr>
              <w:t>Figures &amp; Tables</w:t>
            </w:r>
            <w:r>
              <w:rPr>
                <w:noProof/>
                <w:webHidden/>
              </w:rPr>
              <w:tab/>
            </w:r>
            <w:r>
              <w:rPr>
                <w:noProof/>
                <w:webHidden/>
              </w:rPr>
              <w:fldChar w:fldCharType="begin"/>
            </w:r>
            <w:r>
              <w:rPr>
                <w:noProof/>
                <w:webHidden/>
              </w:rPr>
              <w:instrText xml:space="preserve"> PAGEREF _Toc113748962 \h </w:instrText>
            </w:r>
            <w:r>
              <w:rPr>
                <w:noProof/>
                <w:webHidden/>
              </w:rPr>
            </w:r>
            <w:r>
              <w:rPr>
                <w:noProof/>
                <w:webHidden/>
              </w:rPr>
              <w:fldChar w:fldCharType="separate"/>
            </w:r>
            <w:r w:rsidR="007A703C">
              <w:rPr>
                <w:noProof/>
                <w:webHidden/>
              </w:rPr>
              <w:t>II</w:t>
            </w:r>
            <w:r>
              <w:rPr>
                <w:noProof/>
                <w:webHidden/>
              </w:rPr>
              <w:fldChar w:fldCharType="end"/>
            </w:r>
          </w:hyperlink>
        </w:p>
        <w:p w14:paraId="33B79A73" w14:textId="0A96DB87"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63" w:history="1">
            <w:r w:rsidRPr="008C4832">
              <w:rPr>
                <w:rStyle w:val="Hyperlink"/>
                <w:noProof/>
                <w:lang w:val="fr-FR"/>
              </w:rPr>
              <w:t>Abbreviations</w:t>
            </w:r>
            <w:r>
              <w:rPr>
                <w:noProof/>
                <w:webHidden/>
              </w:rPr>
              <w:tab/>
            </w:r>
            <w:r>
              <w:rPr>
                <w:noProof/>
                <w:webHidden/>
              </w:rPr>
              <w:fldChar w:fldCharType="begin"/>
            </w:r>
            <w:r>
              <w:rPr>
                <w:noProof/>
                <w:webHidden/>
              </w:rPr>
              <w:instrText xml:space="preserve"> PAGEREF _Toc113748963 \h </w:instrText>
            </w:r>
            <w:r>
              <w:rPr>
                <w:noProof/>
                <w:webHidden/>
              </w:rPr>
            </w:r>
            <w:r>
              <w:rPr>
                <w:noProof/>
                <w:webHidden/>
              </w:rPr>
              <w:fldChar w:fldCharType="separate"/>
            </w:r>
            <w:r w:rsidR="007A703C">
              <w:rPr>
                <w:noProof/>
                <w:webHidden/>
              </w:rPr>
              <w:t>III</w:t>
            </w:r>
            <w:r>
              <w:rPr>
                <w:noProof/>
                <w:webHidden/>
              </w:rPr>
              <w:fldChar w:fldCharType="end"/>
            </w:r>
          </w:hyperlink>
        </w:p>
        <w:p w14:paraId="25ACF363" w14:textId="7129EADA"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64" w:history="1">
            <w:r w:rsidRPr="008C4832">
              <w:rPr>
                <w:rStyle w:val="Hyperlink"/>
                <w:noProof/>
                <w:lang w:val="en-GB"/>
              </w:rPr>
              <w:t>1 Introduction – Problem setting &amp; objectives</w:t>
            </w:r>
            <w:r>
              <w:rPr>
                <w:noProof/>
                <w:webHidden/>
              </w:rPr>
              <w:tab/>
            </w:r>
            <w:r>
              <w:rPr>
                <w:noProof/>
                <w:webHidden/>
              </w:rPr>
              <w:fldChar w:fldCharType="begin"/>
            </w:r>
            <w:r>
              <w:rPr>
                <w:noProof/>
                <w:webHidden/>
              </w:rPr>
              <w:instrText xml:space="preserve"> PAGEREF _Toc113748964 \h </w:instrText>
            </w:r>
            <w:r>
              <w:rPr>
                <w:noProof/>
                <w:webHidden/>
              </w:rPr>
            </w:r>
            <w:r>
              <w:rPr>
                <w:noProof/>
                <w:webHidden/>
              </w:rPr>
              <w:fldChar w:fldCharType="separate"/>
            </w:r>
            <w:r w:rsidR="007A703C">
              <w:rPr>
                <w:noProof/>
                <w:webHidden/>
              </w:rPr>
              <w:t>1</w:t>
            </w:r>
            <w:r>
              <w:rPr>
                <w:noProof/>
                <w:webHidden/>
              </w:rPr>
              <w:fldChar w:fldCharType="end"/>
            </w:r>
          </w:hyperlink>
        </w:p>
        <w:p w14:paraId="7701ECFC" w14:textId="23839698"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65" w:history="1">
            <w:r w:rsidRPr="008C4832">
              <w:rPr>
                <w:rStyle w:val="Hyperlink"/>
                <w:noProof/>
                <w:lang w:val="en-GB"/>
              </w:rPr>
              <w:t>2 Data basis</w:t>
            </w:r>
            <w:r>
              <w:rPr>
                <w:noProof/>
                <w:webHidden/>
              </w:rPr>
              <w:tab/>
            </w:r>
            <w:r>
              <w:rPr>
                <w:noProof/>
                <w:webHidden/>
              </w:rPr>
              <w:fldChar w:fldCharType="begin"/>
            </w:r>
            <w:r>
              <w:rPr>
                <w:noProof/>
                <w:webHidden/>
              </w:rPr>
              <w:instrText xml:space="preserve"> PAGEREF _Toc113748965 \h </w:instrText>
            </w:r>
            <w:r>
              <w:rPr>
                <w:noProof/>
                <w:webHidden/>
              </w:rPr>
            </w:r>
            <w:r>
              <w:rPr>
                <w:noProof/>
                <w:webHidden/>
              </w:rPr>
              <w:fldChar w:fldCharType="separate"/>
            </w:r>
            <w:r w:rsidR="007A703C">
              <w:rPr>
                <w:noProof/>
                <w:webHidden/>
              </w:rPr>
              <w:t>2</w:t>
            </w:r>
            <w:r>
              <w:rPr>
                <w:noProof/>
                <w:webHidden/>
              </w:rPr>
              <w:fldChar w:fldCharType="end"/>
            </w:r>
          </w:hyperlink>
        </w:p>
        <w:p w14:paraId="1FED7F74" w14:textId="30B66DFD"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66" w:history="1">
            <w:r w:rsidRPr="008C4832">
              <w:rPr>
                <w:rStyle w:val="Hyperlink"/>
                <w:noProof/>
                <w:lang w:val="en-GB"/>
              </w:rPr>
              <w:t>2.1 Project setting</w:t>
            </w:r>
            <w:r>
              <w:rPr>
                <w:noProof/>
                <w:webHidden/>
              </w:rPr>
              <w:tab/>
            </w:r>
            <w:r>
              <w:rPr>
                <w:noProof/>
                <w:webHidden/>
              </w:rPr>
              <w:fldChar w:fldCharType="begin"/>
            </w:r>
            <w:r>
              <w:rPr>
                <w:noProof/>
                <w:webHidden/>
              </w:rPr>
              <w:instrText xml:space="preserve"> PAGEREF _Toc113748966 \h </w:instrText>
            </w:r>
            <w:r>
              <w:rPr>
                <w:noProof/>
                <w:webHidden/>
              </w:rPr>
            </w:r>
            <w:r>
              <w:rPr>
                <w:noProof/>
                <w:webHidden/>
              </w:rPr>
              <w:fldChar w:fldCharType="separate"/>
            </w:r>
            <w:r w:rsidR="007A703C">
              <w:rPr>
                <w:noProof/>
                <w:webHidden/>
              </w:rPr>
              <w:t>2</w:t>
            </w:r>
            <w:r>
              <w:rPr>
                <w:noProof/>
                <w:webHidden/>
              </w:rPr>
              <w:fldChar w:fldCharType="end"/>
            </w:r>
          </w:hyperlink>
        </w:p>
        <w:p w14:paraId="753F3B03" w14:textId="4338E657"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67" w:history="1">
            <w:r w:rsidRPr="008C4832">
              <w:rPr>
                <w:rStyle w:val="Hyperlink"/>
                <w:noProof/>
                <w:lang w:val="en-GB"/>
              </w:rPr>
              <w:t>2.2 Data pre-processing</w:t>
            </w:r>
            <w:r>
              <w:rPr>
                <w:noProof/>
                <w:webHidden/>
              </w:rPr>
              <w:tab/>
            </w:r>
            <w:r>
              <w:rPr>
                <w:noProof/>
                <w:webHidden/>
              </w:rPr>
              <w:fldChar w:fldCharType="begin"/>
            </w:r>
            <w:r>
              <w:rPr>
                <w:noProof/>
                <w:webHidden/>
              </w:rPr>
              <w:instrText xml:space="preserve"> PAGEREF _Toc113748967 \h </w:instrText>
            </w:r>
            <w:r>
              <w:rPr>
                <w:noProof/>
                <w:webHidden/>
              </w:rPr>
            </w:r>
            <w:r>
              <w:rPr>
                <w:noProof/>
                <w:webHidden/>
              </w:rPr>
              <w:fldChar w:fldCharType="separate"/>
            </w:r>
            <w:r w:rsidR="007A703C">
              <w:rPr>
                <w:noProof/>
                <w:webHidden/>
              </w:rPr>
              <w:t>2</w:t>
            </w:r>
            <w:r>
              <w:rPr>
                <w:noProof/>
                <w:webHidden/>
              </w:rPr>
              <w:fldChar w:fldCharType="end"/>
            </w:r>
          </w:hyperlink>
        </w:p>
        <w:p w14:paraId="15C7D2EF" w14:textId="2EA6749B"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68" w:history="1">
            <w:r w:rsidRPr="008C4832">
              <w:rPr>
                <w:rStyle w:val="Hyperlink"/>
                <w:noProof/>
                <w:lang w:val="en-GB"/>
              </w:rPr>
              <w:t>3 Methods</w:t>
            </w:r>
            <w:r>
              <w:rPr>
                <w:noProof/>
                <w:webHidden/>
              </w:rPr>
              <w:tab/>
            </w:r>
            <w:r>
              <w:rPr>
                <w:noProof/>
                <w:webHidden/>
              </w:rPr>
              <w:fldChar w:fldCharType="begin"/>
            </w:r>
            <w:r>
              <w:rPr>
                <w:noProof/>
                <w:webHidden/>
              </w:rPr>
              <w:instrText xml:space="preserve"> PAGEREF _Toc113748968 \h </w:instrText>
            </w:r>
            <w:r>
              <w:rPr>
                <w:noProof/>
                <w:webHidden/>
              </w:rPr>
            </w:r>
            <w:r>
              <w:rPr>
                <w:noProof/>
                <w:webHidden/>
              </w:rPr>
              <w:fldChar w:fldCharType="separate"/>
            </w:r>
            <w:r w:rsidR="007A703C">
              <w:rPr>
                <w:noProof/>
                <w:webHidden/>
              </w:rPr>
              <w:t>5</w:t>
            </w:r>
            <w:r>
              <w:rPr>
                <w:noProof/>
                <w:webHidden/>
              </w:rPr>
              <w:fldChar w:fldCharType="end"/>
            </w:r>
          </w:hyperlink>
        </w:p>
        <w:p w14:paraId="2DF3E395" w14:textId="5F2801C1"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69" w:history="1">
            <w:r w:rsidRPr="008C4832">
              <w:rPr>
                <w:rStyle w:val="Hyperlink"/>
                <w:noProof/>
                <w:lang w:val="en-GB"/>
              </w:rPr>
              <w:t>3.1 Model A: Manual feature engineering &amp; random forest regression</w:t>
            </w:r>
            <w:r>
              <w:rPr>
                <w:noProof/>
                <w:webHidden/>
              </w:rPr>
              <w:tab/>
            </w:r>
            <w:r>
              <w:rPr>
                <w:noProof/>
                <w:webHidden/>
              </w:rPr>
              <w:fldChar w:fldCharType="begin"/>
            </w:r>
            <w:r>
              <w:rPr>
                <w:noProof/>
                <w:webHidden/>
              </w:rPr>
              <w:instrText xml:space="preserve"> PAGEREF _Toc113748969 \h </w:instrText>
            </w:r>
            <w:r>
              <w:rPr>
                <w:noProof/>
                <w:webHidden/>
              </w:rPr>
            </w:r>
            <w:r>
              <w:rPr>
                <w:noProof/>
                <w:webHidden/>
              </w:rPr>
              <w:fldChar w:fldCharType="separate"/>
            </w:r>
            <w:r w:rsidR="007A703C">
              <w:rPr>
                <w:noProof/>
                <w:webHidden/>
              </w:rPr>
              <w:t>5</w:t>
            </w:r>
            <w:r>
              <w:rPr>
                <w:noProof/>
                <w:webHidden/>
              </w:rPr>
              <w:fldChar w:fldCharType="end"/>
            </w:r>
          </w:hyperlink>
        </w:p>
        <w:p w14:paraId="006E8CEC" w14:textId="2F454853"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70" w:history="1">
            <w:r w:rsidRPr="008C4832">
              <w:rPr>
                <w:rStyle w:val="Hyperlink"/>
                <w:noProof/>
                <w:lang w:val="en-GB"/>
              </w:rPr>
              <w:t>3.2 Model B: Autoencoder followed by small CNN</w:t>
            </w:r>
            <w:r>
              <w:rPr>
                <w:noProof/>
                <w:webHidden/>
              </w:rPr>
              <w:tab/>
            </w:r>
            <w:r>
              <w:rPr>
                <w:noProof/>
                <w:webHidden/>
              </w:rPr>
              <w:fldChar w:fldCharType="begin"/>
            </w:r>
            <w:r>
              <w:rPr>
                <w:noProof/>
                <w:webHidden/>
              </w:rPr>
              <w:instrText xml:space="preserve"> PAGEREF _Toc113748970 \h </w:instrText>
            </w:r>
            <w:r>
              <w:rPr>
                <w:noProof/>
                <w:webHidden/>
              </w:rPr>
            </w:r>
            <w:r>
              <w:rPr>
                <w:noProof/>
                <w:webHidden/>
              </w:rPr>
              <w:fldChar w:fldCharType="separate"/>
            </w:r>
            <w:r w:rsidR="007A703C">
              <w:rPr>
                <w:noProof/>
                <w:webHidden/>
              </w:rPr>
              <w:t>6</w:t>
            </w:r>
            <w:r>
              <w:rPr>
                <w:noProof/>
                <w:webHidden/>
              </w:rPr>
              <w:fldChar w:fldCharType="end"/>
            </w:r>
          </w:hyperlink>
        </w:p>
        <w:p w14:paraId="2C20D948" w14:textId="2EA67BE1"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71" w:history="1">
            <w:r w:rsidRPr="008C4832">
              <w:rPr>
                <w:rStyle w:val="Hyperlink"/>
                <w:noProof/>
                <w:lang w:val="en-GB"/>
              </w:rPr>
              <w:t>3.3 Model C: SOTA-CNN based on data synthesis</w:t>
            </w:r>
            <w:r>
              <w:rPr>
                <w:noProof/>
                <w:webHidden/>
              </w:rPr>
              <w:tab/>
            </w:r>
            <w:r>
              <w:rPr>
                <w:noProof/>
                <w:webHidden/>
              </w:rPr>
              <w:fldChar w:fldCharType="begin"/>
            </w:r>
            <w:r>
              <w:rPr>
                <w:noProof/>
                <w:webHidden/>
              </w:rPr>
              <w:instrText xml:space="preserve"> PAGEREF _Toc113748971 \h </w:instrText>
            </w:r>
            <w:r>
              <w:rPr>
                <w:noProof/>
                <w:webHidden/>
              </w:rPr>
            </w:r>
            <w:r>
              <w:rPr>
                <w:noProof/>
                <w:webHidden/>
              </w:rPr>
              <w:fldChar w:fldCharType="separate"/>
            </w:r>
            <w:r w:rsidR="007A703C">
              <w:rPr>
                <w:noProof/>
                <w:webHidden/>
              </w:rPr>
              <w:t>6</w:t>
            </w:r>
            <w:r>
              <w:rPr>
                <w:noProof/>
                <w:webHidden/>
              </w:rPr>
              <w:fldChar w:fldCharType="end"/>
            </w:r>
          </w:hyperlink>
        </w:p>
        <w:p w14:paraId="033C64B2" w14:textId="318C9149"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72" w:history="1">
            <w:r w:rsidRPr="008C4832">
              <w:rPr>
                <w:rStyle w:val="Hyperlink"/>
                <w:noProof/>
                <w:lang w:val="en-GB"/>
              </w:rPr>
              <w:t>4 Experimental settings</w:t>
            </w:r>
            <w:r>
              <w:rPr>
                <w:noProof/>
                <w:webHidden/>
              </w:rPr>
              <w:tab/>
            </w:r>
            <w:r>
              <w:rPr>
                <w:noProof/>
                <w:webHidden/>
              </w:rPr>
              <w:fldChar w:fldCharType="begin"/>
            </w:r>
            <w:r>
              <w:rPr>
                <w:noProof/>
                <w:webHidden/>
              </w:rPr>
              <w:instrText xml:space="preserve"> PAGEREF _Toc113748972 \h </w:instrText>
            </w:r>
            <w:r>
              <w:rPr>
                <w:noProof/>
                <w:webHidden/>
              </w:rPr>
            </w:r>
            <w:r>
              <w:rPr>
                <w:noProof/>
                <w:webHidden/>
              </w:rPr>
              <w:fldChar w:fldCharType="separate"/>
            </w:r>
            <w:r w:rsidR="007A703C">
              <w:rPr>
                <w:noProof/>
                <w:webHidden/>
              </w:rPr>
              <w:t>9</w:t>
            </w:r>
            <w:r>
              <w:rPr>
                <w:noProof/>
                <w:webHidden/>
              </w:rPr>
              <w:fldChar w:fldCharType="end"/>
            </w:r>
          </w:hyperlink>
        </w:p>
        <w:p w14:paraId="3EEFAEDC" w14:textId="5711E282"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73" w:history="1">
            <w:r w:rsidRPr="008C4832">
              <w:rPr>
                <w:rStyle w:val="Hyperlink"/>
                <w:noProof/>
                <w:lang w:val="en-GB"/>
              </w:rPr>
              <w:t>4.1 Train-Test split</w:t>
            </w:r>
            <w:r>
              <w:rPr>
                <w:noProof/>
                <w:webHidden/>
              </w:rPr>
              <w:tab/>
            </w:r>
            <w:r>
              <w:rPr>
                <w:noProof/>
                <w:webHidden/>
              </w:rPr>
              <w:fldChar w:fldCharType="begin"/>
            </w:r>
            <w:r>
              <w:rPr>
                <w:noProof/>
                <w:webHidden/>
              </w:rPr>
              <w:instrText xml:space="preserve"> PAGEREF _Toc113748973 \h </w:instrText>
            </w:r>
            <w:r>
              <w:rPr>
                <w:noProof/>
                <w:webHidden/>
              </w:rPr>
            </w:r>
            <w:r>
              <w:rPr>
                <w:noProof/>
                <w:webHidden/>
              </w:rPr>
              <w:fldChar w:fldCharType="separate"/>
            </w:r>
            <w:r w:rsidR="007A703C">
              <w:rPr>
                <w:noProof/>
                <w:webHidden/>
              </w:rPr>
              <w:t>9</w:t>
            </w:r>
            <w:r>
              <w:rPr>
                <w:noProof/>
                <w:webHidden/>
              </w:rPr>
              <w:fldChar w:fldCharType="end"/>
            </w:r>
          </w:hyperlink>
        </w:p>
        <w:p w14:paraId="0C13F3E0" w14:textId="73111CAC"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74" w:history="1">
            <w:r w:rsidRPr="008C4832">
              <w:rPr>
                <w:rStyle w:val="Hyperlink"/>
                <w:noProof/>
                <w:lang w:val="en-GB"/>
              </w:rPr>
              <w:t>4.2 Hyperparameter search</w:t>
            </w:r>
            <w:r>
              <w:rPr>
                <w:noProof/>
                <w:webHidden/>
              </w:rPr>
              <w:tab/>
            </w:r>
            <w:r>
              <w:rPr>
                <w:noProof/>
                <w:webHidden/>
              </w:rPr>
              <w:fldChar w:fldCharType="begin"/>
            </w:r>
            <w:r>
              <w:rPr>
                <w:noProof/>
                <w:webHidden/>
              </w:rPr>
              <w:instrText xml:space="preserve"> PAGEREF _Toc113748974 \h </w:instrText>
            </w:r>
            <w:r>
              <w:rPr>
                <w:noProof/>
                <w:webHidden/>
              </w:rPr>
            </w:r>
            <w:r>
              <w:rPr>
                <w:noProof/>
                <w:webHidden/>
              </w:rPr>
              <w:fldChar w:fldCharType="separate"/>
            </w:r>
            <w:r w:rsidR="007A703C">
              <w:rPr>
                <w:noProof/>
                <w:webHidden/>
              </w:rPr>
              <w:t>9</w:t>
            </w:r>
            <w:r>
              <w:rPr>
                <w:noProof/>
                <w:webHidden/>
              </w:rPr>
              <w:fldChar w:fldCharType="end"/>
            </w:r>
          </w:hyperlink>
        </w:p>
        <w:p w14:paraId="747F7ECF" w14:textId="134F8EA4"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75" w:history="1">
            <w:r w:rsidRPr="008C4832">
              <w:rPr>
                <w:rStyle w:val="Hyperlink"/>
                <w:noProof/>
                <w:lang w:val="en-GB"/>
              </w:rPr>
              <w:t>4.2.1 Model B</w:t>
            </w:r>
            <w:r>
              <w:rPr>
                <w:noProof/>
                <w:webHidden/>
              </w:rPr>
              <w:tab/>
            </w:r>
            <w:r>
              <w:rPr>
                <w:noProof/>
                <w:webHidden/>
              </w:rPr>
              <w:fldChar w:fldCharType="begin"/>
            </w:r>
            <w:r>
              <w:rPr>
                <w:noProof/>
                <w:webHidden/>
              </w:rPr>
              <w:instrText xml:space="preserve"> PAGEREF _Toc113748975 \h </w:instrText>
            </w:r>
            <w:r>
              <w:rPr>
                <w:noProof/>
                <w:webHidden/>
              </w:rPr>
            </w:r>
            <w:r>
              <w:rPr>
                <w:noProof/>
                <w:webHidden/>
              </w:rPr>
              <w:fldChar w:fldCharType="separate"/>
            </w:r>
            <w:r w:rsidR="007A703C">
              <w:rPr>
                <w:noProof/>
                <w:webHidden/>
              </w:rPr>
              <w:t>10</w:t>
            </w:r>
            <w:r>
              <w:rPr>
                <w:noProof/>
                <w:webHidden/>
              </w:rPr>
              <w:fldChar w:fldCharType="end"/>
            </w:r>
          </w:hyperlink>
        </w:p>
        <w:p w14:paraId="5A30D25E" w14:textId="5A4A52E8"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76" w:history="1">
            <w:r w:rsidRPr="008C4832">
              <w:rPr>
                <w:rStyle w:val="Hyperlink"/>
                <w:noProof/>
                <w:lang w:val="en-GB"/>
              </w:rPr>
              <w:t>4.2.2 Model C</w:t>
            </w:r>
            <w:r>
              <w:rPr>
                <w:noProof/>
                <w:webHidden/>
              </w:rPr>
              <w:tab/>
            </w:r>
            <w:r>
              <w:rPr>
                <w:noProof/>
                <w:webHidden/>
              </w:rPr>
              <w:fldChar w:fldCharType="begin"/>
            </w:r>
            <w:r>
              <w:rPr>
                <w:noProof/>
                <w:webHidden/>
              </w:rPr>
              <w:instrText xml:space="preserve"> PAGEREF _Toc113748976 \h </w:instrText>
            </w:r>
            <w:r>
              <w:rPr>
                <w:noProof/>
                <w:webHidden/>
              </w:rPr>
            </w:r>
            <w:r>
              <w:rPr>
                <w:noProof/>
                <w:webHidden/>
              </w:rPr>
              <w:fldChar w:fldCharType="separate"/>
            </w:r>
            <w:r w:rsidR="007A703C">
              <w:rPr>
                <w:noProof/>
                <w:webHidden/>
              </w:rPr>
              <w:t>10</w:t>
            </w:r>
            <w:r>
              <w:rPr>
                <w:noProof/>
                <w:webHidden/>
              </w:rPr>
              <w:fldChar w:fldCharType="end"/>
            </w:r>
          </w:hyperlink>
        </w:p>
        <w:p w14:paraId="1E035411" w14:textId="01C11061" w:rsidR="00271CD3" w:rsidRDefault="00271CD3">
          <w:pPr>
            <w:pStyle w:val="Verzeichnis2"/>
            <w:tabs>
              <w:tab w:val="left" w:pos="880"/>
              <w:tab w:val="right" w:leader="dot" w:pos="9061"/>
            </w:tabs>
            <w:rPr>
              <w:rFonts w:asciiTheme="minorHAnsi" w:eastAsiaTheme="minorEastAsia" w:hAnsiTheme="minorHAnsi" w:cstheme="minorBidi"/>
              <w:noProof/>
              <w:sz w:val="22"/>
              <w:szCs w:val="22"/>
              <w:lang w:eastAsia="de-DE"/>
            </w:rPr>
          </w:pPr>
          <w:hyperlink w:anchor="_Toc113748977" w:history="1">
            <w:r w:rsidRPr="008C4832">
              <w:rPr>
                <w:rStyle w:val="Hyperlink"/>
                <w:noProof/>
                <w:lang w:val="en-GB"/>
              </w:rPr>
              <w:t>4.3</w:t>
            </w:r>
            <w:r>
              <w:rPr>
                <w:rFonts w:asciiTheme="minorHAnsi" w:eastAsiaTheme="minorEastAsia" w:hAnsiTheme="minorHAnsi" w:cstheme="minorBidi"/>
                <w:noProof/>
                <w:sz w:val="22"/>
                <w:szCs w:val="22"/>
                <w:lang w:eastAsia="de-DE"/>
              </w:rPr>
              <w:t xml:space="preserve"> </w:t>
            </w:r>
            <w:r w:rsidRPr="008C4832">
              <w:rPr>
                <w:rStyle w:val="Hyperlink"/>
                <w:noProof/>
                <w:lang w:val="en-GB"/>
              </w:rPr>
              <w:t>Evaluation metrics &amp; settings</w:t>
            </w:r>
            <w:r>
              <w:rPr>
                <w:noProof/>
                <w:webHidden/>
              </w:rPr>
              <w:tab/>
            </w:r>
            <w:r>
              <w:rPr>
                <w:noProof/>
                <w:webHidden/>
              </w:rPr>
              <w:fldChar w:fldCharType="begin"/>
            </w:r>
            <w:r>
              <w:rPr>
                <w:noProof/>
                <w:webHidden/>
              </w:rPr>
              <w:instrText xml:space="preserve"> PAGEREF _Toc113748977 \h </w:instrText>
            </w:r>
            <w:r>
              <w:rPr>
                <w:noProof/>
                <w:webHidden/>
              </w:rPr>
            </w:r>
            <w:r>
              <w:rPr>
                <w:noProof/>
                <w:webHidden/>
              </w:rPr>
              <w:fldChar w:fldCharType="separate"/>
            </w:r>
            <w:r w:rsidR="007A703C">
              <w:rPr>
                <w:noProof/>
                <w:webHidden/>
              </w:rPr>
              <w:t>11</w:t>
            </w:r>
            <w:r>
              <w:rPr>
                <w:noProof/>
                <w:webHidden/>
              </w:rPr>
              <w:fldChar w:fldCharType="end"/>
            </w:r>
          </w:hyperlink>
        </w:p>
        <w:p w14:paraId="00BCC395" w14:textId="5A3204F2"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78" w:history="1">
            <w:r w:rsidRPr="008C4832">
              <w:rPr>
                <w:rStyle w:val="Hyperlink"/>
                <w:noProof/>
              </w:rPr>
              <w:t>5 Results</w:t>
            </w:r>
            <w:r>
              <w:rPr>
                <w:noProof/>
                <w:webHidden/>
              </w:rPr>
              <w:tab/>
            </w:r>
            <w:r>
              <w:rPr>
                <w:noProof/>
                <w:webHidden/>
              </w:rPr>
              <w:fldChar w:fldCharType="begin"/>
            </w:r>
            <w:r>
              <w:rPr>
                <w:noProof/>
                <w:webHidden/>
              </w:rPr>
              <w:instrText xml:space="preserve"> PAGEREF _Toc113748978 \h </w:instrText>
            </w:r>
            <w:r>
              <w:rPr>
                <w:noProof/>
                <w:webHidden/>
              </w:rPr>
            </w:r>
            <w:r>
              <w:rPr>
                <w:noProof/>
                <w:webHidden/>
              </w:rPr>
              <w:fldChar w:fldCharType="separate"/>
            </w:r>
            <w:r w:rsidR="007A703C">
              <w:rPr>
                <w:noProof/>
                <w:webHidden/>
              </w:rPr>
              <w:t>12</w:t>
            </w:r>
            <w:r>
              <w:rPr>
                <w:noProof/>
                <w:webHidden/>
              </w:rPr>
              <w:fldChar w:fldCharType="end"/>
            </w:r>
          </w:hyperlink>
        </w:p>
        <w:p w14:paraId="64A7CF78" w14:textId="005D4CBB"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79" w:history="1">
            <w:r w:rsidRPr="008C4832">
              <w:rPr>
                <w:rStyle w:val="Hyperlink"/>
                <w:noProof/>
              </w:rPr>
              <w:t>5.1 Hyperparameter definition</w:t>
            </w:r>
            <w:r>
              <w:rPr>
                <w:noProof/>
                <w:webHidden/>
              </w:rPr>
              <w:tab/>
            </w:r>
            <w:r>
              <w:rPr>
                <w:noProof/>
                <w:webHidden/>
              </w:rPr>
              <w:fldChar w:fldCharType="begin"/>
            </w:r>
            <w:r>
              <w:rPr>
                <w:noProof/>
                <w:webHidden/>
              </w:rPr>
              <w:instrText xml:space="preserve"> PAGEREF _Toc113748979 \h </w:instrText>
            </w:r>
            <w:r>
              <w:rPr>
                <w:noProof/>
                <w:webHidden/>
              </w:rPr>
            </w:r>
            <w:r>
              <w:rPr>
                <w:noProof/>
                <w:webHidden/>
              </w:rPr>
              <w:fldChar w:fldCharType="separate"/>
            </w:r>
            <w:r w:rsidR="007A703C">
              <w:rPr>
                <w:noProof/>
                <w:webHidden/>
              </w:rPr>
              <w:t>12</w:t>
            </w:r>
            <w:r>
              <w:rPr>
                <w:noProof/>
                <w:webHidden/>
              </w:rPr>
              <w:fldChar w:fldCharType="end"/>
            </w:r>
          </w:hyperlink>
        </w:p>
        <w:p w14:paraId="14CF0C1C" w14:textId="606D2954"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80" w:history="1">
            <w:r w:rsidRPr="008C4832">
              <w:rPr>
                <w:rStyle w:val="Hyperlink"/>
                <w:noProof/>
              </w:rPr>
              <w:t>5.1.1 Model B</w:t>
            </w:r>
            <w:r>
              <w:rPr>
                <w:noProof/>
                <w:webHidden/>
              </w:rPr>
              <w:tab/>
            </w:r>
            <w:r>
              <w:rPr>
                <w:noProof/>
                <w:webHidden/>
              </w:rPr>
              <w:fldChar w:fldCharType="begin"/>
            </w:r>
            <w:r>
              <w:rPr>
                <w:noProof/>
                <w:webHidden/>
              </w:rPr>
              <w:instrText xml:space="preserve"> PAGEREF _Toc113748980 \h </w:instrText>
            </w:r>
            <w:r>
              <w:rPr>
                <w:noProof/>
                <w:webHidden/>
              </w:rPr>
            </w:r>
            <w:r>
              <w:rPr>
                <w:noProof/>
                <w:webHidden/>
              </w:rPr>
              <w:fldChar w:fldCharType="separate"/>
            </w:r>
            <w:r w:rsidR="007A703C">
              <w:rPr>
                <w:noProof/>
                <w:webHidden/>
              </w:rPr>
              <w:t>12</w:t>
            </w:r>
            <w:r>
              <w:rPr>
                <w:noProof/>
                <w:webHidden/>
              </w:rPr>
              <w:fldChar w:fldCharType="end"/>
            </w:r>
          </w:hyperlink>
        </w:p>
        <w:p w14:paraId="6610411F" w14:textId="2027E44E"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81" w:history="1">
            <w:r w:rsidRPr="008C4832">
              <w:rPr>
                <w:rStyle w:val="Hyperlink"/>
                <w:noProof/>
                <w:lang w:val="en-GB"/>
              </w:rPr>
              <w:t>5.1.2 Model C</w:t>
            </w:r>
            <w:r>
              <w:rPr>
                <w:noProof/>
                <w:webHidden/>
              </w:rPr>
              <w:tab/>
            </w:r>
            <w:r>
              <w:rPr>
                <w:noProof/>
                <w:webHidden/>
              </w:rPr>
              <w:fldChar w:fldCharType="begin"/>
            </w:r>
            <w:r>
              <w:rPr>
                <w:noProof/>
                <w:webHidden/>
              </w:rPr>
              <w:instrText xml:space="preserve"> PAGEREF _Toc113748981 \h </w:instrText>
            </w:r>
            <w:r>
              <w:rPr>
                <w:noProof/>
                <w:webHidden/>
              </w:rPr>
            </w:r>
            <w:r>
              <w:rPr>
                <w:noProof/>
                <w:webHidden/>
              </w:rPr>
              <w:fldChar w:fldCharType="separate"/>
            </w:r>
            <w:r w:rsidR="007A703C">
              <w:rPr>
                <w:noProof/>
                <w:webHidden/>
              </w:rPr>
              <w:t>14</w:t>
            </w:r>
            <w:r>
              <w:rPr>
                <w:noProof/>
                <w:webHidden/>
              </w:rPr>
              <w:fldChar w:fldCharType="end"/>
            </w:r>
          </w:hyperlink>
        </w:p>
        <w:p w14:paraId="189F2FE2" w14:textId="658A3CBE"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82" w:history="1">
            <w:r w:rsidRPr="008C4832">
              <w:rPr>
                <w:rStyle w:val="Hyperlink"/>
                <w:noProof/>
                <w:lang w:val="en-GB"/>
              </w:rPr>
              <w:t>5.2 Performance of models</w:t>
            </w:r>
            <w:r>
              <w:rPr>
                <w:noProof/>
                <w:webHidden/>
              </w:rPr>
              <w:tab/>
            </w:r>
            <w:r>
              <w:rPr>
                <w:noProof/>
                <w:webHidden/>
              </w:rPr>
              <w:fldChar w:fldCharType="begin"/>
            </w:r>
            <w:r>
              <w:rPr>
                <w:noProof/>
                <w:webHidden/>
              </w:rPr>
              <w:instrText xml:space="preserve"> PAGEREF _Toc113748982 \h </w:instrText>
            </w:r>
            <w:r>
              <w:rPr>
                <w:noProof/>
                <w:webHidden/>
              </w:rPr>
            </w:r>
            <w:r>
              <w:rPr>
                <w:noProof/>
                <w:webHidden/>
              </w:rPr>
              <w:fldChar w:fldCharType="separate"/>
            </w:r>
            <w:r w:rsidR="007A703C">
              <w:rPr>
                <w:noProof/>
                <w:webHidden/>
              </w:rPr>
              <w:t>16</w:t>
            </w:r>
            <w:r>
              <w:rPr>
                <w:noProof/>
                <w:webHidden/>
              </w:rPr>
              <w:fldChar w:fldCharType="end"/>
            </w:r>
          </w:hyperlink>
        </w:p>
        <w:p w14:paraId="2DFCC0FA" w14:textId="2A7EEFF0"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83" w:history="1">
            <w:r w:rsidRPr="008C4832">
              <w:rPr>
                <w:rStyle w:val="Hyperlink"/>
                <w:noProof/>
                <w:lang w:val="en-GB"/>
              </w:rPr>
              <w:t>5.2.1 Model A</w:t>
            </w:r>
            <w:r>
              <w:rPr>
                <w:noProof/>
                <w:webHidden/>
              </w:rPr>
              <w:tab/>
            </w:r>
            <w:r>
              <w:rPr>
                <w:noProof/>
                <w:webHidden/>
              </w:rPr>
              <w:fldChar w:fldCharType="begin"/>
            </w:r>
            <w:r>
              <w:rPr>
                <w:noProof/>
                <w:webHidden/>
              </w:rPr>
              <w:instrText xml:space="preserve"> PAGEREF _Toc113748983 \h </w:instrText>
            </w:r>
            <w:r>
              <w:rPr>
                <w:noProof/>
                <w:webHidden/>
              </w:rPr>
            </w:r>
            <w:r>
              <w:rPr>
                <w:noProof/>
                <w:webHidden/>
              </w:rPr>
              <w:fldChar w:fldCharType="separate"/>
            </w:r>
            <w:r w:rsidR="007A703C">
              <w:rPr>
                <w:noProof/>
                <w:webHidden/>
              </w:rPr>
              <w:t>17</w:t>
            </w:r>
            <w:r>
              <w:rPr>
                <w:noProof/>
                <w:webHidden/>
              </w:rPr>
              <w:fldChar w:fldCharType="end"/>
            </w:r>
          </w:hyperlink>
        </w:p>
        <w:p w14:paraId="5484026C" w14:textId="1C82B089"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84" w:history="1">
            <w:r w:rsidRPr="008C4832">
              <w:rPr>
                <w:rStyle w:val="Hyperlink"/>
                <w:noProof/>
                <w:lang w:val="en-GB"/>
              </w:rPr>
              <w:t>5.2.2 Model B</w:t>
            </w:r>
            <w:r>
              <w:rPr>
                <w:noProof/>
                <w:webHidden/>
              </w:rPr>
              <w:tab/>
            </w:r>
            <w:r>
              <w:rPr>
                <w:noProof/>
                <w:webHidden/>
              </w:rPr>
              <w:fldChar w:fldCharType="begin"/>
            </w:r>
            <w:r>
              <w:rPr>
                <w:noProof/>
                <w:webHidden/>
              </w:rPr>
              <w:instrText xml:space="preserve"> PAGEREF _Toc113748984 \h </w:instrText>
            </w:r>
            <w:r>
              <w:rPr>
                <w:noProof/>
                <w:webHidden/>
              </w:rPr>
            </w:r>
            <w:r>
              <w:rPr>
                <w:noProof/>
                <w:webHidden/>
              </w:rPr>
              <w:fldChar w:fldCharType="separate"/>
            </w:r>
            <w:r w:rsidR="007A703C">
              <w:rPr>
                <w:noProof/>
                <w:webHidden/>
              </w:rPr>
              <w:t>18</w:t>
            </w:r>
            <w:r>
              <w:rPr>
                <w:noProof/>
                <w:webHidden/>
              </w:rPr>
              <w:fldChar w:fldCharType="end"/>
            </w:r>
          </w:hyperlink>
        </w:p>
        <w:p w14:paraId="675DCDA3" w14:textId="15CFA688" w:rsidR="00271CD3" w:rsidRDefault="00271CD3">
          <w:pPr>
            <w:pStyle w:val="Verzeichnis2"/>
            <w:tabs>
              <w:tab w:val="right" w:leader="dot" w:pos="9061"/>
            </w:tabs>
            <w:rPr>
              <w:rFonts w:asciiTheme="minorHAnsi" w:eastAsiaTheme="minorEastAsia" w:hAnsiTheme="minorHAnsi" w:cstheme="minorBidi"/>
              <w:noProof/>
              <w:sz w:val="22"/>
              <w:szCs w:val="22"/>
              <w:lang w:eastAsia="de-DE"/>
            </w:rPr>
          </w:pPr>
          <w:hyperlink w:anchor="_Toc113748985" w:history="1">
            <w:r w:rsidRPr="008C4832">
              <w:rPr>
                <w:rStyle w:val="Hyperlink"/>
                <w:noProof/>
                <w:lang w:val="en-GB"/>
              </w:rPr>
              <w:t>5.2.3 Model C</w:t>
            </w:r>
            <w:r>
              <w:rPr>
                <w:noProof/>
                <w:webHidden/>
              </w:rPr>
              <w:tab/>
            </w:r>
            <w:r>
              <w:rPr>
                <w:noProof/>
                <w:webHidden/>
              </w:rPr>
              <w:fldChar w:fldCharType="begin"/>
            </w:r>
            <w:r>
              <w:rPr>
                <w:noProof/>
                <w:webHidden/>
              </w:rPr>
              <w:instrText xml:space="preserve"> PAGEREF _Toc113748985 \h </w:instrText>
            </w:r>
            <w:r>
              <w:rPr>
                <w:noProof/>
                <w:webHidden/>
              </w:rPr>
            </w:r>
            <w:r>
              <w:rPr>
                <w:noProof/>
                <w:webHidden/>
              </w:rPr>
              <w:fldChar w:fldCharType="separate"/>
            </w:r>
            <w:r w:rsidR="007A703C">
              <w:rPr>
                <w:noProof/>
                <w:webHidden/>
              </w:rPr>
              <w:t>20</w:t>
            </w:r>
            <w:r>
              <w:rPr>
                <w:noProof/>
                <w:webHidden/>
              </w:rPr>
              <w:fldChar w:fldCharType="end"/>
            </w:r>
          </w:hyperlink>
        </w:p>
        <w:p w14:paraId="14A6CF58" w14:textId="29D8C636"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86" w:history="1">
            <w:r w:rsidRPr="008C4832">
              <w:rPr>
                <w:rStyle w:val="Hyperlink"/>
                <w:noProof/>
                <w:lang w:val="en-GB"/>
              </w:rPr>
              <w:t>6 Discussion &amp; Conclusion</w:t>
            </w:r>
            <w:r>
              <w:rPr>
                <w:noProof/>
                <w:webHidden/>
              </w:rPr>
              <w:tab/>
            </w:r>
            <w:r>
              <w:rPr>
                <w:noProof/>
                <w:webHidden/>
              </w:rPr>
              <w:fldChar w:fldCharType="begin"/>
            </w:r>
            <w:r>
              <w:rPr>
                <w:noProof/>
                <w:webHidden/>
              </w:rPr>
              <w:instrText xml:space="preserve"> PAGEREF _Toc113748986 \h </w:instrText>
            </w:r>
            <w:r>
              <w:rPr>
                <w:noProof/>
                <w:webHidden/>
              </w:rPr>
            </w:r>
            <w:r>
              <w:rPr>
                <w:noProof/>
                <w:webHidden/>
              </w:rPr>
              <w:fldChar w:fldCharType="separate"/>
            </w:r>
            <w:r w:rsidR="007A703C">
              <w:rPr>
                <w:noProof/>
                <w:webHidden/>
              </w:rPr>
              <w:t>22</w:t>
            </w:r>
            <w:r>
              <w:rPr>
                <w:noProof/>
                <w:webHidden/>
              </w:rPr>
              <w:fldChar w:fldCharType="end"/>
            </w:r>
          </w:hyperlink>
        </w:p>
        <w:p w14:paraId="5E6D1060" w14:textId="29B3E1C7"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87" w:history="1">
            <w:r w:rsidRPr="008C4832">
              <w:rPr>
                <w:rStyle w:val="Hyperlink"/>
                <w:noProof/>
                <w:lang w:val="en-GB"/>
              </w:rPr>
              <w:t>7 Outlook &amp; Future efforts</w:t>
            </w:r>
            <w:r>
              <w:rPr>
                <w:noProof/>
                <w:webHidden/>
              </w:rPr>
              <w:tab/>
            </w:r>
            <w:r>
              <w:rPr>
                <w:noProof/>
                <w:webHidden/>
              </w:rPr>
              <w:fldChar w:fldCharType="begin"/>
            </w:r>
            <w:r>
              <w:rPr>
                <w:noProof/>
                <w:webHidden/>
              </w:rPr>
              <w:instrText xml:space="preserve"> PAGEREF _Toc113748987 \h </w:instrText>
            </w:r>
            <w:r>
              <w:rPr>
                <w:noProof/>
                <w:webHidden/>
              </w:rPr>
            </w:r>
            <w:r>
              <w:rPr>
                <w:noProof/>
                <w:webHidden/>
              </w:rPr>
              <w:fldChar w:fldCharType="separate"/>
            </w:r>
            <w:r w:rsidR="007A703C">
              <w:rPr>
                <w:noProof/>
                <w:webHidden/>
              </w:rPr>
              <w:t>24</w:t>
            </w:r>
            <w:r>
              <w:rPr>
                <w:noProof/>
                <w:webHidden/>
              </w:rPr>
              <w:fldChar w:fldCharType="end"/>
            </w:r>
          </w:hyperlink>
        </w:p>
        <w:p w14:paraId="191A0F90" w14:textId="35F23760" w:rsidR="00271CD3" w:rsidRDefault="00271CD3">
          <w:pPr>
            <w:pStyle w:val="Verzeichnis1"/>
            <w:tabs>
              <w:tab w:val="right" w:leader="dot" w:pos="9061"/>
            </w:tabs>
            <w:rPr>
              <w:rFonts w:asciiTheme="minorHAnsi" w:eastAsiaTheme="minorEastAsia" w:hAnsiTheme="minorHAnsi" w:cstheme="minorBidi"/>
              <w:noProof/>
              <w:sz w:val="22"/>
              <w:szCs w:val="22"/>
              <w:lang w:eastAsia="de-DE"/>
            </w:rPr>
          </w:pPr>
          <w:hyperlink w:anchor="_Toc113748988" w:history="1">
            <w:r w:rsidRPr="008C4832">
              <w:rPr>
                <w:rStyle w:val="Hyperlink"/>
                <w:noProof/>
                <w:lang w:val="en-GB"/>
              </w:rPr>
              <w:t>References</w:t>
            </w:r>
            <w:r>
              <w:rPr>
                <w:noProof/>
                <w:webHidden/>
              </w:rPr>
              <w:tab/>
            </w:r>
            <w:r>
              <w:rPr>
                <w:noProof/>
                <w:webHidden/>
              </w:rPr>
              <w:fldChar w:fldCharType="begin"/>
            </w:r>
            <w:r>
              <w:rPr>
                <w:noProof/>
                <w:webHidden/>
              </w:rPr>
              <w:instrText xml:space="preserve"> PAGEREF _Toc113748988 \h </w:instrText>
            </w:r>
            <w:r>
              <w:rPr>
                <w:noProof/>
                <w:webHidden/>
              </w:rPr>
            </w:r>
            <w:r>
              <w:rPr>
                <w:noProof/>
                <w:webHidden/>
              </w:rPr>
              <w:fldChar w:fldCharType="separate"/>
            </w:r>
            <w:r w:rsidR="007A703C">
              <w:rPr>
                <w:noProof/>
                <w:webHidden/>
              </w:rPr>
              <w:t>i</w:t>
            </w:r>
            <w:r>
              <w:rPr>
                <w:noProof/>
                <w:webHidden/>
              </w:rPr>
              <w:fldChar w:fldCharType="end"/>
            </w:r>
          </w:hyperlink>
        </w:p>
        <w:p w14:paraId="6EBF550B" w14:textId="17D3D53E" w:rsidR="00134DBE" w:rsidRPr="00383B5B" w:rsidRDefault="00A31C3C" w:rsidP="002D0801">
          <w:pPr>
            <w:pStyle w:val="Verzeichnis2"/>
            <w:tabs>
              <w:tab w:val="right" w:leader="dot" w:pos="9061"/>
            </w:tabs>
            <w:ind w:left="0"/>
            <w:rPr>
              <w:b/>
              <w:bCs/>
              <w:lang w:val="en-GB"/>
            </w:rPr>
          </w:pPr>
          <w:r w:rsidRPr="00B57B30">
            <w:rPr>
              <w:b/>
              <w:lang w:val="en-GB"/>
            </w:rPr>
            <w:fldChar w:fldCharType="end"/>
          </w:r>
        </w:p>
      </w:sdtContent>
    </w:sdt>
    <w:p w14:paraId="2C1917B4" w14:textId="77777777" w:rsidR="00D7419A" w:rsidRPr="00D7419A" w:rsidRDefault="00D7419A" w:rsidP="00D7419A">
      <w:pPr>
        <w:spacing w:after="0" w:line="120" w:lineRule="auto"/>
        <w:rPr>
          <w:sz w:val="12"/>
          <w:szCs w:val="14"/>
          <w:lang w:val="en-GB"/>
        </w:rPr>
      </w:pPr>
    </w:p>
    <w:p w14:paraId="6E114909" w14:textId="77012800" w:rsidR="004C2C78" w:rsidRPr="00B57B30" w:rsidRDefault="004C2C78" w:rsidP="00366515">
      <w:pPr>
        <w:pStyle w:val="berschrift1"/>
        <w:spacing w:before="0" w:after="120"/>
        <w:rPr>
          <w:lang w:val="en-GB"/>
        </w:rPr>
      </w:pPr>
      <w:bookmarkStart w:id="2" w:name="_Toc113748962"/>
      <w:r w:rsidRPr="00B57B30">
        <w:rPr>
          <w:lang w:val="en-GB"/>
        </w:rPr>
        <w:lastRenderedPageBreak/>
        <w:t>Figures</w:t>
      </w:r>
      <w:r w:rsidR="005F4742">
        <w:rPr>
          <w:lang w:val="en-GB"/>
        </w:rPr>
        <w:t xml:space="preserve"> &amp; Tables</w:t>
      </w:r>
      <w:bookmarkEnd w:id="2"/>
    </w:p>
    <w:p w14:paraId="258778C3" w14:textId="2CBCBF8A" w:rsidR="003753BE" w:rsidRPr="003753BE" w:rsidRDefault="00134D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lang w:val="en-GB"/>
        </w:rPr>
        <w:fldChar w:fldCharType="begin"/>
      </w:r>
      <w:r w:rsidRPr="003753BE">
        <w:rPr>
          <w:lang w:val="en-GB"/>
        </w:rPr>
        <w:instrText xml:space="preserve"> TOC \c "Figure" </w:instrText>
      </w:r>
      <w:r w:rsidRPr="003753BE">
        <w:rPr>
          <w:lang w:val="en-GB"/>
        </w:rPr>
        <w:fldChar w:fldCharType="separate"/>
      </w:r>
      <w:r w:rsidR="003753BE" w:rsidRPr="003753BE">
        <w:rPr>
          <w:noProof/>
          <w:lang w:val="en-GB"/>
        </w:rPr>
        <w:t>Figure 1: Mean values &amp; standard deviations of the reflectance per band</w:t>
      </w:r>
      <w:r w:rsidR="003753BE" w:rsidRPr="003753BE">
        <w:rPr>
          <w:noProof/>
          <w:lang w:val="en-GB"/>
        </w:rPr>
        <w:tab/>
      </w:r>
      <w:r w:rsidR="003753BE">
        <w:rPr>
          <w:noProof/>
        </w:rPr>
        <w:fldChar w:fldCharType="begin"/>
      </w:r>
      <w:r w:rsidR="003753BE" w:rsidRPr="003753BE">
        <w:rPr>
          <w:noProof/>
          <w:lang w:val="en-GB"/>
        </w:rPr>
        <w:instrText xml:space="preserve"> PAGEREF _Toc113730563 \h </w:instrText>
      </w:r>
      <w:r w:rsidR="003753BE">
        <w:rPr>
          <w:noProof/>
        </w:rPr>
      </w:r>
      <w:r w:rsidR="003753BE">
        <w:rPr>
          <w:noProof/>
        </w:rPr>
        <w:fldChar w:fldCharType="separate"/>
      </w:r>
      <w:r w:rsidR="007A703C">
        <w:rPr>
          <w:noProof/>
          <w:lang w:val="en-GB"/>
        </w:rPr>
        <w:t>2</w:t>
      </w:r>
      <w:r w:rsidR="003753BE">
        <w:rPr>
          <w:noProof/>
        </w:rPr>
        <w:fldChar w:fldCharType="end"/>
      </w:r>
    </w:p>
    <w:p w14:paraId="5930A8A8" w14:textId="675D89A2" w:rsidR="003753BE" w:rsidRPr="003753B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2: Frequency distributions for each variable across sites</w:t>
      </w:r>
      <w:r w:rsidRPr="003753BE">
        <w:rPr>
          <w:noProof/>
          <w:lang w:val="en-GB"/>
        </w:rPr>
        <w:tab/>
      </w:r>
      <w:r>
        <w:rPr>
          <w:noProof/>
        </w:rPr>
        <w:fldChar w:fldCharType="begin"/>
      </w:r>
      <w:r w:rsidRPr="003753BE">
        <w:rPr>
          <w:noProof/>
          <w:lang w:val="en-GB"/>
        </w:rPr>
        <w:instrText xml:space="preserve"> PAGEREF _Toc113730564 \h </w:instrText>
      </w:r>
      <w:r>
        <w:rPr>
          <w:noProof/>
        </w:rPr>
      </w:r>
      <w:r>
        <w:rPr>
          <w:noProof/>
        </w:rPr>
        <w:fldChar w:fldCharType="separate"/>
      </w:r>
      <w:r w:rsidR="007A703C">
        <w:rPr>
          <w:noProof/>
          <w:lang w:val="en-GB"/>
        </w:rPr>
        <w:t>3</w:t>
      </w:r>
      <w:r>
        <w:rPr>
          <w:noProof/>
        </w:rPr>
        <w:fldChar w:fldCharType="end"/>
      </w:r>
    </w:p>
    <w:p w14:paraId="3AC30A60" w14:textId="68C87FA9" w:rsidR="003753BE" w:rsidRPr="003753B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3: Pairwise relationships between variables</w:t>
      </w:r>
      <w:r w:rsidRPr="003753BE">
        <w:rPr>
          <w:noProof/>
          <w:lang w:val="en-GB"/>
        </w:rPr>
        <w:tab/>
      </w:r>
      <w:r>
        <w:rPr>
          <w:noProof/>
        </w:rPr>
        <w:fldChar w:fldCharType="begin"/>
      </w:r>
      <w:r w:rsidRPr="003753BE">
        <w:rPr>
          <w:noProof/>
          <w:lang w:val="en-GB"/>
        </w:rPr>
        <w:instrText xml:space="preserve"> PAGEREF _Toc113730565 \h </w:instrText>
      </w:r>
      <w:r>
        <w:rPr>
          <w:noProof/>
        </w:rPr>
      </w:r>
      <w:r>
        <w:rPr>
          <w:noProof/>
        </w:rPr>
        <w:fldChar w:fldCharType="separate"/>
      </w:r>
      <w:r w:rsidR="007A703C">
        <w:rPr>
          <w:noProof/>
          <w:lang w:val="en-GB"/>
        </w:rPr>
        <w:t>4</w:t>
      </w:r>
      <w:r>
        <w:rPr>
          <w:noProof/>
        </w:rPr>
        <w:fldChar w:fldCharType="end"/>
      </w:r>
    </w:p>
    <w:p w14:paraId="6771DA71" w14:textId="30468EA8" w:rsidR="003753BE" w:rsidRPr="003753B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4: MAE for all models (model type B) per hyperparameter constellation</w:t>
      </w:r>
      <w:r w:rsidRPr="003753BE">
        <w:rPr>
          <w:noProof/>
          <w:lang w:val="en-GB"/>
        </w:rPr>
        <w:tab/>
      </w:r>
      <w:r>
        <w:rPr>
          <w:noProof/>
        </w:rPr>
        <w:fldChar w:fldCharType="begin"/>
      </w:r>
      <w:r w:rsidRPr="003753BE">
        <w:rPr>
          <w:noProof/>
          <w:lang w:val="en-GB"/>
        </w:rPr>
        <w:instrText xml:space="preserve"> PAGEREF _Toc113730566 \h </w:instrText>
      </w:r>
      <w:r>
        <w:rPr>
          <w:noProof/>
        </w:rPr>
      </w:r>
      <w:r>
        <w:rPr>
          <w:noProof/>
        </w:rPr>
        <w:fldChar w:fldCharType="separate"/>
      </w:r>
      <w:r w:rsidR="007A703C">
        <w:rPr>
          <w:noProof/>
          <w:lang w:val="en-GB"/>
        </w:rPr>
        <w:t>13</w:t>
      </w:r>
      <w:r>
        <w:rPr>
          <w:noProof/>
        </w:rPr>
        <w:fldChar w:fldCharType="end"/>
      </w:r>
    </w:p>
    <w:p w14:paraId="15D60B87" w14:textId="0D406723" w:rsidR="003753BE" w:rsidRPr="003753B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5: TSNE results for a range of perplexities &amp; several repetitions</w:t>
      </w:r>
      <w:r w:rsidRPr="003753BE">
        <w:rPr>
          <w:noProof/>
          <w:lang w:val="en-GB"/>
        </w:rPr>
        <w:tab/>
      </w:r>
      <w:r>
        <w:rPr>
          <w:noProof/>
        </w:rPr>
        <w:fldChar w:fldCharType="begin"/>
      </w:r>
      <w:r w:rsidRPr="003753BE">
        <w:rPr>
          <w:noProof/>
          <w:lang w:val="en-GB"/>
        </w:rPr>
        <w:instrText xml:space="preserve"> PAGEREF _Toc113730567 \h </w:instrText>
      </w:r>
      <w:r>
        <w:rPr>
          <w:noProof/>
        </w:rPr>
      </w:r>
      <w:r>
        <w:rPr>
          <w:noProof/>
        </w:rPr>
        <w:fldChar w:fldCharType="separate"/>
      </w:r>
      <w:r w:rsidR="007A703C">
        <w:rPr>
          <w:noProof/>
          <w:lang w:val="en-GB"/>
        </w:rPr>
        <w:t>15</w:t>
      </w:r>
      <w:r>
        <w:rPr>
          <w:noProof/>
        </w:rPr>
        <w:fldChar w:fldCharType="end"/>
      </w:r>
    </w:p>
    <w:p w14:paraId="4F84F1CA" w14:textId="65664663" w:rsidR="003753BE" w:rsidRPr="003753B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6: Accuracies for all models &amp; variables</w:t>
      </w:r>
      <w:r w:rsidRPr="003753BE">
        <w:rPr>
          <w:noProof/>
          <w:lang w:val="en-GB"/>
        </w:rPr>
        <w:tab/>
      </w:r>
      <w:r>
        <w:rPr>
          <w:noProof/>
        </w:rPr>
        <w:fldChar w:fldCharType="begin"/>
      </w:r>
      <w:r w:rsidRPr="003753BE">
        <w:rPr>
          <w:noProof/>
          <w:lang w:val="en-GB"/>
        </w:rPr>
        <w:instrText xml:space="preserve"> PAGEREF _Toc113730568 \h </w:instrText>
      </w:r>
      <w:r>
        <w:rPr>
          <w:noProof/>
        </w:rPr>
      </w:r>
      <w:r>
        <w:rPr>
          <w:noProof/>
        </w:rPr>
        <w:fldChar w:fldCharType="separate"/>
      </w:r>
      <w:r w:rsidR="007A703C">
        <w:rPr>
          <w:noProof/>
          <w:lang w:val="en-GB"/>
        </w:rPr>
        <w:t>16</w:t>
      </w:r>
      <w:r>
        <w:rPr>
          <w:noProof/>
        </w:rPr>
        <w:fldChar w:fldCharType="end"/>
      </w:r>
    </w:p>
    <w:p w14:paraId="3A3CB19E" w14:textId="6C3D1654" w:rsidR="003753BE" w:rsidRPr="003753B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7: Exemplary inter</w:t>
      </w:r>
      <w:r>
        <w:rPr>
          <w:noProof/>
          <w:lang w:val="en-GB"/>
        </w:rPr>
        <w:t>i</w:t>
      </w:r>
      <w:r w:rsidRPr="003753BE">
        <w:rPr>
          <w:noProof/>
          <w:lang w:val="en-GB"/>
        </w:rPr>
        <w:t>m</w:t>
      </w:r>
      <w:r>
        <w:rPr>
          <w:noProof/>
          <w:lang w:val="en-GB"/>
        </w:rPr>
        <w:t xml:space="preserve"> </w:t>
      </w:r>
      <w:r w:rsidRPr="003753BE">
        <w:rPr>
          <w:noProof/>
          <w:lang w:val="en-GB"/>
        </w:rPr>
        <w:t>products during the feature engineering process model A</w:t>
      </w:r>
      <w:r w:rsidRPr="003753BE">
        <w:rPr>
          <w:noProof/>
          <w:lang w:val="en-GB"/>
        </w:rPr>
        <w:tab/>
      </w:r>
      <w:r>
        <w:rPr>
          <w:noProof/>
        </w:rPr>
        <w:fldChar w:fldCharType="begin"/>
      </w:r>
      <w:r w:rsidRPr="003753BE">
        <w:rPr>
          <w:noProof/>
          <w:lang w:val="en-GB"/>
        </w:rPr>
        <w:instrText xml:space="preserve"> PAGEREF _Toc113730569 \h </w:instrText>
      </w:r>
      <w:r>
        <w:rPr>
          <w:noProof/>
        </w:rPr>
      </w:r>
      <w:r>
        <w:rPr>
          <w:noProof/>
        </w:rPr>
        <w:fldChar w:fldCharType="separate"/>
      </w:r>
      <w:r w:rsidR="007A703C">
        <w:rPr>
          <w:noProof/>
          <w:lang w:val="en-GB"/>
        </w:rPr>
        <w:t>17</w:t>
      </w:r>
      <w:r>
        <w:rPr>
          <w:noProof/>
        </w:rPr>
        <w:fldChar w:fldCharType="end"/>
      </w:r>
    </w:p>
    <w:p w14:paraId="4576CF11" w14:textId="3D98F7DA" w:rsidR="003753BE" w:rsidRPr="003753B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8: MAE achieved for individual train-val-test splits (model A)</w:t>
      </w:r>
      <w:r w:rsidRPr="003753BE">
        <w:rPr>
          <w:noProof/>
          <w:lang w:val="en-GB"/>
        </w:rPr>
        <w:tab/>
      </w:r>
      <w:r>
        <w:rPr>
          <w:noProof/>
        </w:rPr>
        <w:fldChar w:fldCharType="begin"/>
      </w:r>
      <w:r w:rsidRPr="003753BE">
        <w:rPr>
          <w:noProof/>
          <w:lang w:val="en-GB"/>
        </w:rPr>
        <w:instrText xml:space="preserve"> PAGEREF _Toc113730570 \h </w:instrText>
      </w:r>
      <w:r>
        <w:rPr>
          <w:noProof/>
        </w:rPr>
      </w:r>
      <w:r>
        <w:rPr>
          <w:noProof/>
        </w:rPr>
        <w:fldChar w:fldCharType="separate"/>
      </w:r>
      <w:r w:rsidR="007A703C">
        <w:rPr>
          <w:noProof/>
          <w:lang w:val="en-GB"/>
        </w:rPr>
        <w:t>18</w:t>
      </w:r>
      <w:r>
        <w:rPr>
          <w:noProof/>
        </w:rPr>
        <w:fldChar w:fldCharType="end"/>
      </w:r>
    </w:p>
    <w:p w14:paraId="79F2A2C1" w14:textId="69A8B585" w:rsidR="003753BE" w:rsidRPr="00262D9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9:</w:t>
      </w:r>
      <w:r w:rsidR="00E24ED1" w:rsidRPr="00E24ED1">
        <w:rPr>
          <w:noProof/>
          <w:lang w:val="en-GB"/>
        </w:rPr>
        <w:t xml:space="preserve"> </w:t>
      </w:r>
      <w:r w:rsidR="00E24ED1" w:rsidRPr="003753BE">
        <w:rPr>
          <w:noProof/>
          <w:lang w:val="en-GB"/>
        </w:rPr>
        <w:t>Comparison of original input</w:t>
      </w:r>
      <w:r w:rsidR="00E24ED1">
        <w:rPr>
          <w:noProof/>
          <w:lang w:val="en-GB"/>
        </w:rPr>
        <w:t xml:space="preserve">s </w:t>
      </w:r>
      <w:r w:rsidR="00E24ED1" w:rsidRPr="003753BE">
        <w:rPr>
          <w:noProof/>
          <w:lang w:val="en-GB"/>
        </w:rPr>
        <w:t>and reconstructed images</w:t>
      </w:r>
      <w:r w:rsidR="00E24ED1">
        <w:rPr>
          <w:noProof/>
          <w:lang w:val="en-GB"/>
        </w:rPr>
        <w:t xml:space="preserve"> </w:t>
      </w:r>
      <w:r w:rsidR="00E24ED1" w:rsidRPr="003753BE">
        <w:rPr>
          <w:noProof/>
          <w:lang w:val="en-GB"/>
        </w:rPr>
        <w:t>(model B, AE part)</w:t>
      </w:r>
      <w:r w:rsidRPr="003753BE">
        <w:rPr>
          <w:noProof/>
          <w:lang w:val="en-GB"/>
        </w:rPr>
        <w:tab/>
      </w:r>
      <w:r w:rsidR="00262D9E" w:rsidRPr="00262D9E">
        <w:rPr>
          <w:noProof/>
          <w:lang w:val="en-GB"/>
        </w:rPr>
        <w:t>1</w:t>
      </w:r>
      <w:r w:rsidR="00262D9E">
        <w:rPr>
          <w:noProof/>
          <w:lang w:val="en-GB"/>
        </w:rPr>
        <w:t>8</w:t>
      </w:r>
    </w:p>
    <w:p w14:paraId="6C5AAF4F" w14:textId="6DEBB61D" w:rsidR="003753BE" w:rsidRPr="00262D9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 xml:space="preserve">Figure 10: </w:t>
      </w:r>
      <w:r w:rsidR="00E24ED1" w:rsidRPr="003753BE">
        <w:rPr>
          <w:noProof/>
          <w:lang w:val="en-GB"/>
        </w:rPr>
        <w:t>Loss and accuracy during training (model B, AE part)</w:t>
      </w:r>
      <w:r w:rsidRPr="003753BE">
        <w:rPr>
          <w:noProof/>
          <w:lang w:val="en-GB"/>
        </w:rPr>
        <w:tab/>
      </w:r>
      <w:r w:rsidR="00262D9E" w:rsidRPr="00262D9E">
        <w:rPr>
          <w:noProof/>
          <w:lang w:val="en-GB"/>
        </w:rPr>
        <w:t>1</w:t>
      </w:r>
      <w:r w:rsidR="00262D9E">
        <w:rPr>
          <w:noProof/>
          <w:lang w:val="en-GB"/>
        </w:rPr>
        <w:t>9</w:t>
      </w:r>
    </w:p>
    <w:p w14:paraId="6E046ACC" w14:textId="4FEA3507" w:rsidR="003753BE" w:rsidRPr="003753B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11: Loss and accuracy</w:t>
      </w:r>
      <w:r>
        <w:rPr>
          <w:noProof/>
          <w:lang w:val="en-GB"/>
        </w:rPr>
        <w:t xml:space="preserve"> </w:t>
      </w:r>
      <w:r w:rsidRPr="003753BE">
        <w:rPr>
          <w:noProof/>
          <w:lang w:val="en-GB"/>
        </w:rPr>
        <w:t>during training (model B, CNN-based regression)</w:t>
      </w:r>
      <w:r w:rsidRPr="003753BE">
        <w:rPr>
          <w:noProof/>
          <w:lang w:val="en-GB"/>
        </w:rPr>
        <w:tab/>
      </w:r>
      <w:r>
        <w:rPr>
          <w:noProof/>
        </w:rPr>
        <w:fldChar w:fldCharType="begin"/>
      </w:r>
      <w:r w:rsidRPr="003753BE">
        <w:rPr>
          <w:noProof/>
          <w:lang w:val="en-GB"/>
        </w:rPr>
        <w:instrText xml:space="preserve"> PAGEREF _Toc113730573 \h </w:instrText>
      </w:r>
      <w:r>
        <w:rPr>
          <w:noProof/>
        </w:rPr>
      </w:r>
      <w:r>
        <w:rPr>
          <w:noProof/>
        </w:rPr>
        <w:fldChar w:fldCharType="separate"/>
      </w:r>
      <w:r w:rsidR="007A703C">
        <w:rPr>
          <w:noProof/>
          <w:lang w:val="en-GB"/>
        </w:rPr>
        <w:t>20</w:t>
      </w:r>
      <w:r>
        <w:rPr>
          <w:noProof/>
        </w:rPr>
        <w:fldChar w:fldCharType="end"/>
      </w:r>
    </w:p>
    <w:p w14:paraId="3A82131D" w14:textId="346D13F6" w:rsidR="003753BE" w:rsidRPr="003753BE" w:rsidRDefault="003753BE">
      <w:pPr>
        <w:pStyle w:val="Abbildungsverzeichnis"/>
        <w:tabs>
          <w:tab w:val="right" w:leader="dot" w:pos="9061"/>
        </w:tabs>
        <w:rPr>
          <w:rFonts w:asciiTheme="minorHAnsi" w:eastAsiaTheme="minorEastAsia" w:hAnsiTheme="minorHAnsi" w:cstheme="minorBidi"/>
          <w:noProof/>
          <w:sz w:val="22"/>
          <w:szCs w:val="22"/>
          <w:lang w:val="en-GB" w:eastAsia="de-DE"/>
        </w:rPr>
      </w:pPr>
      <w:r w:rsidRPr="003753BE">
        <w:rPr>
          <w:noProof/>
          <w:lang w:val="en-GB"/>
        </w:rPr>
        <w:t>Figure 12: Loss and accuracy during training (model C)</w:t>
      </w:r>
      <w:r w:rsidRPr="003753BE">
        <w:rPr>
          <w:noProof/>
          <w:lang w:val="en-GB"/>
        </w:rPr>
        <w:tab/>
      </w:r>
      <w:r>
        <w:rPr>
          <w:noProof/>
        </w:rPr>
        <w:fldChar w:fldCharType="begin"/>
      </w:r>
      <w:r w:rsidRPr="003753BE">
        <w:rPr>
          <w:noProof/>
          <w:lang w:val="en-GB"/>
        </w:rPr>
        <w:instrText xml:space="preserve"> PAGEREF _Toc113730574 \h </w:instrText>
      </w:r>
      <w:r>
        <w:rPr>
          <w:noProof/>
        </w:rPr>
      </w:r>
      <w:r>
        <w:rPr>
          <w:noProof/>
        </w:rPr>
        <w:fldChar w:fldCharType="separate"/>
      </w:r>
      <w:r w:rsidR="007A703C">
        <w:rPr>
          <w:noProof/>
          <w:lang w:val="en-GB"/>
        </w:rPr>
        <w:t>21</w:t>
      </w:r>
      <w:r>
        <w:rPr>
          <w:noProof/>
        </w:rPr>
        <w:fldChar w:fldCharType="end"/>
      </w:r>
    </w:p>
    <w:p w14:paraId="3DEE318F" w14:textId="2B2414E1" w:rsidR="00D7419A" w:rsidRPr="00D7419A" w:rsidRDefault="00134DBE" w:rsidP="005F4742">
      <w:pPr>
        <w:rPr>
          <w:lang w:val="en-GB"/>
        </w:rPr>
      </w:pPr>
      <w:r w:rsidRPr="003753BE">
        <w:rPr>
          <w:lang w:val="en-GB"/>
        </w:rPr>
        <w:fldChar w:fldCharType="end"/>
      </w:r>
    </w:p>
    <w:p w14:paraId="2D8EC3B5" w14:textId="39C876A3" w:rsidR="007625F9" w:rsidRDefault="005F4742">
      <w:pPr>
        <w:pStyle w:val="Abbildungsverzeichnis"/>
        <w:tabs>
          <w:tab w:val="right" w:leader="dot" w:pos="9061"/>
        </w:tabs>
        <w:rPr>
          <w:rFonts w:asciiTheme="minorHAnsi" w:eastAsiaTheme="minorEastAsia" w:hAnsiTheme="minorHAnsi" w:cstheme="minorBidi"/>
          <w:noProof/>
          <w:sz w:val="22"/>
          <w:szCs w:val="22"/>
          <w:lang w:eastAsia="de-DE"/>
        </w:rPr>
      </w:pPr>
      <w:r>
        <w:rPr>
          <w:lang w:val="en-GB"/>
        </w:rPr>
        <w:fldChar w:fldCharType="begin"/>
      </w:r>
      <w:r>
        <w:rPr>
          <w:lang w:val="en-GB"/>
        </w:rPr>
        <w:instrText xml:space="preserve"> TOC \h \z \c "Table" </w:instrText>
      </w:r>
      <w:r>
        <w:rPr>
          <w:lang w:val="en-GB"/>
        </w:rPr>
        <w:fldChar w:fldCharType="separate"/>
      </w:r>
      <w:hyperlink w:anchor="_Toc113631051" w:history="1">
        <w:r w:rsidR="007625F9" w:rsidRPr="009A6379">
          <w:rPr>
            <w:rStyle w:val="Hyperlink"/>
            <w:noProof/>
          </w:rPr>
          <w:t>Table 1: Number of unlabelled tiles per site</w:t>
        </w:r>
        <w:r w:rsidR="007625F9">
          <w:rPr>
            <w:noProof/>
            <w:webHidden/>
          </w:rPr>
          <w:tab/>
        </w:r>
        <w:r w:rsidR="007625F9">
          <w:rPr>
            <w:noProof/>
            <w:webHidden/>
          </w:rPr>
          <w:fldChar w:fldCharType="begin"/>
        </w:r>
        <w:r w:rsidR="007625F9">
          <w:rPr>
            <w:noProof/>
            <w:webHidden/>
          </w:rPr>
          <w:instrText xml:space="preserve"> PAGEREF _Toc113631051 \h </w:instrText>
        </w:r>
        <w:r w:rsidR="007625F9">
          <w:rPr>
            <w:noProof/>
            <w:webHidden/>
          </w:rPr>
        </w:r>
        <w:r w:rsidR="007625F9">
          <w:rPr>
            <w:noProof/>
            <w:webHidden/>
          </w:rPr>
          <w:fldChar w:fldCharType="separate"/>
        </w:r>
        <w:r w:rsidR="007A703C">
          <w:rPr>
            <w:noProof/>
            <w:webHidden/>
          </w:rPr>
          <w:t>3</w:t>
        </w:r>
        <w:r w:rsidR="007625F9">
          <w:rPr>
            <w:noProof/>
            <w:webHidden/>
          </w:rPr>
          <w:fldChar w:fldCharType="end"/>
        </w:r>
      </w:hyperlink>
    </w:p>
    <w:p w14:paraId="58F6D516" w14:textId="640E8524"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52" w:history="1">
        <w:r w:rsidR="007625F9" w:rsidRPr="009A6379">
          <w:rPr>
            <w:rStyle w:val="Hyperlink"/>
            <w:noProof/>
          </w:rPr>
          <w:t>Table 2: Results of hyperparameter tests for AEs</w:t>
        </w:r>
        <w:r w:rsidR="007625F9">
          <w:rPr>
            <w:noProof/>
            <w:webHidden/>
          </w:rPr>
          <w:tab/>
        </w:r>
        <w:r w:rsidR="007625F9">
          <w:rPr>
            <w:noProof/>
            <w:webHidden/>
          </w:rPr>
          <w:fldChar w:fldCharType="begin"/>
        </w:r>
        <w:r w:rsidR="007625F9">
          <w:rPr>
            <w:noProof/>
            <w:webHidden/>
          </w:rPr>
          <w:instrText xml:space="preserve"> PAGEREF _Toc113631052 \h </w:instrText>
        </w:r>
        <w:r w:rsidR="007625F9">
          <w:rPr>
            <w:noProof/>
            <w:webHidden/>
          </w:rPr>
        </w:r>
        <w:r w:rsidR="007625F9">
          <w:rPr>
            <w:noProof/>
            <w:webHidden/>
          </w:rPr>
          <w:fldChar w:fldCharType="separate"/>
        </w:r>
        <w:r w:rsidR="007A703C">
          <w:rPr>
            <w:noProof/>
            <w:webHidden/>
          </w:rPr>
          <w:t>12</w:t>
        </w:r>
        <w:r w:rsidR="007625F9">
          <w:rPr>
            <w:noProof/>
            <w:webHidden/>
          </w:rPr>
          <w:fldChar w:fldCharType="end"/>
        </w:r>
      </w:hyperlink>
    </w:p>
    <w:p w14:paraId="1059A122" w14:textId="2AB2A3FD"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53" w:history="1">
        <w:r w:rsidR="007625F9" w:rsidRPr="009A6379">
          <w:rPr>
            <w:rStyle w:val="Hyperlink"/>
            <w:noProof/>
          </w:rPr>
          <w:t>Table 3: Results of hyperparameter tests for CNN regression nets (part I).</w:t>
        </w:r>
        <w:r w:rsidR="007625F9">
          <w:rPr>
            <w:noProof/>
            <w:webHidden/>
          </w:rPr>
          <w:tab/>
        </w:r>
        <w:r w:rsidR="007625F9">
          <w:rPr>
            <w:noProof/>
            <w:webHidden/>
          </w:rPr>
          <w:fldChar w:fldCharType="begin"/>
        </w:r>
        <w:r w:rsidR="007625F9">
          <w:rPr>
            <w:noProof/>
            <w:webHidden/>
          </w:rPr>
          <w:instrText xml:space="preserve"> PAGEREF _Toc113631053 \h </w:instrText>
        </w:r>
        <w:r w:rsidR="007625F9">
          <w:rPr>
            <w:noProof/>
            <w:webHidden/>
          </w:rPr>
        </w:r>
        <w:r w:rsidR="007625F9">
          <w:rPr>
            <w:noProof/>
            <w:webHidden/>
          </w:rPr>
          <w:fldChar w:fldCharType="separate"/>
        </w:r>
        <w:r w:rsidR="007A703C">
          <w:rPr>
            <w:noProof/>
            <w:webHidden/>
          </w:rPr>
          <w:t>12</w:t>
        </w:r>
        <w:r w:rsidR="007625F9">
          <w:rPr>
            <w:noProof/>
            <w:webHidden/>
          </w:rPr>
          <w:fldChar w:fldCharType="end"/>
        </w:r>
      </w:hyperlink>
    </w:p>
    <w:p w14:paraId="59875DA8" w14:textId="0B30E8E8"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54" w:history="1">
        <w:r w:rsidR="007625F9" w:rsidRPr="009A6379">
          <w:rPr>
            <w:rStyle w:val="Hyperlink"/>
            <w:noProof/>
          </w:rPr>
          <w:t>Table 4: Results of hyperparameter tests for CNN regression nets (part II).</w:t>
        </w:r>
        <w:r w:rsidR="007625F9">
          <w:rPr>
            <w:noProof/>
            <w:webHidden/>
          </w:rPr>
          <w:tab/>
        </w:r>
        <w:r w:rsidR="007625F9">
          <w:rPr>
            <w:noProof/>
            <w:webHidden/>
          </w:rPr>
          <w:fldChar w:fldCharType="begin"/>
        </w:r>
        <w:r w:rsidR="007625F9">
          <w:rPr>
            <w:noProof/>
            <w:webHidden/>
          </w:rPr>
          <w:instrText xml:space="preserve"> PAGEREF _Toc113631054 \h </w:instrText>
        </w:r>
        <w:r w:rsidR="007625F9">
          <w:rPr>
            <w:noProof/>
            <w:webHidden/>
          </w:rPr>
        </w:r>
        <w:r w:rsidR="007625F9">
          <w:rPr>
            <w:noProof/>
            <w:webHidden/>
          </w:rPr>
          <w:fldChar w:fldCharType="separate"/>
        </w:r>
        <w:r w:rsidR="007A703C">
          <w:rPr>
            <w:noProof/>
            <w:webHidden/>
          </w:rPr>
          <w:t>13</w:t>
        </w:r>
        <w:r w:rsidR="007625F9">
          <w:rPr>
            <w:noProof/>
            <w:webHidden/>
          </w:rPr>
          <w:fldChar w:fldCharType="end"/>
        </w:r>
      </w:hyperlink>
    </w:p>
    <w:p w14:paraId="3920DABC" w14:textId="06F6622A"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55" w:history="1">
        <w:r w:rsidR="007625F9" w:rsidRPr="009A6379">
          <w:rPr>
            <w:rStyle w:val="Hyperlink"/>
            <w:noProof/>
          </w:rPr>
          <w:t>Table 5: Final architecture model B</w:t>
        </w:r>
        <w:r w:rsidR="007625F9">
          <w:rPr>
            <w:noProof/>
            <w:webHidden/>
          </w:rPr>
          <w:tab/>
        </w:r>
        <w:r w:rsidR="007625F9">
          <w:rPr>
            <w:noProof/>
            <w:webHidden/>
          </w:rPr>
          <w:fldChar w:fldCharType="begin"/>
        </w:r>
        <w:r w:rsidR="007625F9">
          <w:rPr>
            <w:noProof/>
            <w:webHidden/>
          </w:rPr>
          <w:instrText xml:space="preserve"> PAGEREF _Toc113631055 \h </w:instrText>
        </w:r>
        <w:r w:rsidR="007625F9">
          <w:rPr>
            <w:noProof/>
            <w:webHidden/>
          </w:rPr>
        </w:r>
        <w:r w:rsidR="007625F9">
          <w:rPr>
            <w:noProof/>
            <w:webHidden/>
          </w:rPr>
          <w:fldChar w:fldCharType="separate"/>
        </w:r>
        <w:r w:rsidR="007A703C">
          <w:rPr>
            <w:noProof/>
            <w:webHidden/>
          </w:rPr>
          <w:t>14</w:t>
        </w:r>
        <w:r w:rsidR="007625F9">
          <w:rPr>
            <w:noProof/>
            <w:webHidden/>
          </w:rPr>
          <w:fldChar w:fldCharType="end"/>
        </w:r>
      </w:hyperlink>
    </w:p>
    <w:p w14:paraId="3C743CEF" w14:textId="40172461"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56" w:history="1">
        <w:r w:rsidR="007625F9" w:rsidRPr="009A6379">
          <w:rPr>
            <w:rStyle w:val="Hyperlink"/>
            <w:noProof/>
          </w:rPr>
          <w:t>Table 6: Results of hyperparameter tests for SOTA nets.</w:t>
        </w:r>
        <w:r w:rsidR="007625F9">
          <w:rPr>
            <w:noProof/>
            <w:webHidden/>
          </w:rPr>
          <w:tab/>
        </w:r>
        <w:r w:rsidR="007625F9">
          <w:rPr>
            <w:noProof/>
            <w:webHidden/>
          </w:rPr>
          <w:fldChar w:fldCharType="begin"/>
        </w:r>
        <w:r w:rsidR="007625F9">
          <w:rPr>
            <w:noProof/>
            <w:webHidden/>
          </w:rPr>
          <w:instrText xml:space="preserve"> PAGEREF _Toc113631056 \h </w:instrText>
        </w:r>
        <w:r w:rsidR="007625F9">
          <w:rPr>
            <w:noProof/>
            <w:webHidden/>
          </w:rPr>
        </w:r>
        <w:r w:rsidR="007625F9">
          <w:rPr>
            <w:noProof/>
            <w:webHidden/>
          </w:rPr>
          <w:fldChar w:fldCharType="separate"/>
        </w:r>
        <w:r w:rsidR="007A703C">
          <w:rPr>
            <w:noProof/>
            <w:webHidden/>
          </w:rPr>
          <w:t>15</w:t>
        </w:r>
        <w:r w:rsidR="007625F9">
          <w:rPr>
            <w:noProof/>
            <w:webHidden/>
          </w:rPr>
          <w:fldChar w:fldCharType="end"/>
        </w:r>
      </w:hyperlink>
    </w:p>
    <w:p w14:paraId="5252601C" w14:textId="4AA1B2D9"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57" w:history="1">
        <w:r w:rsidR="007625F9" w:rsidRPr="009A6379">
          <w:rPr>
            <w:rStyle w:val="Hyperlink"/>
            <w:noProof/>
          </w:rPr>
          <w:t>Table 7: Performance results for model A</w:t>
        </w:r>
        <w:r w:rsidR="007625F9">
          <w:rPr>
            <w:noProof/>
            <w:webHidden/>
          </w:rPr>
          <w:tab/>
        </w:r>
        <w:r w:rsidR="007625F9">
          <w:rPr>
            <w:noProof/>
            <w:webHidden/>
          </w:rPr>
          <w:fldChar w:fldCharType="begin"/>
        </w:r>
        <w:r w:rsidR="007625F9">
          <w:rPr>
            <w:noProof/>
            <w:webHidden/>
          </w:rPr>
          <w:instrText xml:space="preserve"> PAGEREF _Toc113631057 \h </w:instrText>
        </w:r>
        <w:r w:rsidR="007625F9">
          <w:rPr>
            <w:noProof/>
            <w:webHidden/>
          </w:rPr>
        </w:r>
        <w:r w:rsidR="007625F9">
          <w:rPr>
            <w:noProof/>
            <w:webHidden/>
          </w:rPr>
          <w:fldChar w:fldCharType="separate"/>
        </w:r>
        <w:r w:rsidR="007A703C">
          <w:rPr>
            <w:noProof/>
            <w:webHidden/>
          </w:rPr>
          <w:t>17</w:t>
        </w:r>
        <w:r w:rsidR="007625F9">
          <w:rPr>
            <w:noProof/>
            <w:webHidden/>
          </w:rPr>
          <w:fldChar w:fldCharType="end"/>
        </w:r>
      </w:hyperlink>
    </w:p>
    <w:p w14:paraId="3D3DF05B" w14:textId="7ECEF653"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58" w:history="1">
        <w:r w:rsidR="007625F9" w:rsidRPr="009A6379">
          <w:rPr>
            <w:rStyle w:val="Hyperlink"/>
            <w:noProof/>
          </w:rPr>
          <w:t>Table 8: Performance results for model B (AE part)</w:t>
        </w:r>
        <w:r w:rsidR="007625F9">
          <w:rPr>
            <w:noProof/>
            <w:webHidden/>
          </w:rPr>
          <w:tab/>
        </w:r>
        <w:r w:rsidR="007625F9">
          <w:rPr>
            <w:noProof/>
            <w:webHidden/>
          </w:rPr>
          <w:fldChar w:fldCharType="begin"/>
        </w:r>
        <w:r w:rsidR="007625F9">
          <w:rPr>
            <w:noProof/>
            <w:webHidden/>
          </w:rPr>
          <w:instrText xml:space="preserve"> PAGEREF _Toc113631058 \h </w:instrText>
        </w:r>
        <w:r w:rsidR="007625F9">
          <w:rPr>
            <w:noProof/>
            <w:webHidden/>
          </w:rPr>
        </w:r>
        <w:r w:rsidR="007625F9">
          <w:rPr>
            <w:noProof/>
            <w:webHidden/>
          </w:rPr>
          <w:fldChar w:fldCharType="separate"/>
        </w:r>
        <w:r w:rsidR="007A703C">
          <w:rPr>
            <w:noProof/>
            <w:webHidden/>
          </w:rPr>
          <w:t>18</w:t>
        </w:r>
        <w:r w:rsidR="007625F9">
          <w:rPr>
            <w:noProof/>
            <w:webHidden/>
          </w:rPr>
          <w:fldChar w:fldCharType="end"/>
        </w:r>
      </w:hyperlink>
    </w:p>
    <w:p w14:paraId="0C3AB944" w14:textId="1F129672"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59" w:history="1">
        <w:r w:rsidR="007625F9" w:rsidRPr="009A6379">
          <w:rPr>
            <w:rStyle w:val="Hyperlink"/>
            <w:noProof/>
          </w:rPr>
          <w:t>Table 9: Performance results for model B (CNN-based regression).</w:t>
        </w:r>
        <w:r w:rsidR="007625F9">
          <w:rPr>
            <w:noProof/>
            <w:webHidden/>
          </w:rPr>
          <w:tab/>
        </w:r>
        <w:r w:rsidR="007625F9">
          <w:rPr>
            <w:noProof/>
            <w:webHidden/>
          </w:rPr>
          <w:fldChar w:fldCharType="begin"/>
        </w:r>
        <w:r w:rsidR="007625F9">
          <w:rPr>
            <w:noProof/>
            <w:webHidden/>
          </w:rPr>
          <w:instrText xml:space="preserve"> PAGEREF _Toc113631059 \h </w:instrText>
        </w:r>
        <w:r w:rsidR="007625F9">
          <w:rPr>
            <w:noProof/>
            <w:webHidden/>
          </w:rPr>
        </w:r>
        <w:r w:rsidR="007625F9">
          <w:rPr>
            <w:noProof/>
            <w:webHidden/>
          </w:rPr>
          <w:fldChar w:fldCharType="separate"/>
        </w:r>
        <w:r w:rsidR="007A703C">
          <w:rPr>
            <w:noProof/>
            <w:webHidden/>
          </w:rPr>
          <w:t>19</w:t>
        </w:r>
        <w:r w:rsidR="007625F9">
          <w:rPr>
            <w:noProof/>
            <w:webHidden/>
          </w:rPr>
          <w:fldChar w:fldCharType="end"/>
        </w:r>
      </w:hyperlink>
    </w:p>
    <w:p w14:paraId="43E20FE3" w14:textId="6DD79304"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60" w:history="1">
        <w:r w:rsidR="007625F9" w:rsidRPr="009A6379">
          <w:rPr>
            <w:rStyle w:val="Hyperlink"/>
            <w:noProof/>
          </w:rPr>
          <w:t>Table 10: Performance results for model C.</w:t>
        </w:r>
        <w:r w:rsidR="007625F9">
          <w:rPr>
            <w:noProof/>
            <w:webHidden/>
          </w:rPr>
          <w:tab/>
        </w:r>
        <w:r w:rsidR="007625F9">
          <w:rPr>
            <w:noProof/>
            <w:webHidden/>
          </w:rPr>
          <w:fldChar w:fldCharType="begin"/>
        </w:r>
        <w:r w:rsidR="007625F9">
          <w:rPr>
            <w:noProof/>
            <w:webHidden/>
          </w:rPr>
          <w:instrText xml:space="preserve"> PAGEREF _Toc113631060 \h </w:instrText>
        </w:r>
        <w:r w:rsidR="007625F9">
          <w:rPr>
            <w:noProof/>
            <w:webHidden/>
          </w:rPr>
        </w:r>
        <w:r w:rsidR="007625F9">
          <w:rPr>
            <w:noProof/>
            <w:webHidden/>
          </w:rPr>
          <w:fldChar w:fldCharType="separate"/>
        </w:r>
        <w:r w:rsidR="007A703C">
          <w:rPr>
            <w:noProof/>
            <w:webHidden/>
          </w:rPr>
          <w:t>20</w:t>
        </w:r>
        <w:r w:rsidR="007625F9">
          <w:rPr>
            <w:noProof/>
            <w:webHidden/>
          </w:rPr>
          <w:fldChar w:fldCharType="end"/>
        </w:r>
      </w:hyperlink>
    </w:p>
    <w:p w14:paraId="52885B6B" w14:textId="06092532" w:rsidR="007625F9" w:rsidRDefault="00000000">
      <w:pPr>
        <w:pStyle w:val="Abbildungsverzeichnis"/>
        <w:tabs>
          <w:tab w:val="right" w:leader="dot" w:pos="9061"/>
        </w:tabs>
        <w:rPr>
          <w:rFonts w:asciiTheme="minorHAnsi" w:eastAsiaTheme="minorEastAsia" w:hAnsiTheme="minorHAnsi" w:cstheme="minorBidi"/>
          <w:noProof/>
          <w:sz w:val="22"/>
          <w:szCs w:val="22"/>
          <w:lang w:eastAsia="de-DE"/>
        </w:rPr>
      </w:pPr>
      <w:hyperlink w:anchor="_Toc113631061" w:history="1">
        <w:r w:rsidR="007625F9" w:rsidRPr="009A6379">
          <w:rPr>
            <w:rStyle w:val="Hyperlink"/>
            <w:noProof/>
          </w:rPr>
          <w:t>Table 11: Summarising comparison of the models</w:t>
        </w:r>
        <w:r w:rsidR="007625F9">
          <w:rPr>
            <w:noProof/>
            <w:webHidden/>
          </w:rPr>
          <w:tab/>
        </w:r>
        <w:r w:rsidR="007625F9">
          <w:rPr>
            <w:noProof/>
            <w:webHidden/>
          </w:rPr>
          <w:fldChar w:fldCharType="begin"/>
        </w:r>
        <w:r w:rsidR="007625F9">
          <w:rPr>
            <w:noProof/>
            <w:webHidden/>
          </w:rPr>
          <w:instrText xml:space="preserve"> PAGEREF _Toc113631061 \h </w:instrText>
        </w:r>
        <w:r w:rsidR="007625F9">
          <w:rPr>
            <w:noProof/>
            <w:webHidden/>
          </w:rPr>
        </w:r>
        <w:r w:rsidR="007625F9">
          <w:rPr>
            <w:noProof/>
            <w:webHidden/>
          </w:rPr>
          <w:fldChar w:fldCharType="separate"/>
        </w:r>
        <w:r w:rsidR="007A703C">
          <w:rPr>
            <w:noProof/>
            <w:webHidden/>
          </w:rPr>
          <w:t>23</w:t>
        </w:r>
        <w:r w:rsidR="007625F9">
          <w:rPr>
            <w:noProof/>
            <w:webHidden/>
          </w:rPr>
          <w:fldChar w:fldCharType="end"/>
        </w:r>
      </w:hyperlink>
    </w:p>
    <w:p w14:paraId="54C18940" w14:textId="5427FD8C" w:rsidR="0060189A" w:rsidRPr="00B57B30" w:rsidRDefault="005F4742" w:rsidP="0060189A">
      <w:pPr>
        <w:rPr>
          <w:lang w:val="en-GB"/>
        </w:rPr>
      </w:pPr>
      <w:r>
        <w:rPr>
          <w:lang w:val="en-GB"/>
        </w:rPr>
        <w:fldChar w:fldCharType="end"/>
      </w:r>
    </w:p>
    <w:p w14:paraId="08D1FAC3" w14:textId="77777777" w:rsidR="00191ACE" w:rsidRDefault="00191ACE" w:rsidP="0060189A">
      <w:pPr>
        <w:rPr>
          <w:lang w:val="en-GB"/>
        </w:rPr>
      </w:pPr>
    </w:p>
    <w:p w14:paraId="2EA63B43" w14:textId="46B70ABE" w:rsidR="00383B5B" w:rsidRDefault="00383B5B" w:rsidP="0060189A">
      <w:pPr>
        <w:rPr>
          <w:lang w:val="en-GB"/>
        </w:rPr>
      </w:pPr>
    </w:p>
    <w:p w14:paraId="7723FA7B" w14:textId="6B2B14CB" w:rsidR="00B35F4B" w:rsidRDefault="00B35F4B" w:rsidP="0060189A">
      <w:pPr>
        <w:rPr>
          <w:lang w:val="en-GB"/>
        </w:rPr>
      </w:pPr>
    </w:p>
    <w:p w14:paraId="6EC9AFCC" w14:textId="62C09AD7" w:rsidR="00B35F4B" w:rsidRDefault="00B35F4B" w:rsidP="0060189A">
      <w:pPr>
        <w:rPr>
          <w:lang w:val="en-GB"/>
        </w:rPr>
      </w:pPr>
    </w:p>
    <w:p w14:paraId="1201146F" w14:textId="2CA9DCA7" w:rsidR="00B35F4B" w:rsidRDefault="00B35F4B" w:rsidP="0060189A">
      <w:pPr>
        <w:rPr>
          <w:lang w:val="en-GB"/>
        </w:rPr>
      </w:pPr>
    </w:p>
    <w:p w14:paraId="0B82B7AE" w14:textId="77777777" w:rsidR="00B35F4B" w:rsidRDefault="00B35F4B" w:rsidP="0060189A">
      <w:pPr>
        <w:rPr>
          <w:lang w:val="en-GB"/>
        </w:rPr>
      </w:pPr>
    </w:p>
    <w:p w14:paraId="2F7CF9DA" w14:textId="77777777" w:rsidR="00383B5B" w:rsidRDefault="00383B5B" w:rsidP="0060189A">
      <w:pPr>
        <w:rPr>
          <w:lang w:val="en-GB"/>
        </w:rPr>
      </w:pPr>
    </w:p>
    <w:p w14:paraId="4C671B9D" w14:textId="0A1A56B4" w:rsidR="00383B5B" w:rsidRPr="00B57B30" w:rsidRDefault="00383B5B" w:rsidP="0060189A">
      <w:pPr>
        <w:rPr>
          <w:lang w:val="en-GB"/>
        </w:rPr>
        <w:sectPr w:rsidR="00383B5B" w:rsidRPr="00B57B30" w:rsidSect="002D0801">
          <w:headerReference w:type="default" r:id="rId10"/>
          <w:footerReference w:type="default" r:id="rId11"/>
          <w:pgSz w:w="11906" w:h="16838"/>
          <w:pgMar w:top="1134" w:right="1134" w:bottom="1134" w:left="1701" w:header="709" w:footer="709" w:gutter="0"/>
          <w:pgNumType w:fmt="upperRoman" w:start="1"/>
          <w:cols w:space="708"/>
          <w:docGrid w:linePitch="360"/>
        </w:sectPr>
      </w:pPr>
    </w:p>
    <w:p w14:paraId="3569233A" w14:textId="75A09C64" w:rsidR="002E0E92" w:rsidRPr="007778FF" w:rsidRDefault="0005107C" w:rsidP="00775B19">
      <w:pPr>
        <w:pStyle w:val="berschrift1"/>
        <w:spacing w:after="120"/>
        <w:rPr>
          <w:lang w:val="fr-FR"/>
        </w:rPr>
      </w:pPr>
      <w:bookmarkStart w:id="3" w:name="_Toc113748963"/>
      <w:r w:rsidRPr="007778FF">
        <w:rPr>
          <w:lang w:val="fr-FR"/>
        </w:rPr>
        <w:lastRenderedPageBreak/>
        <w:t>Abbre</w:t>
      </w:r>
      <w:r w:rsidR="00BE2DB8" w:rsidRPr="007778FF">
        <w:rPr>
          <w:lang w:val="fr-FR"/>
        </w:rPr>
        <w:t>v</w:t>
      </w:r>
      <w:r w:rsidRPr="007778FF">
        <w:rPr>
          <w:lang w:val="fr-FR"/>
        </w:rPr>
        <w:t>iations</w:t>
      </w:r>
      <w:bookmarkEnd w:id="3"/>
    </w:p>
    <w:p w14:paraId="29C9FEDB" w14:textId="1C295E2B" w:rsidR="00D54AF1" w:rsidRPr="007778FF" w:rsidRDefault="00D54AF1" w:rsidP="00775B19">
      <w:pPr>
        <w:tabs>
          <w:tab w:val="left" w:pos="1276"/>
        </w:tabs>
        <w:spacing w:after="0"/>
        <w:rPr>
          <w:lang w:val="fr-FR"/>
        </w:rPr>
      </w:pPr>
      <w:r w:rsidRPr="007778FF">
        <w:rPr>
          <w:lang w:val="fr-FR"/>
        </w:rPr>
        <w:t>AE</w:t>
      </w:r>
      <w:r w:rsidRPr="007778FF">
        <w:rPr>
          <w:lang w:val="fr-FR"/>
        </w:rPr>
        <w:tab/>
        <w:t>Autoencoder</w:t>
      </w:r>
    </w:p>
    <w:p w14:paraId="7A0E4ACB" w14:textId="2B3C3D4D" w:rsidR="00527FE7" w:rsidRPr="00527FE7" w:rsidRDefault="00527FE7" w:rsidP="00775B19">
      <w:pPr>
        <w:tabs>
          <w:tab w:val="left" w:pos="1276"/>
        </w:tabs>
        <w:spacing w:after="0"/>
        <w:rPr>
          <w:lang w:val="fr-FR"/>
        </w:rPr>
      </w:pPr>
      <w:r w:rsidRPr="00527FE7">
        <w:rPr>
          <w:lang w:val="fr-FR"/>
        </w:rPr>
        <w:t>CI</w:t>
      </w:r>
      <w:r w:rsidRPr="00527FE7">
        <w:rPr>
          <w:lang w:val="fr-FR"/>
        </w:rPr>
        <w:tab/>
        <w:t>Confidence Inte</w:t>
      </w:r>
      <w:r>
        <w:rPr>
          <w:lang w:val="fr-FR"/>
        </w:rPr>
        <w:t>rval</w:t>
      </w:r>
    </w:p>
    <w:p w14:paraId="1A84A86D" w14:textId="27044AC9" w:rsidR="00D54AF1" w:rsidRDefault="00D54AF1" w:rsidP="00775B19">
      <w:pPr>
        <w:tabs>
          <w:tab w:val="left" w:pos="1276"/>
        </w:tabs>
        <w:spacing w:after="0"/>
        <w:rPr>
          <w:lang w:val="en-GB"/>
        </w:rPr>
      </w:pPr>
      <w:r w:rsidRPr="007778FF">
        <w:rPr>
          <w:lang w:val="en-GB"/>
        </w:rPr>
        <w:t>CNN</w:t>
      </w:r>
      <w:r w:rsidRPr="007778FF">
        <w:rPr>
          <w:lang w:val="en-GB"/>
        </w:rPr>
        <w:tab/>
        <w:t>Convolutional Neural Network</w:t>
      </w:r>
    </w:p>
    <w:p w14:paraId="6AB5D204" w14:textId="2A33EBAD" w:rsidR="00CF0619" w:rsidRPr="007778FF" w:rsidRDefault="00CF0619" w:rsidP="00775B19">
      <w:pPr>
        <w:tabs>
          <w:tab w:val="left" w:pos="1276"/>
        </w:tabs>
        <w:spacing w:after="0"/>
        <w:rPr>
          <w:lang w:val="en-GB"/>
        </w:rPr>
      </w:pPr>
      <w:r>
        <w:rPr>
          <w:lang w:val="en-GB"/>
        </w:rPr>
        <w:t>K</w:t>
      </w:r>
      <w:r>
        <w:rPr>
          <w:lang w:val="en-GB"/>
        </w:rPr>
        <w:tab/>
        <w:t>Thousand(s)</w:t>
      </w:r>
    </w:p>
    <w:p w14:paraId="59CDABE1" w14:textId="62C18323" w:rsidR="00D54AF1" w:rsidRPr="00213F5A" w:rsidRDefault="00D54AF1" w:rsidP="00775B19">
      <w:pPr>
        <w:tabs>
          <w:tab w:val="left" w:pos="1276"/>
        </w:tabs>
        <w:spacing w:after="0"/>
        <w:rPr>
          <w:lang w:val="en-GB"/>
        </w:rPr>
      </w:pPr>
      <w:r w:rsidRPr="00213F5A">
        <w:rPr>
          <w:lang w:val="en-GB"/>
        </w:rPr>
        <w:t>KL</w:t>
      </w:r>
      <w:r w:rsidRPr="00213F5A">
        <w:rPr>
          <w:lang w:val="en-GB"/>
        </w:rPr>
        <w:tab/>
        <w:t>Kullback Leibler</w:t>
      </w:r>
    </w:p>
    <w:p w14:paraId="34D0B0AE" w14:textId="74AD3279" w:rsidR="000E1017" w:rsidRDefault="000E1017" w:rsidP="00775B19">
      <w:pPr>
        <w:tabs>
          <w:tab w:val="left" w:pos="1276"/>
        </w:tabs>
        <w:spacing w:after="0"/>
        <w:rPr>
          <w:lang w:val="en-GB"/>
        </w:rPr>
      </w:pPr>
      <w:r w:rsidRPr="000E1017">
        <w:rPr>
          <w:lang w:val="en-GB"/>
        </w:rPr>
        <w:t>L1</w:t>
      </w:r>
      <w:r>
        <w:rPr>
          <w:lang w:val="en-GB"/>
        </w:rPr>
        <w:tab/>
        <w:t>L-1 norm (MAE)</w:t>
      </w:r>
    </w:p>
    <w:p w14:paraId="33764C89" w14:textId="04284E96" w:rsidR="000E1017" w:rsidRPr="000E1017" w:rsidRDefault="000E1017" w:rsidP="00775B19">
      <w:pPr>
        <w:tabs>
          <w:tab w:val="left" w:pos="1276"/>
        </w:tabs>
        <w:spacing w:after="0"/>
        <w:rPr>
          <w:lang w:val="en-GB"/>
        </w:rPr>
      </w:pPr>
      <w:r>
        <w:rPr>
          <w:lang w:val="en-GB"/>
        </w:rPr>
        <w:t>L2</w:t>
      </w:r>
      <w:r>
        <w:rPr>
          <w:lang w:val="en-GB"/>
        </w:rPr>
        <w:tab/>
        <w:t>L-2 norm (MSE)</w:t>
      </w:r>
    </w:p>
    <w:p w14:paraId="0A3EFF43" w14:textId="6048C4B7" w:rsidR="00D54AF1" w:rsidRDefault="00D54AF1" w:rsidP="00775B19">
      <w:pPr>
        <w:tabs>
          <w:tab w:val="left" w:pos="1276"/>
        </w:tabs>
        <w:spacing w:after="0"/>
        <w:rPr>
          <w:lang w:val="en-GB"/>
        </w:rPr>
      </w:pPr>
      <w:r w:rsidRPr="00D54AF1">
        <w:rPr>
          <w:lang w:val="en-GB"/>
        </w:rPr>
        <w:t>LR</w:t>
      </w:r>
      <w:r w:rsidRPr="00D54AF1">
        <w:rPr>
          <w:lang w:val="en-GB"/>
        </w:rPr>
        <w:tab/>
        <w:t>Lea</w:t>
      </w:r>
      <w:r>
        <w:rPr>
          <w:lang w:val="en-GB"/>
        </w:rPr>
        <w:t>rning Rate</w:t>
      </w:r>
    </w:p>
    <w:p w14:paraId="6F3C1C80" w14:textId="0300AE78" w:rsidR="00CF0619" w:rsidRPr="00CF0619" w:rsidRDefault="00CF0619" w:rsidP="00775B19">
      <w:pPr>
        <w:tabs>
          <w:tab w:val="left" w:pos="1276"/>
        </w:tabs>
        <w:spacing w:after="0"/>
      </w:pPr>
      <w:r w:rsidRPr="00CF0619">
        <w:t>M</w:t>
      </w:r>
      <w:r w:rsidRPr="00CF0619">
        <w:tab/>
        <w:t>Mi</w:t>
      </w:r>
      <w:r>
        <w:t>llion(s)</w:t>
      </w:r>
    </w:p>
    <w:p w14:paraId="62AF9332" w14:textId="6063C9A8" w:rsidR="000E1017" w:rsidRPr="00CF0619" w:rsidRDefault="000E1017" w:rsidP="00775B19">
      <w:pPr>
        <w:tabs>
          <w:tab w:val="left" w:pos="1276"/>
        </w:tabs>
        <w:spacing w:after="0"/>
      </w:pPr>
      <w:r w:rsidRPr="00CF0619">
        <w:t>MAE</w:t>
      </w:r>
      <w:r w:rsidRPr="00CF0619">
        <w:tab/>
        <w:t>Mean Absolute Error</w:t>
      </w:r>
    </w:p>
    <w:p w14:paraId="26E7899E" w14:textId="3E95B1A5" w:rsidR="000E1017" w:rsidRPr="00D54AF1" w:rsidRDefault="000E1017" w:rsidP="00775B19">
      <w:pPr>
        <w:tabs>
          <w:tab w:val="left" w:pos="1276"/>
        </w:tabs>
        <w:spacing w:after="0"/>
        <w:rPr>
          <w:lang w:val="en-GB"/>
        </w:rPr>
      </w:pPr>
      <w:r>
        <w:rPr>
          <w:lang w:val="en-GB"/>
        </w:rPr>
        <w:t>MSE</w:t>
      </w:r>
      <w:r>
        <w:rPr>
          <w:lang w:val="en-GB"/>
        </w:rPr>
        <w:tab/>
        <w:t>Mean Squared Error</w:t>
      </w:r>
    </w:p>
    <w:p w14:paraId="20152B88" w14:textId="62F7CED6" w:rsidR="00D54AF1" w:rsidRPr="00D54AF1" w:rsidRDefault="00D54AF1" w:rsidP="00775B19">
      <w:pPr>
        <w:tabs>
          <w:tab w:val="left" w:pos="1276"/>
        </w:tabs>
        <w:spacing w:after="0"/>
        <w:rPr>
          <w:lang w:val="en-GB"/>
        </w:rPr>
      </w:pPr>
      <w:r w:rsidRPr="00D54AF1">
        <w:rPr>
          <w:lang w:val="en-GB"/>
        </w:rPr>
        <w:t>NN</w:t>
      </w:r>
      <w:r w:rsidRPr="00D54AF1">
        <w:rPr>
          <w:lang w:val="en-GB"/>
        </w:rPr>
        <w:tab/>
        <w:t>Ne</w:t>
      </w:r>
      <w:r w:rsidR="00A80A7F">
        <w:rPr>
          <w:lang w:val="en-GB"/>
        </w:rPr>
        <w:t>arest Neighbour</w:t>
      </w:r>
    </w:p>
    <w:p w14:paraId="5A75317F" w14:textId="051C0C6C" w:rsidR="00D54AF1" w:rsidRDefault="00D54AF1" w:rsidP="00775B19">
      <w:pPr>
        <w:tabs>
          <w:tab w:val="left" w:pos="1276"/>
        </w:tabs>
        <w:spacing w:after="0"/>
        <w:rPr>
          <w:lang w:val="en-GB"/>
        </w:rPr>
      </w:pPr>
      <w:r>
        <w:rPr>
          <w:lang w:val="en-GB"/>
        </w:rPr>
        <w:t xml:space="preserve">NDVI </w:t>
      </w:r>
      <w:r>
        <w:rPr>
          <w:lang w:val="en-GB"/>
        </w:rPr>
        <w:tab/>
        <w:t>Normalised Difference Vegetation Index</w:t>
      </w:r>
    </w:p>
    <w:p w14:paraId="0CF8B502" w14:textId="4001A9DC" w:rsidR="00D54AF1" w:rsidRDefault="00D54AF1" w:rsidP="00775B19">
      <w:pPr>
        <w:tabs>
          <w:tab w:val="left" w:pos="1276"/>
        </w:tabs>
        <w:spacing w:after="0"/>
        <w:rPr>
          <w:lang w:val="en-GB"/>
        </w:rPr>
      </w:pPr>
      <w:r>
        <w:rPr>
          <w:lang w:val="en-GB"/>
        </w:rPr>
        <w:t xml:space="preserve">PCA </w:t>
      </w:r>
      <w:r>
        <w:rPr>
          <w:lang w:val="en-GB"/>
        </w:rPr>
        <w:tab/>
        <w:t>Principal Component Analysis</w:t>
      </w:r>
    </w:p>
    <w:p w14:paraId="1ADE2F1F" w14:textId="44D5E826" w:rsidR="00D54AF1" w:rsidRDefault="00D54AF1" w:rsidP="00775B19">
      <w:pPr>
        <w:tabs>
          <w:tab w:val="left" w:pos="1276"/>
        </w:tabs>
        <w:spacing w:after="0"/>
        <w:rPr>
          <w:lang w:val="en-GB"/>
        </w:rPr>
      </w:pPr>
      <w:r>
        <w:rPr>
          <w:lang w:val="en-GB"/>
        </w:rPr>
        <w:t>RF</w:t>
      </w:r>
      <w:r>
        <w:rPr>
          <w:lang w:val="en-GB"/>
        </w:rPr>
        <w:tab/>
        <w:t>Random Forest</w:t>
      </w:r>
    </w:p>
    <w:p w14:paraId="5D37E2ED" w14:textId="0A476B2E" w:rsidR="000E1017" w:rsidRDefault="000E1017" w:rsidP="00775B19">
      <w:pPr>
        <w:tabs>
          <w:tab w:val="left" w:pos="1276"/>
        </w:tabs>
        <w:spacing w:after="0"/>
        <w:rPr>
          <w:lang w:val="en-GB"/>
        </w:rPr>
      </w:pPr>
      <w:r>
        <w:rPr>
          <w:lang w:val="en-GB"/>
        </w:rPr>
        <w:t>RMSE</w:t>
      </w:r>
      <w:r>
        <w:rPr>
          <w:lang w:val="en-GB"/>
        </w:rPr>
        <w:tab/>
        <w:t>Root Mean Square Error</w:t>
      </w:r>
    </w:p>
    <w:p w14:paraId="0DD59D9B" w14:textId="0C3AFBA9" w:rsidR="00D54AF1" w:rsidRDefault="00D54AF1" w:rsidP="00775B19">
      <w:pPr>
        <w:tabs>
          <w:tab w:val="left" w:pos="1276"/>
        </w:tabs>
        <w:spacing w:after="0"/>
        <w:rPr>
          <w:lang w:val="en-GB"/>
        </w:rPr>
      </w:pPr>
      <w:r>
        <w:rPr>
          <w:lang w:val="en-GB"/>
        </w:rPr>
        <w:t>t-SNE</w:t>
      </w:r>
      <w:r>
        <w:rPr>
          <w:lang w:val="en-GB"/>
        </w:rPr>
        <w:tab/>
      </w:r>
      <w:r w:rsidRPr="00F61759">
        <w:rPr>
          <w:lang w:val="en-GB"/>
        </w:rPr>
        <w:t xml:space="preserve">t-Distributed Stochastic </w:t>
      </w:r>
      <w:r w:rsidR="00B35F4B" w:rsidRPr="00F61759">
        <w:rPr>
          <w:lang w:val="en-GB"/>
        </w:rPr>
        <w:t>Neighbour</w:t>
      </w:r>
      <w:r w:rsidRPr="00F61759">
        <w:rPr>
          <w:lang w:val="en-GB"/>
        </w:rPr>
        <w:t xml:space="preserve"> Embedding</w:t>
      </w:r>
    </w:p>
    <w:p w14:paraId="6D3DCDAC" w14:textId="75554F24" w:rsidR="00D54AF1" w:rsidRDefault="00D54AF1" w:rsidP="00775B19">
      <w:pPr>
        <w:tabs>
          <w:tab w:val="left" w:pos="1276"/>
        </w:tabs>
        <w:spacing w:after="0"/>
        <w:rPr>
          <w:lang w:val="en-GB"/>
        </w:rPr>
      </w:pPr>
      <w:r>
        <w:rPr>
          <w:lang w:val="en-GB"/>
        </w:rPr>
        <w:t>SOTA</w:t>
      </w:r>
      <w:r>
        <w:rPr>
          <w:lang w:val="en-GB"/>
        </w:rPr>
        <w:tab/>
        <w:t>State-of-the-Art</w:t>
      </w:r>
    </w:p>
    <w:p w14:paraId="6B5C98EC" w14:textId="48936670" w:rsidR="00833A48" w:rsidRDefault="00833A48" w:rsidP="00775B19">
      <w:pPr>
        <w:tabs>
          <w:tab w:val="left" w:pos="1276"/>
        </w:tabs>
        <w:spacing w:after="0"/>
        <w:rPr>
          <w:lang w:val="en-GB"/>
        </w:rPr>
      </w:pPr>
      <w:r>
        <w:rPr>
          <w:lang w:val="en-GB"/>
        </w:rPr>
        <w:t>UA</w:t>
      </w:r>
      <w:r w:rsidR="00D54AF1">
        <w:rPr>
          <w:lang w:val="en-GB"/>
        </w:rPr>
        <w:t>V</w:t>
      </w:r>
      <w:r>
        <w:rPr>
          <w:lang w:val="en-GB"/>
        </w:rPr>
        <w:tab/>
        <w:t>U</w:t>
      </w:r>
      <w:r w:rsidR="00D54AF1">
        <w:rPr>
          <w:lang w:val="en-GB"/>
        </w:rPr>
        <w:t>nmanned Aerial Vehicle</w:t>
      </w:r>
    </w:p>
    <w:p w14:paraId="21AF06B3" w14:textId="77777777" w:rsidR="005E7265" w:rsidRDefault="005E7265" w:rsidP="00C61C68">
      <w:pPr>
        <w:spacing w:after="0"/>
        <w:rPr>
          <w:rFonts w:eastAsiaTheme="minorEastAsia"/>
          <w:lang w:val="en-GB"/>
        </w:rPr>
      </w:pPr>
    </w:p>
    <w:p w14:paraId="2998698E" w14:textId="1118AA1A" w:rsidR="0011156F" w:rsidRDefault="0011156F">
      <w:pPr>
        <w:spacing w:line="259" w:lineRule="auto"/>
        <w:jc w:val="left"/>
        <w:rPr>
          <w:lang w:val="en-GB"/>
        </w:rPr>
      </w:pPr>
    </w:p>
    <w:p w14:paraId="361E3954" w14:textId="77777777" w:rsidR="0011156F" w:rsidRPr="00B57B30" w:rsidRDefault="0011156F" w:rsidP="00BE2DB8">
      <w:pPr>
        <w:rPr>
          <w:lang w:val="en-GB"/>
        </w:rPr>
        <w:sectPr w:rsidR="0011156F" w:rsidRPr="00B57B30" w:rsidSect="0011156F">
          <w:type w:val="continuous"/>
          <w:pgSz w:w="11906" w:h="16838"/>
          <w:pgMar w:top="1134" w:right="1134" w:bottom="1134" w:left="1701" w:header="709" w:footer="709" w:gutter="0"/>
          <w:pgNumType w:fmt="upperRoman"/>
          <w:cols w:space="708"/>
          <w:docGrid w:linePitch="360"/>
        </w:sectPr>
      </w:pPr>
    </w:p>
    <w:p w14:paraId="6853C638" w14:textId="4B5D72DB" w:rsidR="000268F5" w:rsidRDefault="00296F37" w:rsidP="00A16974">
      <w:pPr>
        <w:pStyle w:val="berschrift1"/>
        <w:spacing w:after="240"/>
        <w:rPr>
          <w:lang w:val="en-GB"/>
        </w:rPr>
      </w:pPr>
      <w:bookmarkStart w:id="4" w:name="_Toc113748964"/>
      <w:r>
        <w:rPr>
          <w:lang w:val="en-GB"/>
        </w:rPr>
        <w:lastRenderedPageBreak/>
        <w:t xml:space="preserve">1 </w:t>
      </w:r>
      <w:r w:rsidR="004116B9">
        <w:rPr>
          <w:lang w:val="en-GB"/>
        </w:rPr>
        <w:t>Introduction</w:t>
      </w:r>
      <w:r w:rsidR="00D92611">
        <w:rPr>
          <w:lang w:val="en-GB"/>
        </w:rPr>
        <w:t xml:space="preserve"> – Problem setting &amp; objectives</w:t>
      </w:r>
      <w:bookmarkEnd w:id="4"/>
    </w:p>
    <w:p w14:paraId="06CE7468" w14:textId="1F729F50" w:rsidR="00EA325B" w:rsidRDefault="0079493F" w:rsidP="000268F5">
      <w:pPr>
        <w:rPr>
          <w:lang w:val="en-GB"/>
        </w:rPr>
      </w:pPr>
      <w:r w:rsidRPr="000268F5">
        <w:rPr>
          <w:lang w:val="en-GB"/>
        </w:rPr>
        <w:t>A</w:t>
      </w:r>
      <w:r w:rsidR="00DA1086" w:rsidRPr="000268F5">
        <w:rPr>
          <w:lang w:val="en-GB"/>
        </w:rPr>
        <w:t xml:space="preserve">nalyses of vegetation </w:t>
      </w:r>
      <w:r w:rsidR="002C0D91" w:rsidRPr="000268F5">
        <w:rPr>
          <w:lang w:val="en-GB"/>
        </w:rPr>
        <w:t>at</w:t>
      </w:r>
      <w:r w:rsidR="00DA1086" w:rsidRPr="000268F5">
        <w:rPr>
          <w:lang w:val="en-GB"/>
        </w:rPr>
        <w:t xml:space="preserve"> the field scale requir</w:t>
      </w:r>
      <w:r w:rsidR="00E1071B" w:rsidRPr="000268F5">
        <w:rPr>
          <w:lang w:val="en-GB"/>
        </w:rPr>
        <w:t>e</w:t>
      </w:r>
      <w:r w:rsidR="00DA1086" w:rsidRPr="000268F5">
        <w:rPr>
          <w:lang w:val="en-GB"/>
        </w:rPr>
        <w:t xml:space="preserve"> high spatial and flexible temporal resolution</w:t>
      </w:r>
      <w:r w:rsidR="002C0D91" w:rsidRPr="000268F5">
        <w:rPr>
          <w:lang w:val="en-GB"/>
        </w:rPr>
        <w:t>s</w:t>
      </w:r>
      <w:r w:rsidR="000268F5">
        <w:rPr>
          <w:lang w:val="en-GB"/>
        </w:rPr>
        <w:t xml:space="preserve">. </w:t>
      </w:r>
      <w:r w:rsidRPr="000268F5">
        <w:rPr>
          <w:lang w:val="en-GB"/>
        </w:rPr>
        <w:t xml:space="preserve">Therefore, </w:t>
      </w:r>
      <w:r w:rsidR="00DA1086" w:rsidRPr="000268F5">
        <w:rPr>
          <w:lang w:val="en-GB"/>
        </w:rPr>
        <w:t xml:space="preserve">Unmanned Aerial Vehicles (UAVs) </w:t>
      </w:r>
      <w:r w:rsidR="00E1071B" w:rsidRPr="000268F5">
        <w:rPr>
          <w:lang w:val="en-GB"/>
        </w:rPr>
        <w:t>have proven to be suitable platforms</w:t>
      </w:r>
      <w:r w:rsidRPr="000268F5">
        <w:rPr>
          <w:lang w:val="en-GB"/>
        </w:rPr>
        <w:t xml:space="preserve"> </w:t>
      </w:r>
      <w:r w:rsidR="00633AD3" w:rsidRPr="000268F5">
        <w:rPr>
          <w:lang w:val="en-GB"/>
        </w:rPr>
        <w:t xml:space="preserve">to perform </w:t>
      </w:r>
      <w:r w:rsidR="002C0D91" w:rsidRPr="000268F5">
        <w:rPr>
          <w:lang w:val="en-GB"/>
        </w:rPr>
        <w:t xml:space="preserve">data collection for subsequent analyses </w:t>
      </w:r>
      <w:r w:rsidR="002D3347" w:rsidRPr="000268F5">
        <w:rPr>
          <w:lang w:val="en-GB"/>
        </w:rPr>
        <w:t xml:space="preserve">of a wide range of </w:t>
      </w:r>
      <w:r w:rsidR="00592117" w:rsidRPr="000268F5">
        <w:rPr>
          <w:lang w:val="en-GB"/>
        </w:rPr>
        <w:t xml:space="preserve">potential </w:t>
      </w:r>
      <w:r w:rsidR="002D3347" w:rsidRPr="000268F5">
        <w:rPr>
          <w:lang w:val="en-GB"/>
        </w:rPr>
        <w:t xml:space="preserve">variables </w:t>
      </w:r>
      <w:r w:rsidR="00592117" w:rsidRPr="000268F5">
        <w:rPr>
          <w:lang w:val="en-GB"/>
        </w:rPr>
        <w:t xml:space="preserve">of interest </w:t>
      </w:r>
      <w:sdt>
        <w:sdtPr>
          <w:rPr>
            <w:lang w:val="en-GB"/>
          </w:rPr>
          <w:alias w:val="To edit, see citavi.com/edit"/>
          <w:tag w:val="CitaviPlaceholder#b4824514-8ac8-4e23-bc75-0d2ce6c8d920"/>
          <w:id w:val="2022973015"/>
          <w:placeholder>
            <w:docPart w:val="DefaultPlaceholder_-1854013440"/>
          </w:placeholder>
        </w:sdtPr>
        <w:sdtContent>
          <w:r w:rsidRPr="000268F5">
            <w:rPr>
              <w:lang w:val="en-GB"/>
            </w:rPr>
            <w:fldChar w:fldCharType="begin"/>
          </w:r>
          <w:r w:rsidR="002536B0" w:rsidRPr="000268F5">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E4MWIwLTYyNWQtNGU2NS1hMjBmLWI2ZDI3Mjg1ZTk3YiIsIlJhbmdlTGVuZ3RoIjoyLCJSZWZlcmVuY2VJZCI6ImJjOTcyZGJkLTI4YTQtNDc2MC1iYTI4LWE1MTQ5ZmY3NzI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VsaXhcXEFwcERhdGFcXExvY2FsXFxUZW1wXFx0d20zam5uMS5qcGciLCJVcmlTdHJpbmciOiJiYzk3MmRiZC0yOGE0LTQ3NjAtYmEyOC1hNTE0OWZmNzc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zEyLzIwMTgiLCJEb2kiOiIxMC4xMDE2L2oudHBsYW50cy4yMDE4LjExLjAwN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U1ODk2NCIsIlVyaVN0cmluZyI6Imh0dHA6Ly93d3cubmNiaS5ubG0ubmloLmdvdi9wdWJtZWQvMzA1NTg5Nj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Etyw7ZiZXIiLCJDcmVhdGVkT24iOiIyMDIyLTA4LTMxVDA4OjUzOjE1IiwiTW9kaWZpZWRCeSI6Il9GZWxpeCBLcsO2YmVyIiwiSWQiOiIzMTg2MWVhOC0zYmU5LTRhOGEtOGVjMi00OWRmNGUwZTc5MjUiLCJNb2RpZmllZE9uIjoiMjAyMi0wOC0zMVQwODo1Mzox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0cGxhbnRzLjIwMTguMTEuMDA3IiwiVXJpU3RyaW5nIjoiaHR0cHM6Ly9kb2kub3JnLzEwLjEwMTYvai50cGxhbnRzLjIwMTguMTEuMDA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vMDQvMjAyMSIsIkRvaSI6IjEwLjMzODkvZnBscy4yMDIxLjYxNjY4O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Mzg5NzcxOSIsIlVyaVN0cmluZyI6Imh0dHA6Ly93d3cubmNiaS5ubG0ubmloLmdvdi9wdWJtZWQvMzM4OTc3MT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Etyw7ZiZXIiLCJDcmVhdGVkT24iOiIyMDIyLTA4LTMxVDA4OjUzOjE1IiwiTW9kaWZpZWRCeSI6Il9GZWxpeCBLcsO2YmVyIiwiSWQiOiJhZWNjYjJiZS1kMTMwLTQzY2ItYTdlMy0wMjZkNmM1ZGMxMDIiLCJNb2RpZmllZE9uIjoiMjAyMi0wOC0zMVQwODo1MzoxNS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MzODkvZnBscy4yMDIxLjYxNjY4OSIsIlVyaVN0cmluZyI6Imh0dHBzOi8vZG9pLm9yZy8xMC4zMzg5L2ZwbHMuMjAyMS42MTY2ODk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4LTMxVDA4OjUzOjE1IiwiTW9kaWZpZWRCeSI6Il9GZWxpeCBLcsO2YmVyIiwiSWQiOiJiMGJhNjBiZi0xNDMwLTQ0MzUtYjExMy04OGFiOWVmZWNhOGQiLCJNb2RpZmllZE9uIjoiMjAyMi0wOC0zMVQwODo1MzoxN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gwNjI3NjEiLCJVcmlTdHJpbmciOiJodHRwczovL3d3dy5uY2JpLm5sbS5uaWguZ292L3BtYy9hcnRpY2xlcy9QTUM4MDYyNzYx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}</w:instrText>
          </w:r>
          <w:r w:rsidRPr="000268F5">
            <w:rPr>
              <w:lang w:val="en-GB"/>
            </w:rPr>
            <w:fldChar w:fldCharType="separate"/>
          </w:r>
          <w:r w:rsidRPr="000268F5">
            <w:rPr>
              <w:lang w:val="en-GB"/>
            </w:rPr>
            <w:t>[1–3]</w:t>
          </w:r>
          <w:r w:rsidRPr="000268F5">
            <w:rPr>
              <w:lang w:val="en-GB"/>
            </w:rPr>
            <w:fldChar w:fldCharType="end"/>
          </w:r>
        </w:sdtContent>
      </w:sdt>
      <w:r w:rsidR="000268F5">
        <w:rPr>
          <w:lang w:val="en-GB"/>
        </w:rPr>
        <w:t xml:space="preserve">. </w:t>
      </w:r>
      <w:r w:rsidR="005E71DC" w:rsidRPr="000268F5">
        <w:rPr>
          <w:lang w:val="en-GB"/>
        </w:rPr>
        <w:t xml:space="preserve">Compared to time- and cost-intensive in-situ-measurements, </w:t>
      </w:r>
      <w:r w:rsidR="00B16BBD" w:rsidRPr="000268F5">
        <w:rPr>
          <w:lang w:val="en-GB"/>
        </w:rPr>
        <w:t xml:space="preserve">such </w:t>
      </w:r>
      <w:r w:rsidR="005E71DC" w:rsidRPr="000268F5">
        <w:rPr>
          <w:lang w:val="en-GB"/>
        </w:rPr>
        <w:t xml:space="preserve">remote </w:t>
      </w:r>
      <w:r w:rsidR="00F734FB" w:rsidRPr="000268F5">
        <w:rPr>
          <w:lang w:val="en-GB"/>
        </w:rPr>
        <w:t>sensing based</w:t>
      </w:r>
      <w:r w:rsidR="005E71DC" w:rsidRPr="000268F5">
        <w:rPr>
          <w:lang w:val="en-GB"/>
        </w:rPr>
        <w:t xml:space="preserve"> explorations offer the advantage of being able to automate the data acquisition process in an efficient </w:t>
      </w:r>
      <w:r w:rsidR="002466CD" w:rsidRPr="000268F5">
        <w:rPr>
          <w:lang w:val="en-GB"/>
        </w:rPr>
        <w:t>and non</w:t>
      </w:r>
      <w:r w:rsidR="00CF4E9A" w:rsidRPr="000268F5">
        <w:rPr>
          <w:lang w:val="en-GB"/>
        </w:rPr>
        <w:t>-</w:t>
      </w:r>
      <w:r w:rsidR="002466CD" w:rsidRPr="000268F5">
        <w:rPr>
          <w:lang w:val="en-GB"/>
        </w:rPr>
        <w:t xml:space="preserve">destructive </w:t>
      </w:r>
      <w:r w:rsidR="005E71DC" w:rsidRPr="000268F5">
        <w:rPr>
          <w:lang w:val="en-GB"/>
        </w:rPr>
        <w:t>manner</w:t>
      </w:r>
      <w:r w:rsidR="000268F5">
        <w:rPr>
          <w:lang w:val="en-GB"/>
        </w:rPr>
        <w:t xml:space="preserve">. </w:t>
      </w:r>
    </w:p>
    <w:p w14:paraId="628B868C" w14:textId="5F2FED55" w:rsidR="000268F5" w:rsidRDefault="009705D9" w:rsidP="000268F5">
      <w:pPr>
        <w:rPr>
          <w:lang w:val="en-GB"/>
        </w:rPr>
      </w:pPr>
      <w:r w:rsidRPr="000268F5">
        <w:rPr>
          <w:lang w:val="en-GB"/>
        </w:rPr>
        <w:t xml:space="preserve">The range of existing </w:t>
      </w:r>
      <w:r w:rsidR="000268F5">
        <w:rPr>
          <w:lang w:val="en-GB"/>
        </w:rPr>
        <w:t xml:space="preserve">UAV-based </w:t>
      </w:r>
      <w:r w:rsidRPr="000268F5">
        <w:rPr>
          <w:lang w:val="en-GB"/>
        </w:rPr>
        <w:t xml:space="preserve">approaches for estimating biomass related variables is </w:t>
      </w:r>
      <w:r w:rsidR="00A16BE7" w:rsidRPr="000268F5">
        <w:rPr>
          <w:lang w:val="en-GB"/>
        </w:rPr>
        <w:t>wide</w:t>
      </w:r>
      <w:r w:rsidRPr="000268F5">
        <w:rPr>
          <w:lang w:val="en-GB"/>
        </w:rPr>
        <w:t xml:space="preserve"> and</w:t>
      </w:r>
      <w:r w:rsidR="00A16BE7" w:rsidRPr="000268F5">
        <w:rPr>
          <w:lang w:val="en-GB"/>
        </w:rPr>
        <w:t xml:space="preserve"> </w:t>
      </w:r>
      <w:r w:rsidR="00A75A48" w:rsidRPr="000268F5">
        <w:rPr>
          <w:lang w:val="en-GB"/>
        </w:rPr>
        <w:t xml:space="preserve">primarily </w:t>
      </w:r>
      <w:r w:rsidRPr="000268F5">
        <w:rPr>
          <w:lang w:val="en-GB"/>
        </w:rPr>
        <w:t>depend</w:t>
      </w:r>
      <w:r w:rsidR="00A16BE7" w:rsidRPr="000268F5">
        <w:rPr>
          <w:lang w:val="en-GB"/>
        </w:rPr>
        <w:t>s</w:t>
      </w:r>
      <w:r w:rsidRPr="000268F5">
        <w:rPr>
          <w:lang w:val="en-GB"/>
        </w:rPr>
        <w:t xml:space="preserve"> o</w:t>
      </w:r>
      <w:r w:rsidR="00A16BE7" w:rsidRPr="000268F5">
        <w:rPr>
          <w:lang w:val="en-GB"/>
        </w:rPr>
        <w:t>n the specific variable of interest</w:t>
      </w:r>
      <w:r w:rsidR="000268F5">
        <w:rPr>
          <w:lang w:val="en-GB"/>
        </w:rPr>
        <w:t xml:space="preserve">. </w:t>
      </w:r>
      <w:r w:rsidR="00A16BE7">
        <w:rPr>
          <w:lang w:val="en-GB"/>
        </w:rPr>
        <w:t>F</w:t>
      </w:r>
      <w:r w:rsidR="00A16BE7" w:rsidRPr="00A16BE7">
        <w:rPr>
          <w:lang w:val="en-GB"/>
        </w:rPr>
        <w:t>ractional vegeta</w:t>
      </w:r>
      <w:r w:rsidR="00A16BE7">
        <w:rPr>
          <w:lang w:val="en-GB"/>
        </w:rPr>
        <w:t xml:space="preserve">tion cover </w:t>
      </w:r>
      <w:r w:rsidR="00DC5809">
        <w:rPr>
          <w:lang w:val="en-GB"/>
        </w:rPr>
        <w:t xml:space="preserve">regression, for example, </w:t>
      </w:r>
      <w:r w:rsidR="00161E9C">
        <w:rPr>
          <w:lang w:val="en-GB"/>
        </w:rPr>
        <w:t xml:space="preserve">can be carried out accurately </w:t>
      </w:r>
      <w:r w:rsidR="00DC5809">
        <w:rPr>
          <w:lang w:val="en-GB"/>
        </w:rPr>
        <w:t xml:space="preserve">relying on </w:t>
      </w:r>
      <w:r w:rsidR="00F435CF" w:rsidRPr="00DC5809">
        <w:rPr>
          <w:lang w:val="en-GB"/>
        </w:rPr>
        <w:t>well-known</w:t>
      </w:r>
      <w:r w:rsidR="00562E1F" w:rsidRPr="00DC5809">
        <w:rPr>
          <w:lang w:val="en-GB"/>
        </w:rPr>
        <w:t xml:space="preserve"> </w:t>
      </w:r>
      <w:r w:rsidR="00F435CF" w:rsidRPr="00DC5809">
        <w:rPr>
          <w:lang w:val="en-GB"/>
        </w:rPr>
        <w:t>indices such as NDVI</w:t>
      </w:r>
      <w:r w:rsidR="00DC5809">
        <w:rPr>
          <w:lang w:val="en-GB"/>
        </w:rPr>
        <w:t xml:space="preserve">, which used as a </w:t>
      </w:r>
      <w:r w:rsidR="00562E1F" w:rsidRPr="00DC5809">
        <w:rPr>
          <w:lang w:val="en-GB"/>
        </w:rPr>
        <w:t>prox</w:t>
      </w:r>
      <w:r w:rsidR="00161E9C">
        <w:rPr>
          <w:lang w:val="en-GB"/>
        </w:rPr>
        <w:t>ies</w:t>
      </w:r>
      <w:r w:rsidR="00DC5809">
        <w:rPr>
          <w:lang w:val="en-GB"/>
        </w:rPr>
        <w:t xml:space="preserve"> show high correlations with </w:t>
      </w:r>
      <w:r w:rsidR="00562E1F" w:rsidRPr="00DC5809">
        <w:rPr>
          <w:lang w:val="en-GB"/>
        </w:rPr>
        <w:t xml:space="preserve">the actual variable of interest </w:t>
      </w:r>
      <w:sdt>
        <w:sdtPr>
          <w:rPr>
            <w:lang w:val="en-GB"/>
          </w:rPr>
          <w:alias w:val="To edit, see citavi.com/edit"/>
          <w:tag w:val="CitaviPlaceholder#e9fffe40-8bb1-4c29-aee5-3495624eb500"/>
          <w:id w:val="366721533"/>
          <w:placeholder>
            <w:docPart w:val="DefaultPlaceholder_-1854013440"/>
          </w:placeholder>
        </w:sdtPr>
        <w:sdtContent>
          <w:r w:rsidR="00161E9C">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TUwZWFkLTRkY2MtNGI3OS05MmI2LTQxNzE4ZGY3ODY3MCIsIlJhbmdlTGVuZ3RoIjoyLCJSZWZlcmVuY2VJZCI6ImE1ZmRjNGFmLThmOTUtNDVlNC04MWRmLTI2MTljNTdjMTg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c3Byc2pwcnMuMjAxOS4xMS4wMT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XNwcnNqcHJzLjIwMTkuMTEuMDE4IiwiVXJpU3RyaW5nIjoiaHR0cHM6Ly9kb2kub3JnLzEwLjEwMTYvai5pc3Byc2pwcnMuMjAxOS4xMS4wMT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wMTQzMTE2OTgyMTM3OTU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gwLzAxNDMxMTY5ODIxMzc5NSIsIlVyaVN0cmluZyI6Imh0dHBzOi8vZG9pLm9yZy8xMC4xMDgwLzAxNDMxMTY5ODIxMzc5N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}</w:instrText>
          </w:r>
          <w:r w:rsidR="00161E9C">
            <w:rPr>
              <w:lang w:val="en-GB"/>
            </w:rPr>
            <w:fldChar w:fldCharType="separate"/>
          </w:r>
          <w:r w:rsidR="00161E9C">
            <w:rPr>
              <w:lang w:val="en-GB"/>
            </w:rPr>
            <w:t>[4,5]</w:t>
          </w:r>
          <w:r w:rsidR="00161E9C">
            <w:rPr>
              <w:lang w:val="en-GB"/>
            </w:rPr>
            <w:fldChar w:fldCharType="end"/>
          </w:r>
        </w:sdtContent>
      </w:sdt>
      <w:r w:rsidR="000268F5">
        <w:rPr>
          <w:lang w:val="en-GB"/>
        </w:rPr>
        <w:t xml:space="preserve">. </w:t>
      </w:r>
      <w:r w:rsidR="00161E9C">
        <w:rPr>
          <w:lang w:val="en-GB"/>
        </w:rPr>
        <w:t>For vegetation height and volumes, on the other hand, more complex approaches – often involving the calculation of 3D information based on structure from motion – are commonly used</w:t>
      </w:r>
      <w:r w:rsidR="00CD5E58">
        <w:rPr>
          <w:lang w:val="en-GB"/>
        </w:rPr>
        <w:t xml:space="preserve"> </w:t>
      </w:r>
      <w:sdt>
        <w:sdtPr>
          <w:rPr>
            <w:lang w:val="en-GB"/>
          </w:rPr>
          <w:alias w:val="To edit, see citavi.com/edit"/>
          <w:tag w:val="CitaviPlaceholder#1d4338aa-ca18-462d-aa78-c8bd15421751"/>
          <w:id w:val="-1161540112"/>
          <w:placeholder>
            <w:docPart w:val="DefaultPlaceholder_-1854013440"/>
          </w:placeholder>
        </w:sdtPr>
        <w:sdtContent>
          <w:r w:rsidR="00CD5E58">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zcwNmIzLTU3MzUtNDZhMy1iMzBhLWY2MjFjNDkwMWZmMCIsIlJhbmdlTGVuZ3RoIjoyLCJSZWZlcmVuY2VJZCI6IjBkZjViY2ZjLWIxN2QtNDVjMi1hM2FmLWFmMDdlMjkxOTF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mZWxpeFxcQXBwRGF0YVxcTG9jYWxcXFRlbXBcXGdraDAxaHdvLmpwZyIsIlVyaVN0cmluZyI6IjBkZjViY2ZjLWIxN2QtNDVjMi1hM2FmLWFmMDdlMjkxOTFk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ZmVsaXhcXEFwcERhdGFcXExvY2FsXFxUZW1wXFxtdnd5YWFkai5qcGciLCJVcmlTdHJpbmciOiJjZDM5MGJkYS0yNGU3LTQwNTQtYWQ0NC1kNDgzNWRiOWIyZj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3JzMTIwNzEwNTI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zMzkwL3JzMTIwNzEwNTIiLCJVcmlTdHJpbmciOiJodHRwczovL2RvaS5vcmcvMTAuMzM5MC9yczEyMDcxMDU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pbmQuMjAxNi4wMy4wMzY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E2L2ouZWNvbGluZC4yMDE2LjAzLjAzNiIsIlVyaVN0cmluZyI6Imh0dHBzOi8vZG9pLm9yZy8xMC4xMDE2L2ouZWNvbGluZC4yMDE2LjAzLjAz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gvMDEvMjAxOSIsIkRvaSI6IjEwLjMzOTAvczE5MDMwNTM1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MwNjk2MDE0IiwiVXJpU3RyaW5nIjoiaHR0cDovL3d3dy5uY2JpLm5sbS5uaWguZ292L3B1Ym1lZC8zMDY5NjAxN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S3LDtmJlciIsIkNyZWF0ZWRPbiI6IjIwMjItMDgtMzFUMDg6NTM6MTUiLCJNb2RpZmllZEJ5IjoiX0ZlbGl4IEtyw7ZiZXIiLCJJZCI6IjM1YWI1OWVjLWFkNjYtNGVjMS1iMWI4LTEyNjdhZDlmNzM3OCIsIk1vZGlmaWVkT24iOiIyMDIyLTA4LTMxVDA4OjUzOjE1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TAuMzM5MC9zMTkwMzA1MzUiLCJVcmlTdHJpbmciOiJodHRwczovL2RvaS5vcmcvMTAuMzM5MC9zMTkwMzA1MzU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4LTMxVDA4OjUzOjE1IiwiTW9kaWZpZWRCeSI6Il9GZWxpeCBLcsO2YmVyIiwiSWQiOiJmNTNjOTI4Yy0wZmVlLTRkZmYtOGRiNS1lNmUwNjRlNDNmYWEiLCJNb2RpZmllZE9uIjoiMjAyMi0wOC0zMVQwODo1MzoxNS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lBNQzYzODc0NTciLCJVcmlTdHJpbmciOiJodHRwczovL3d3dy5uY2JpLm5sbS5uaWguZ292L3BtYy9hcnRpY2xlcy9QTUM2Mzg3NDU3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}</w:instrText>
          </w:r>
          <w:r w:rsidR="00CD5E58">
            <w:rPr>
              <w:lang w:val="en-GB"/>
            </w:rPr>
            <w:fldChar w:fldCharType="separate"/>
          </w:r>
          <w:r w:rsidR="00CD5E58">
            <w:rPr>
              <w:lang w:val="en-GB"/>
            </w:rPr>
            <w:t>[6–11]</w:t>
          </w:r>
          <w:r w:rsidR="00CD5E58">
            <w:rPr>
              <w:lang w:val="en-GB"/>
            </w:rPr>
            <w:fldChar w:fldCharType="end"/>
          </w:r>
        </w:sdtContent>
      </w:sdt>
      <w:r w:rsidR="000268F5">
        <w:rPr>
          <w:lang w:val="en-GB"/>
        </w:rPr>
        <w:t xml:space="preserve">. </w:t>
      </w:r>
      <w:r w:rsidR="00213F5A">
        <w:rPr>
          <w:lang w:val="en-GB"/>
        </w:rPr>
        <w:t xml:space="preserve">While deep learning based classification approaches have been tested regularly on UAV data, solving regression tasks via CNNs is still underrepresented </w:t>
      </w:r>
      <w:sdt>
        <w:sdtPr>
          <w:rPr>
            <w:lang w:val="en-GB"/>
          </w:rPr>
          <w:alias w:val="To edit, see citavi.com/edit"/>
          <w:tag w:val="CitaviPlaceholder#e2a7ea2b-4ca1-43e3-a852-5c65ecb93eb6"/>
          <w:id w:val="-27108037"/>
          <w:placeholder>
            <w:docPart w:val="DefaultPlaceholder_-1854013440"/>
          </w:placeholder>
        </w:sdtPr>
        <w:sdtContent>
          <w:r w:rsidR="00213F5A">
            <w:rPr>
              <w:lang w:val="en-GB"/>
            </w:rPr>
            <w:fldChar w:fldCharType="begin"/>
          </w:r>
          <w:r w:rsidR="00CD5E58">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2IwMDAzLTYwZjUtNGI2Mi05ZTIzLTBlYzQzMWMyMzdhMSIsIlJhbmdlTGVuZ3RoIjo0LCJSZWZlcmVuY2VJZCI6IjI3ZTQyOTQ1LWU4NjgtNDViZC1iY2Q4LWI4ZDk0NjFiZjM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YWcuMjAyMS4xMDI0NTY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amFnLjIwMjEuMTAyNDU2IiwiVXJpU3RyaW5nIjoiaHR0cHM6Ly9kb2kub3JnLzEwLjEwMTYvai5qYWcuMjAyMS4xMDI0NT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}</w:instrText>
          </w:r>
          <w:r w:rsidR="00213F5A">
            <w:rPr>
              <w:lang w:val="en-GB"/>
            </w:rPr>
            <w:fldChar w:fldCharType="separate"/>
          </w:r>
          <w:r w:rsidR="00CD5E58">
            <w:rPr>
              <w:lang w:val="en-GB"/>
            </w:rPr>
            <w:t>[12]</w:t>
          </w:r>
          <w:r w:rsidR="00213F5A">
            <w:rPr>
              <w:lang w:val="en-GB"/>
            </w:rPr>
            <w:fldChar w:fldCharType="end"/>
          </w:r>
        </w:sdtContent>
      </w:sdt>
      <w:r w:rsidR="000268F5">
        <w:rPr>
          <w:lang w:val="en-GB"/>
        </w:rPr>
        <w:t>.</w:t>
      </w:r>
    </w:p>
    <w:p w14:paraId="69454DBC" w14:textId="77777777" w:rsidR="000268F5" w:rsidRDefault="00447496" w:rsidP="000268F5">
      <w:pPr>
        <w:rPr>
          <w:lang w:val="en-GB"/>
        </w:rPr>
      </w:pPr>
      <w:r w:rsidRPr="00447496">
        <w:rPr>
          <w:lang w:val="en-GB"/>
        </w:rPr>
        <w:t xml:space="preserve">Approaches of this kind require more complex models from the field of computer vision and are </w:t>
      </w:r>
      <w:r>
        <w:rPr>
          <w:lang w:val="en-GB"/>
        </w:rPr>
        <w:t xml:space="preserve">thus </w:t>
      </w:r>
      <w:r w:rsidR="00297F8A">
        <w:rPr>
          <w:lang w:val="en-GB"/>
        </w:rPr>
        <w:t xml:space="preserve">usually </w:t>
      </w:r>
      <w:r w:rsidRPr="00447496">
        <w:rPr>
          <w:lang w:val="en-GB"/>
        </w:rPr>
        <w:t>based on different forms of machine learning</w:t>
      </w:r>
      <w:r w:rsidR="000268F5">
        <w:rPr>
          <w:lang w:val="en-GB"/>
        </w:rPr>
        <w:t xml:space="preserve">. </w:t>
      </w:r>
      <w:r w:rsidR="00297F8A" w:rsidRPr="00297F8A">
        <w:rPr>
          <w:lang w:val="en-GB"/>
        </w:rPr>
        <w:t>The limited availability of extensive, high-quality training data is a basic problem that makes the actually necessary use of complex models prone to overfitting, i.e. poor generalisation capability</w:t>
      </w:r>
      <w:r w:rsidR="00D44DC1">
        <w:rPr>
          <w:lang w:val="en-GB"/>
        </w:rPr>
        <w:t xml:space="preserve"> </w:t>
      </w:r>
      <w:sdt>
        <w:sdtPr>
          <w:rPr>
            <w:lang w:val="en-GB"/>
          </w:rPr>
          <w:alias w:val="To edit, see citavi.com/edit"/>
          <w:tag w:val="CitaviPlaceholder#8f07a702-34a4-45c0-bbe1-9e0f2c7821c1"/>
          <w:id w:val="756719001"/>
          <w:placeholder>
            <w:docPart w:val="DefaultPlaceholder_-1854013440"/>
          </w:placeholder>
        </w:sdtPr>
        <w:sdtContent>
          <w:r w:rsidR="00D44DC1">
            <w:rPr>
              <w:lang w:val="en-GB"/>
            </w:rPr>
            <w:fldChar w:fldCharType="begin"/>
          </w:r>
          <w:r w:rsidR="00CD5E58">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jUyNzkzLTc4ZWQtNDhjZC05NjliLThjMDRiZTI5ZDVkNyIsIlJhbmdlTGVuZ3RoIjo0LCJSZWZlcmVuY2VJZCI6IjU5NThiMWM1LTcwNjAtNGZiNy04MmZjLTdhYmVmNTVlOWQ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VsaXhcXEFwcERhdGFcXExvY2FsXFxUZW1wXFxkaWZma2k1MS5qcGciLCJVcmlTdHJpbmciOiI1OTU4YjFjNS03MDYwLTRmYjctODJmYy03YWJlZjU1ZTlkO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gvMDMvMj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MuMTI4NDN2MyIsIlVyaVN0cmluZyI6Imh0dHBzOi8vYXJ4aXYub3JnL3BkZi8yMDAzLjEyODQz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GZWxpeCBLcsO2YmVyIiwiQ3JlYXRlZE9uIjoiMjAyMi0wOS0wMVQwOTowNDowMiIsIk1vZGlmaWVkQnkiOiJfRmVsaXggS3LDtmJlciIsIklkIjoiZDEwYzhkYjktNGIzNS00YWZlLWFiYzEtNDM2NzFhZGM2NGE5IiwiTW9kaWZpZWRPbiI6IjIwMjItMDktMDFUMDk6MDQ6MD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zLjEyODQzdjMiLCJVcmlTdHJpbmciOiJodHRwOi8vYXJ4aXYub3JnL2Ficy8yMDAzLjEyODQ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ZlbGl4IEtyw7ZiZXIiLCJDcmVhdGVkT24iOiIyMDIyLTA5LTAxVDA5OjA0OjAyIiwiTW9kaWZpZWRCeSI6Il9GZWxpeCBLcsO2YmVyIiwiSWQiOiIyNmMyMWI4My04ODM0LTRjYjgtOTA2OS1mMjA3ZWY3MzRiNjUiLCJNb2RpZmllZE9uIjoiMjAyMi0wOS0wMVQwOTowNDow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MuMTI4NDN2MyIsIlVyaVN0cmluZyI6Imh0dHA6Ly9hcnhpdi5vcmcvcGRmLzIwMDMuMTI4NDN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}</w:instrText>
          </w:r>
          <w:r w:rsidR="00D44DC1">
            <w:rPr>
              <w:lang w:val="en-GB"/>
            </w:rPr>
            <w:fldChar w:fldCharType="separate"/>
          </w:r>
          <w:r w:rsidR="00CD5E58">
            <w:rPr>
              <w:lang w:val="en-GB"/>
            </w:rPr>
            <w:t>[13]</w:t>
          </w:r>
          <w:r w:rsidR="00D44DC1">
            <w:rPr>
              <w:lang w:val="en-GB"/>
            </w:rPr>
            <w:fldChar w:fldCharType="end"/>
          </w:r>
        </w:sdtContent>
      </w:sdt>
      <w:r w:rsidR="000268F5">
        <w:rPr>
          <w:lang w:val="en-GB"/>
        </w:rPr>
        <w:t xml:space="preserve">. </w:t>
      </w:r>
      <w:r w:rsidR="004F2353">
        <w:rPr>
          <w:lang w:val="en-GB"/>
        </w:rPr>
        <w:t>One fundamental problem is the i</w:t>
      </w:r>
      <w:r w:rsidR="004F2353" w:rsidRPr="004F2353">
        <w:rPr>
          <w:lang w:val="en-GB"/>
        </w:rPr>
        <w:t>nsufficiently understood relationship</w:t>
      </w:r>
      <w:r w:rsidR="004F2353">
        <w:rPr>
          <w:lang w:val="en-GB"/>
        </w:rPr>
        <w:t xml:space="preserve"> </w:t>
      </w:r>
      <w:r w:rsidR="004F2353" w:rsidRPr="004F2353">
        <w:rPr>
          <w:lang w:val="en-GB"/>
        </w:rPr>
        <w:t>between model complexity and expressivity of a network</w:t>
      </w:r>
      <w:r w:rsidR="005608AD">
        <w:rPr>
          <w:lang w:val="en-GB"/>
        </w:rPr>
        <w:t xml:space="preserve"> </w:t>
      </w:r>
      <w:sdt>
        <w:sdtPr>
          <w:rPr>
            <w:lang w:val="en-GB"/>
          </w:rPr>
          <w:alias w:val="To edit, see citavi.com/edit"/>
          <w:tag w:val="CitaviPlaceholder#4653a6e8-9edf-4935-96ce-36f8fb71e2ea"/>
          <w:id w:val="302591963"/>
          <w:placeholder>
            <w:docPart w:val="DefaultPlaceholder_-1854013440"/>
          </w:placeholder>
        </w:sdtPr>
        <w:sdtContent>
          <w:r w:rsidR="005608AD">
            <w:rPr>
              <w:lang w:val="en-GB"/>
            </w:rPr>
            <w:fldChar w:fldCharType="begin"/>
          </w:r>
          <w:r w:rsidR="00CD5E58">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mYwZGE0LTU4MmItNGVmZS1iYTA1LTMwNWY1MDQ2M2U0ZCIsIlJhbmdlTGVuZ3RoIjo0LCJSZWZlcmVuY2VJZCI6ImE0MDIxY2FmLTdjYjUtNDI1Yi05ZGFmLWRkNDkzYjVlMm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ZmVsaXhcXEFwcERhdGFcXExvY2FsXFxUZW1wXFxyNTJvMTF5YS5qcGciLCJVcmlTdHJpbmciOiJhNDAyMWNhZi03Y2I1LTQyNWItOWRhZi1kZDQ5M2I1ZTJhY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MTEvMjAxNi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2MTEuMDM1MzB2MiIsIlVyaVN0cmluZyI6Imh0dHBzOi8vYXJ4aXYub3JnL3BkZi8xNjExLjAzNTMw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GZWxpeCBLcsO2YmVyIiwiQ3JlYXRlZE9uIjoiMjAyMi0wOS0wMVQwOTowNDowMiIsIk1vZGlmaWVkQnkiOiJfRmVsaXggS3LDtmJlciIsIklkIjoiOWRjODBhODEtNWNiNy00NzJlLTkxZmItOGY5MGExMzdiYTFhIiwiTW9kaWZpZWRPbiI6IjIwMjItMDktMDFUMDk6MDQ6MD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2Ficy8xNjExLjAzNTMwdjIiLCJVcmlTdHJpbmciOiJodHRwOi8vYXJ4aXYub3JnL2Ficy8xNjExLjAzNTMw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ZlbGl4IEtyw7ZiZXIiLCJDcmVhdGVkT24iOiIyMDIyLTA5LTAxVDA5OjA0OjAyIiwiTW9kaWZpZWRCeSI6Il9GZWxpeCBLcsO2YmVyIiwiSWQiOiI0ZTZkYzk2ZS1lYTVlLTQyMjctYmI5ZS1lMmU0ZjFkNWRkNDEiLCJNb2RpZmllZE9uIjoiMjAyMi0wOS0wMVQwOTowNDowM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E2MTEuMDM1MzB2MiIsIlVyaVN0cmluZyI6Imh0dHA6Ly9hcnhpdi5vcmcvcGRmLzE2MTEuMDM1MzB2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}</w:instrText>
          </w:r>
          <w:r w:rsidR="005608AD">
            <w:rPr>
              <w:lang w:val="en-GB"/>
            </w:rPr>
            <w:fldChar w:fldCharType="separate"/>
          </w:r>
          <w:r w:rsidR="00CD5E58">
            <w:rPr>
              <w:lang w:val="en-GB"/>
            </w:rPr>
            <w:t>[14]</w:t>
          </w:r>
          <w:r w:rsidR="005608AD">
            <w:rPr>
              <w:lang w:val="en-GB"/>
            </w:rPr>
            <w:fldChar w:fldCharType="end"/>
          </w:r>
        </w:sdtContent>
      </w:sdt>
      <w:r w:rsidR="000268F5">
        <w:rPr>
          <w:lang w:val="en-GB"/>
        </w:rPr>
        <w:t xml:space="preserve">. </w:t>
      </w:r>
      <w:r w:rsidR="00F72D10" w:rsidRPr="00F72D10">
        <w:rPr>
          <w:lang w:val="en-GB"/>
        </w:rPr>
        <w:t>Very simple networks with few parameters can already perfectly fit a data set</w:t>
      </w:r>
      <w:r w:rsidR="000268F5">
        <w:rPr>
          <w:lang w:val="en-GB"/>
        </w:rPr>
        <w:t xml:space="preserve">. </w:t>
      </w:r>
      <w:r w:rsidR="00F72D10" w:rsidRPr="00F72D10">
        <w:rPr>
          <w:lang w:val="en-GB"/>
        </w:rPr>
        <w:t>Conversely, complex models can still have good generalisability, depending on the architecture</w:t>
      </w:r>
      <w:r w:rsidR="000268F5">
        <w:rPr>
          <w:lang w:val="en-GB"/>
        </w:rPr>
        <w:t xml:space="preserve">. </w:t>
      </w:r>
      <w:r w:rsidR="00F72D10" w:rsidRPr="00A75A48">
        <w:rPr>
          <w:lang w:val="en-GB"/>
        </w:rPr>
        <w:t xml:space="preserve">In practice, apart from the simplifying assumption that the expressive power of a network tends to increase with the number of free parameters, the application of various empirically advantageous regularisation techniques </w:t>
      </w:r>
      <w:sdt>
        <w:sdtPr>
          <w:rPr>
            <w:lang w:val="en-GB"/>
          </w:rPr>
          <w:alias w:val="To edit, see citavi.com/edit"/>
          <w:tag w:val="CitaviPlaceholder#f9728638-fd24-4feb-b6c0-2a663db1f93e"/>
          <w:id w:val="1461079896"/>
          <w:placeholder>
            <w:docPart w:val="DefaultPlaceholder_-1854013440"/>
          </w:placeholder>
        </w:sdtPr>
        <w:sdtContent>
          <w:r w:rsidR="00F72D10" w:rsidRPr="00A75A48">
            <w:rPr>
              <w:lang w:val="en-GB"/>
            </w:rPr>
            <w:fldChar w:fldCharType="begin"/>
          </w:r>
          <w:r w:rsidR="00CD5E58" w:rsidRPr="00A75A48">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DYxZjRkLWI4YWYtNDM2MS04N2IzLTJiMDFiY2ZiZmQwYSIsIlJhbmdlTGVuZ3RoIjo0LCJSZWZlcmVuY2VJZCI6IjAwYzM3M2RiLWI3NGUtNDM4NC05MDEzLTQ2ZTA5OThhZTN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ZlbGl4XFxBcHBEYXRhXFxMb2NhbFxcVGVtcFxcZ3drYWFteTAuanBnIiwiVXJpU3RyaW5nIjoiMDBjMzczZGItYjc0ZS00Mzg0LTkwMTMtNDZlMDk5OGFlM2I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zEwLz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wLjEwNjg2djEiLCJVcmlTdHJpbmciOiJodHRwczovL2FyeGl2Lm9yZy9wZGYvMTcxMC4xMDY4N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mVsaXggS3LDtmJlciIsIkNyZWF0ZWRPbiI6IjIwMjItMDktMDFUMDk6MDQ6MDIiLCJNb2RpZmllZEJ5IjoiX0ZlbGl4IEtyw7ZiZXIiLCJJZCI6IjA3M2Q5ZGRkLTI3NTMtNDM5YS04YWUyLWNlNTEyZjA5M2U0YiIsIk1vZGlmaWVkT24iOiIyMDIyLTA5LTAxVDA5OjA0OjA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cxMC4xMDY4NnYxIiwiVXJpU3RyaW5nIjoiaHR0cDovL2FyeGl2Lm9yZy9hYnMvMTcxMC4xMDY4Nn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GZWxpeCBLcsO2YmVyIiwiQ3JlYXRlZE9uIjoiMjAyMi0wOS0wMVQwOTowNDowMiIsIk1vZGlmaWVkQnkiOiJfRmVsaXggS3LDtmJlciIsIklkIjoiYjhlMTkxYzMtOTM3Ny00NzI0LTgyY2MtNjU4Y2UwZGVkODhmIiwiTW9kaWZpZWRPbiI6IjIwMjItMDktMDFUMDk6MDQ6MDI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NzEwLjEwNjg2djEiLCJVcmlTdHJpbmciOiJodHRwOi8vYXJ4aXYub3JnL3BkZi8xNzEwLjEwNjg2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}</w:instrText>
          </w:r>
          <w:r w:rsidR="00F72D10" w:rsidRPr="00A75A48">
            <w:rPr>
              <w:lang w:val="en-GB"/>
            </w:rPr>
            <w:fldChar w:fldCharType="separate"/>
          </w:r>
          <w:r w:rsidR="00CD5E58" w:rsidRPr="00A75A48">
            <w:rPr>
              <w:lang w:val="en-GB"/>
            </w:rPr>
            <w:t>[15]</w:t>
          </w:r>
          <w:r w:rsidR="00F72D10" w:rsidRPr="00A75A48">
            <w:rPr>
              <w:lang w:val="en-GB"/>
            </w:rPr>
            <w:fldChar w:fldCharType="end"/>
          </w:r>
        </w:sdtContent>
      </w:sdt>
      <w:r w:rsidR="00F72D10" w:rsidRPr="00A75A48">
        <w:rPr>
          <w:lang w:val="en-GB"/>
        </w:rPr>
        <w:t xml:space="preserve"> has therefore become established</w:t>
      </w:r>
      <w:r w:rsidR="000268F5">
        <w:rPr>
          <w:lang w:val="en-GB"/>
        </w:rPr>
        <w:t>.</w:t>
      </w:r>
    </w:p>
    <w:p w14:paraId="41BCEBF7" w14:textId="22610595" w:rsidR="0007604F" w:rsidRPr="000268F5" w:rsidRDefault="00F72D10" w:rsidP="000268F5">
      <w:pPr>
        <w:rPr>
          <w:lang w:val="en-GB"/>
        </w:rPr>
        <w:sectPr w:rsidR="0007604F" w:rsidRPr="000268F5" w:rsidSect="00670122">
          <w:footerReference w:type="default" r:id="rId12"/>
          <w:pgSz w:w="11906" w:h="16838"/>
          <w:pgMar w:top="1134" w:right="1134" w:bottom="1134" w:left="1701" w:header="709" w:footer="709" w:gutter="0"/>
          <w:pgNumType w:start="1"/>
          <w:cols w:space="708"/>
          <w:docGrid w:linePitch="360"/>
        </w:sectPr>
      </w:pPr>
      <w:r w:rsidRPr="00A75A48">
        <w:rPr>
          <w:lang w:val="en-GB"/>
        </w:rPr>
        <w:t>Investigating the discrepancy of large required model complexity vs. small amount of data in the context of an automated derivation of vegetation parameters is the focus of the current work</w:t>
      </w:r>
      <w:r w:rsidR="000268F5">
        <w:rPr>
          <w:lang w:val="en-GB"/>
        </w:rPr>
        <w:t xml:space="preserve">. </w:t>
      </w:r>
      <w:r w:rsidRPr="000268F5">
        <w:rPr>
          <w:lang w:val="en-GB"/>
        </w:rPr>
        <w:t>Aiming at</w:t>
      </w:r>
      <w:r w:rsidR="001359C1" w:rsidRPr="000268F5">
        <w:rPr>
          <w:lang w:val="en-GB"/>
        </w:rPr>
        <w:t xml:space="preserve"> </w:t>
      </w:r>
      <w:r w:rsidRPr="000268F5">
        <w:rPr>
          <w:lang w:val="en-GB"/>
        </w:rPr>
        <w:t xml:space="preserve">solving </w:t>
      </w:r>
      <w:r w:rsidR="001359C1" w:rsidRPr="000268F5">
        <w:rPr>
          <w:lang w:val="en-GB"/>
        </w:rPr>
        <w:t>the</w:t>
      </w:r>
      <w:r w:rsidRPr="000268F5">
        <w:rPr>
          <w:lang w:val="en-GB"/>
        </w:rPr>
        <w:t xml:space="preserve"> regression</w:t>
      </w:r>
      <w:r w:rsidR="001359C1" w:rsidRPr="000268F5">
        <w:rPr>
          <w:lang w:val="en-GB"/>
        </w:rPr>
        <w:t xml:space="preserve"> problem of biomass variables</w:t>
      </w:r>
      <w:r w:rsidRPr="000268F5">
        <w:rPr>
          <w:lang w:val="en-GB"/>
        </w:rPr>
        <w:t xml:space="preserve">, </w:t>
      </w:r>
      <w:r w:rsidR="001359C1" w:rsidRPr="000268F5">
        <w:rPr>
          <w:lang w:val="en-GB"/>
        </w:rPr>
        <w:t xml:space="preserve">three </w:t>
      </w:r>
      <w:r w:rsidR="003F1F2F" w:rsidRPr="000268F5">
        <w:rPr>
          <w:lang w:val="en-GB"/>
        </w:rPr>
        <w:t xml:space="preserve">fundamentally different approaches to </w:t>
      </w:r>
      <w:r w:rsidRPr="000268F5">
        <w:rPr>
          <w:lang w:val="en-GB"/>
        </w:rPr>
        <w:t xml:space="preserve">tackle overfitting and achieve generalisability </w:t>
      </w:r>
      <w:r w:rsidR="003F1F2F" w:rsidRPr="000268F5">
        <w:rPr>
          <w:lang w:val="en-GB"/>
        </w:rPr>
        <w:t>are compared</w:t>
      </w:r>
      <w:r w:rsidR="000268F5">
        <w:rPr>
          <w:lang w:val="en-GB"/>
        </w:rPr>
        <w:t>.</w:t>
      </w:r>
    </w:p>
    <w:p w14:paraId="205E0516" w14:textId="00628BAE" w:rsidR="002E59B3" w:rsidRDefault="002E59B3" w:rsidP="005D4AAF">
      <w:pPr>
        <w:pStyle w:val="berschrift1"/>
        <w:rPr>
          <w:lang w:val="en-GB"/>
        </w:rPr>
      </w:pPr>
      <w:bookmarkStart w:id="5" w:name="_Toc113748965"/>
      <w:r w:rsidRPr="00B57B30">
        <w:rPr>
          <w:lang w:val="en-GB"/>
        </w:rPr>
        <w:lastRenderedPageBreak/>
        <w:t xml:space="preserve">2 </w:t>
      </w:r>
      <w:r w:rsidR="004116B9">
        <w:rPr>
          <w:lang w:val="en-GB"/>
        </w:rPr>
        <w:t>Data</w:t>
      </w:r>
      <w:r w:rsidR="009E11C1">
        <w:rPr>
          <w:lang w:val="en-GB"/>
        </w:rPr>
        <w:t xml:space="preserve"> basis</w:t>
      </w:r>
      <w:bookmarkEnd w:id="5"/>
    </w:p>
    <w:p w14:paraId="106FF814" w14:textId="0ACB3BCB" w:rsidR="00A96B59" w:rsidRDefault="00A96B59" w:rsidP="00721143">
      <w:pPr>
        <w:pStyle w:val="berschrift2"/>
        <w:spacing w:before="120"/>
        <w:rPr>
          <w:lang w:val="en-GB"/>
        </w:rPr>
      </w:pPr>
      <w:bookmarkStart w:id="6" w:name="_Toc113748966"/>
      <w:r>
        <w:rPr>
          <w:lang w:val="en-GB"/>
        </w:rPr>
        <w:t xml:space="preserve">2.1 </w:t>
      </w:r>
      <w:r w:rsidR="004116B9">
        <w:rPr>
          <w:lang w:val="en-GB"/>
        </w:rPr>
        <w:t>Project settin</w:t>
      </w:r>
      <w:r w:rsidR="00492AB1">
        <w:rPr>
          <w:lang w:val="en-GB"/>
        </w:rPr>
        <w:t>g</w:t>
      </w:r>
      <w:bookmarkEnd w:id="6"/>
    </w:p>
    <w:p w14:paraId="289CBEC8" w14:textId="23DF5875" w:rsidR="002951CC" w:rsidRPr="000C3C4D" w:rsidRDefault="00A16974" w:rsidP="00A16974">
      <w:pPr>
        <w:rPr>
          <w:lang w:val="en-US"/>
        </w:rPr>
      </w:pPr>
      <w:r w:rsidRPr="00A16974">
        <w:rPr>
          <w:lang w:val="en-GB"/>
        </w:rPr>
        <w:t>The d</w:t>
      </w:r>
      <w:r w:rsidR="003F4252" w:rsidRPr="00A16974">
        <w:rPr>
          <w:lang w:val="en-GB"/>
        </w:rPr>
        <w:t xml:space="preserve">ata was acquired </w:t>
      </w:r>
      <w:r>
        <w:rPr>
          <w:lang w:val="en-GB"/>
        </w:rPr>
        <w:t xml:space="preserve">as part of the </w:t>
      </w:r>
      <w:r w:rsidR="003F4252" w:rsidRPr="00A16974">
        <w:rPr>
          <w:lang w:val="en-GB"/>
        </w:rPr>
        <w:t>interdisciplinary project “</w:t>
      </w:r>
      <w:r w:rsidR="003D5508" w:rsidRPr="00A16974">
        <w:rPr>
          <w:lang w:val="en-US"/>
        </w:rPr>
        <w:t>Positive Plant-Plant interactions and spatial Patterns in Pyrenean Post-mine tailings (SixP)</w:t>
      </w:r>
      <w:r w:rsidR="003F4252" w:rsidRPr="00A16974">
        <w:rPr>
          <w:lang w:val="en-US"/>
        </w:rPr>
        <w:t>” funded by the French National Research Agency</w:t>
      </w:r>
      <w:r w:rsidRPr="00A16974">
        <w:rPr>
          <w:lang w:val="en-US"/>
        </w:rPr>
        <w:t xml:space="preserve">. </w:t>
      </w:r>
      <w:r>
        <w:rPr>
          <w:lang w:val="en-US"/>
        </w:rPr>
        <w:t xml:space="preserve">This project </w:t>
      </w:r>
      <w:r w:rsidRPr="00A16974">
        <w:rPr>
          <w:lang w:val="en-US"/>
        </w:rPr>
        <w:t>focus</w:t>
      </w:r>
      <w:r>
        <w:rPr>
          <w:lang w:val="en-US"/>
        </w:rPr>
        <w:t xml:space="preserve">es </w:t>
      </w:r>
      <w:r w:rsidRPr="00A16974">
        <w:rPr>
          <w:lang w:val="en-US"/>
        </w:rPr>
        <w:t>on ecological analyses of plants growing in metal-rich soils in former mining areas</w:t>
      </w:r>
      <w:r>
        <w:rPr>
          <w:lang w:val="en-US"/>
        </w:rPr>
        <w:t xml:space="preserve"> </w:t>
      </w:r>
      <w:sdt>
        <w:sdtPr>
          <w:rPr>
            <w:lang w:val="en-US"/>
          </w:rPr>
          <w:alias w:val="To edit, see citavi.com/edit"/>
          <w:tag w:val="CitaviPlaceholder#eb5bb6f5-4ad9-444a-b114-5469eec19b3b"/>
          <w:id w:val="-154307655"/>
          <w:placeholder>
            <w:docPart w:val="DefaultPlaceholder_-1854013440"/>
          </w:placeholder>
        </w:sdtPr>
        <w:sdtContent>
          <w:r w:rsidR="009F1FD5" w:rsidRPr="00A16974">
            <w:rPr>
              <w:lang w:val="en-US"/>
            </w:rPr>
            <w:fldChar w:fldCharType="begin"/>
          </w:r>
          <w:r w:rsidR="00CD5E58" w:rsidRPr="00A1697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jA5OWE2LWQxNTItNDE2YS05MTY0LWJjNTMwMGFhZTA3YSIsIlJhbmdlTGVuZ3RoIjo0LCJSZWZlcmVuY2VJZCI6ImZkMTZhMDI2LWNlZTEtNGJmMC1hM2U3LWY5NzFiNWJiZjQ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zaXhwLmlucmlhLmZyL2VuLyIsIlVyaVN0cmluZyI6Imh0dHBzOi8vc2l4cC5pbnJpYS5mci9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WI1YmI2ZjUtNGFkOS00NDRhLWIxMTQtNTQ2OWVlYzE5YjNiIiwiVGV4dCI6IlsxNl0iLCJXQUlWZXJzaW9uIjoiNi4xNC4wLjAifQ==}</w:instrText>
          </w:r>
          <w:r w:rsidR="009F1FD5" w:rsidRPr="00A16974">
            <w:rPr>
              <w:lang w:val="en-US"/>
            </w:rPr>
            <w:fldChar w:fldCharType="separate"/>
          </w:r>
          <w:r w:rsidR="00CD5E58" w:rsidRPr="00A16974">
            <w:rPr>
              <w:lang w:val="en-US"/>
            </w:rPr>
            <w:t>[16]</w:t>
          </w:r>
          <w:r w:rsidR="009F1FD5" w:rsidRPr="00A16974">
            <w:rPr>
              <w:lang w:val="en-US"/>
            </w:rPr>
            <w:fldChar w:fldCharType="end"/>
          </w:r>
        </w:sdtContent>
      </w:sdt>
      <w:r>
        <w:rPr>
          <w:lang w:val="en-US"/>
        </w:rPr>
        <w:t xml:space="preserve">. </w:t>
      </w:r>
      <w:r w:rsidR="003F4252">
        <w:rPr>
          <w:lang w:val="en-US"/>
        </w:rPr>
        <w:t xml:space="preserve">One partial contribution to this concerns </w:t>
      </w:r>
      <w:r w:rsidR="00FC237E">
        <w:rPr>
          <w:lang w:val="en-US"/>
        </w:rPr>
        <w:t xml:space="preserve">the development of </w:t>
      </w:r>
      <w:r w:rsidR="003F4252">
        <w:rPr>
          <w:lang w:val="en-US"/>
        </w:rPr>
        <w:t xml:space="preserve">innovative computer vision approaches </w:t>
      </w:r>
      <w:r w:rsidR="00FC237E">
        <w:rPr>
          <w:lang w:val="en-US"/>
        </w:rPr>
        <w:t>to identify plant species and to map the general vegetation structure in terms of biomass variables</w:t>
      </w:r>
      <w:r>
        <w:rPr>
          <w:lang w:val="en-US"/>
        </w:rPr>
        <w:t>.</w:t>
      </w:r>
    </w:p>
    <w:p w14:paraId="313C8CFC" w14:textId="7E95447B" w:rsidR="00F435CF" w:rsidRPr="00CF5BEA" w:rsidRDefault="00FC237E" w:rsidP="007A0E6C">
      <w:pPr>
        <w:rPr>
          <w:lang w:val="en-US"/>
        </w:rPr>
      </w:pPr>
      <w:r w:rsidRPr="00A16974">
        <w:rPr>
          <w:lang w:val="en-US"/>
        </w:rPr>
        <w:t xml:space="preserve">UAV and in-situ-measurements were taken </w:t>
      </w:r>
      <w:r w:rsidR="00C96057" w:rsidRPr="00A16974">
        <w:rPr>
          <w:lang w:val="en-US"/>
        </w:rPr>
        <w:t xml:space="preserve">for 5 sites in different altitude zones in the </w:t>
      </w:r>
      <w:r w:rsidR="00A16974" w:rsidRPr="00A16974">
        <w:rPr>
          <w:lang w:val="en-US"/>
        </w:rPr>
        <w:t>Pyrenees</w:t>
      </w:r>
      <w:r w:rsidR="00C96057" w:rsidRPr="00A16974">
        <w:rPr>
          <w:lang w:val="en-US"/>
        </w:rPr>
        <w:t xml:space="preserve"> in the period spring to summer 2021</w:t>
      </w:r>
      <w:r w:rsidR="00A16974">
        <w:rPr>
          <w:lang w:val="en-US"/>
        </w:rPr>
        <w:t xml:space="preserve">. </w:t>
      </w:r>
      <w:r w:rsidR="00535E36">
        <w:rPr>
          <w:lang w:val="en-US"/>
        </w:rPr>
        <w:t>All</w:t>
      </w:r>
      <w:r w:rsidR="002951CC">
        <w:rPr>
          <w:lang w:val="en-US"/>
        </w:rPr>
        <w:t xml:space="preserve"> sites are located </w:t>
      </w:r>
      <w:r w:rsidR="00535E36">
        <w:rPr>
          <w:lang w:val="en-US"/>
        </w:rPr>
        <w:t>within a</w:t>
      </w:r>
      <w:r w:rsidR="002951CC">
        <w:rPr>
          <w:lang w:val="en-US"/>
        </w:rPr>
        <w:t xml:space="preserve"> </w:t>
      </w:r>
      <w:r w:rsidR="00535E36">
        <w:rPr>
          <w:lang w:val="en-US"/>
        </w:rPr>
        <w:t xml:space="preserve">5 km radius </w:t>
      </w:r>
      <w:r w:rsidR="002951CC">
        <w:rPr>
          <w:lang w:val="en-US"/>
        </w:rPr>
        <w:t xml:space="preserve">and </w:t>
      </w:r>
      <w:r w:rsidR="009A5464" w:rsidRPr="009A5464">
        <w:rPr>
          <w:lang w:val="en-US"/>
        </w:rPr>
        <w:t xml:space="preserve">have extensions of </w:t>
      </w:r>
      <w:r w:rsidR="00535E36">
        <w:rPr>
          <w:lang w:val="en-US"/>
        </w:rPr>
        <w:t>less than 100 </w:t>
      </w:r>
      <w:r w:rsidR="009A5464" w:rsidRPr="009A5464">
        <w:rPr>
          <w:lang w:val="en-US"/>
        </w:rPr>
        <w:t>m in each direction</w:t>
      </w:r>
      <w:r w:rsidR="00A16974">
        <w:rPr>
          <w:lang w:val="en-US"/>
        </w:rPr>
        <w:t xml:space="preserve">. </w:t>
      </w:r>
      <w:r w:rsidR="00F53907">
        <w:rPr>
          <w:lang w:val="en-US"/>
        </w:rPr>
        <w:t xml:space="preserve">UAVs were equipped with </w:t>
      </w:r>
      <w:r w:rsidR="00C96057">
        <w:rPr>
          <w:lang w:val="en-US"/>
        </w:rPr>
        <w:t xml:space="preserve">R, G, B, NIR sensors and </w:t>
      </w:r>
      <w:r w:rsidR="00F53907">
        <w:rPr>
          <w:lang w:val="en-US"/>
        </w:rPr>
        <w:t xml:space="preserve">the obtained images </w:t>
      </w:r>
      <w:r w:rsidR="00C96057">
        <w:rPr>
          <w:lang w:val="en-US"/>
        </w:rPr>
        <w:t>post-processed to derive at orthophotos</w:t>
      </w:r>
      <w:r w:rsidR="00F53907">
        <w:rPr>
          <w:lang w:val="en-US"/>
        </w:rPr>
        <w:t xml:space="preserve"> with a resolution of either 2 or</w:t>
      </w:r>
      <w:r w:rsidR="007A0E6C">
        <w:rPr>
          <w:lang w:val="en-US"/>
        </w:rPr>
        <w:t xml:space="preserve"> </w:t>
      </w:r>
      <w:r w:rsidR="00F53907">
        <w:rPr>
          <w:lang w:val="en-US"/>
        </w:rPr>
        <w:t>3</w:t>
      </w:r>
      <w:r w:rsidR="00A16974">
        <w:rPr>
          <w:lang w:val="en-US"/>
        </w:rPr>
        <w:t> </w:t>
      </w:r>
      <w:r w:rsidR="00F53907">
        <w:rPr>
          <w:lang w:val="en-US"/>
        </w:rPr>
        <w:t>mm</w:t>
      </w:r>
      <w:r w:rsidR="00A16974">
        <w:rPr>
          <w:lang w:val="en-US"/>
        </w:rPr>
        <w:t>. I</w:t>
      </w:r>
      <w:r w:rsidR="00C81CD6">
        <w:rPr>
          <w:lang w:val="en-US"/>
        </w:rPr>
        <w:t xml:space="preserve">n-situ-measurements were taken </w:t>
      </w:r>
      <w:r w:rsidR="00F17BE8">
        <w:rPr>
          <w:lang w:val="en-US"/>
        </w:rPr>
        <w:t>for the three variables “fractional vegetation coverage”, “vegetation volume” and “vegetation height”</w:t>
      </w:r>
      <w:r w:rsidR="007A0E6C">
        <w:rPr>
          <w:lang w:val="en-US"/>
        </w:rPr>
        <w:t xml:space="preserve">. </w:t>
      </w:r>
      <w:r w:rsidR="00F17BE8">
        <w:rPr>
          <w:lang w:val="en-US"/>
        </w:rPr>
        <w:t xml:space="preserve">A </w:t>
      </w:r>
      <w:r w:rsidR="00C81CD6">
        <w:rPr>
          <w:lang w:val="en-US"/>
        </w:rPr>
        <w:t xml:space="preserve">spatially stratified random sampling design with about 40 measurements per side </w:t>
      </w:r>
      <w:r w:rsidR="00F17BE8">
        <w:rPr>
          <w:lang w:val="en-US"/>
        </w:rPr>
        <w:t xml:space="preserve">was applied </w:t>
      </w:r>
      <w:r w:rsidR="00C81CD6">
        <w:rPr>
          <w:lang w:val="en-US"/>
        </w:rPr>
        <w:t>leading to a total of 198 measurements across all sites</w:t>
      </w:r>
      <w:r w:rsidR="007A0E6C">
        <w:rPr>
          <w:lang w:val="en-US"/>
        </w:rPr>
        <w:t xml:space="preserve">. </w:t>
      </w:r>
      <w:r w:rsidR="00CF5BEA">
        <w:rPr>
          <w:lang w:val="en-US"/>
        </w:rPr>
        <w:t>For each point, fraction</w:t>
      </w:r>
      <w:r w:rsidR="00B15378">
        <w:rPr>
          <w:lang w:val="en-US"/>
        </w:rPr>
        <w:t>al</w:t>
      </w:r>
      <w:r w:rsidR="00CF5BEA">
        <w:rPr>
          <w:lang w:val="en-US"/>
        </w:rPr>
        <w:t xml:space="preserve"> vegetation coverage, vegetation volume and plant height</w:t>
      </w:r>
      <w:r w:rsidR="00B15378">
        <w:rPr>
          <w:lang w:val="en-US"/>
        </w:rPr>
        <w:t>s</w:t>
      </w:r>
      <w:r w:rsidR="00CF5BEA">
        <w:rPr>
          <w:lang w:val="en-US"/>
        </w:rPr>
        <w:t xml:space="preserve"> </w:t>
      </w:r>
      <w:r w:rsidR="00B15378">
        <w:rPr>
          <w:lang w:val="en-US"/>
        </w:rPr>
        <w:t xml:space="preserve">were </w:t>
      </w:r>
      <w:r w:rsidR="00CF5BEA">
        <w:rPr>
          <w:lang w:val="en-US"/>
        </w:rPr>
        <w:t xml:space="preserve">recorded based on a </w:t>
      </w:r>
      <w:r w:rsidR="003B495D" w:rsidRPr="00CF5BEA">
        <w:rPr>
          <w:lang w:val="en-US"/>
        </w:rPr>
        <w:t>2</w:t>
      </w:r>
      <w:r w:rsidR="00CF5BEA" w:rsidRPr="00CF5BEA">
        <w:rPr>
          <w:lang w:val="en-US"/>
        </w:rPr>
        <w:t>5</w:t>
      </w:r>
      <w:r w:rsidR="003B495D" w:rsidRPr="00CF5BEA">
        <w:rPr>
          <w:lang w:val="en-US"/>
        </w:rPr>
        <w:t xml:space="preserve"> x 2</w:t>
      </w:r>
      <w:r w:rsidR="00CF5BEA" w:rsidRPr="00CF5BEA">
        <w:rPr>
          <w:lang w:val="en-US"/>
        </w:rPr>
        <w:t>5</w:t>
      </w:r>
      <w:r w:rsidR="003B495D" w:rsidRPr="00CF5BEA">
        <w:rPr>
          <w:lang w:val="en-US"/>
        </w:rPr>
        <w:t xml:space="preserve"> cm </w:t>
      </w:r>
      <w:r w:rsidR="00CF5BEA" w:rsidRPr="00CF5BEA">
        <w:rPr>
          <w:lang w:val="en-US"/>
        </w:rPr>
        <w:t xml:space="preserve">square representative for the 1 x 1 m area </w:t>
      </w:r>
      <w:r w:rsidR="00CF5BEA">
        <w:rPr>
          <w:lang w:val="en-US"/>
        </w:rPr>
        <w:t>centered around the point</w:t>
      </w:r>
    </w:p>
    <w:p w14:paraId="5AF02659" w14:textId="449A4A19" w:rsidR="00155FE1" w:rsidRPr="000359C3" w:rsidRDefault="001628C1" w:rsidP="000359C3">
      <w:pPr>
        <w:pStyle w:val="berschrift2"/>
        <w:rPr>
          <w:lang w:val="en-GB"/>
        </w:rPr>
      </w:pPr>
      <w:bookmarkStart w:id="7" w:name="_Toc113748967"/>
      <w:r>
        <w:rPr>
          <w:lang w:val="en-GB"/>
        </w:rPr>
        <w:t xml:space="preserve">2.2 </w:t>
      </w:r>
      <w:r w:rsidR="004116B9">
        <w:rPr>
          <w:lang w:val="en-GB"/>
        </w:rPr>
        <w:t>Data pre</w:t>
      </w:r>
      <w:r w:rsidR="007620EF">
        <w:rPr>
          <w:lang w:val="en-GB"/>
        </w:rPr>
        <w:t>-</w:t>
      </w:r>
      <w:r w:rsidR="004116B9">
        <w:rPr>
          <w:lang w:val="en-GB"/>
        </w:rPr>
        <w:t>processing</w:t>
      </w:r>
      <w:bookmarkEnd w:id="7"/>
    </w:p>
    <w:p w14:paraId="2F9A6557" w14:textId="3C68D642" w:rsidR="00DD5F20" w:rsidRPr="00DD5F20" w:rsidRDefault="000359C3" w:rsidP="001226E4">
      <w:pPr>
        <w:rPr>
          <w:rFonts w:eastAsiaTheme="minorEastAsia"/>
          <w:lang w:val="en-GB"/>
        </w:rPr>
      </w:pPr>
      <w:r w:rsidRPr="007A0E6C">
        <w:rPr>
          <w:rFonts w:eastAsiaTheme="minorEastAsia"/>
          <w:lang w:val="en-GB"/>
        </w:rPr>
        <w:t xml:space="preserve">To derive at a homogenous data set across sites, the UAV data was resampled to 3 mm resolution and </w:t>
      </w:r>
      <w:r w:rsidR="003B495D" w:rsidRPr="007A0E6C">
        <w:rPr>
          <w:rFonts w:eastAsiaTheme="minorEastAsia"/>
          <w:lang w:val="en-GB"/>
        </w:rPr>
        <w:t>contrast stretching applied for each site individually</w:t>
      </w:r>
      <w:r w:rsidR="007A0E6C">
        <w:rPr>
          <w:rFonts w:eastAsiaTheme="minorEastAsia"/>
          <w:lang w:val="en-GB"/>
        </w:rPr>
        <w:t xml:space="preserve">. </w:t>
      </w:r>
      <w:r w:rsidR="003B495D">
        <w:rPr>
          <w:rFonts w:eastAsiaTheme="minorEastAsia"/>
          <w:lang w:val="en-GB"/>
        </w:rPr>
        <w:t>The resulting images were saved in 16-bit format</w:t>
      </w:r>
      <w:r w:rsidR="007A0E6C">
        <w:rPr>
          <w:rFonts w:eastAsiaTheme="minorEastAsia"/>
          <w:lang w:val="en-GB"/>
        </w:rPr>
        <w:t xml:space="preserve">. </w:t>
      </w:r>
      <w:r w:rsidR="003B495D" w:rsidRPr="003B495D">
        <w:rPr>
          <w:rFonts w:eastAsiaTheme="minorEastAsia"/>
          <w:lang w:val="en-GB"/>
        </w:rPr>
        <w:t>Fig.</w:t>
      </w:r>
      <w:r w:rsidR="007A0E6C">
        <w:rPr>
          <w:rFonts w:eastAsiaTheme="minorEastAsia"/>
          <w:lang w:val="en-GB"/>
        </w:rPr>
        <w:t> 1</w:t>
      </w:r>
      <w:r w:rsidR="003B495D" w:rsidRPr="003B495D">
        <w:rPr>
          <w:rFonts w:eastAsiaTheme="minorEastAsia"/>
          <w:lang w:val="en-GB"/>
        </w:rPr>
        <w:t xml:space="preserve"> shows </w:t>
      </w:r>
      <w:r w:rsidR="007A0E6C">
        <w:rPr>
          <w:rFonts w:eastAsiaTheme="minorEastAsia"/>
          <w:lang w:val="en-GB"/>
        </w:rPr>
        <w:t xml:space="preserve">a </w:t>
      </w:r>
      <w:r w:rsidR="003B495D" w:rsidRPr="003B495D">
        <w:rPr>
          <w:rFonts w:eastAsiaTheme="minorEastAsia"/>
          <w:lang w:val="en-GB"/>
        </w:rPr>
        <w:t>comparison of the spectra between the sites before the application of these corrections and afterwards</w:t>
      </w:r>
      <w:r w:rsidR="001226E4">
        <w:rPr>
          <w:rFonts w:eastAsiaTheme="minorEastAsia"/>
          <w:lang w:val="en-GB"/>
        </w:rPr>
        <w:t>.</w:t>
      </w:r>
    </w:p>
    <w:p w14:paraId="6385EBF8" w14:textId="787CDBB6" w:rsidR="00DD5F20" w:rsidRPr="00DD5F20" w:rsidRDefault="00DD5F20" w:rsidP="001226E4">
      <w:pPr>
        <w:jc w:val="left"/>
        <w:rPr>
          <w:rFonts w:eastAsiaTheme="minorEastAsia"/>
          <w:lang w:val="en-GB"/>
        </w:rPr>
      </w:pPr>
      <w:r>
        <w:rPr>
          <w:noProof/>
        </w:rPr>
        <w:drawing>
          <wp:inline distT="0" distB="0" distL="0" distR="0" wp14:anchorId="18F13868" wp14:editId="4A7CFB20">
            <wp:extent cx="5760085" cy="10382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1038225"/>
                    </a:xfrm>
                    <a:prstGeom prst="rect">
                      <a:avLst/>
                    </a:prstGeom>
                    <a:noFill/>
                    <a:ln>
                      <a:noFill/>
                    </a:ln>
                  </pic:spPr>
                </pic:pic>
              </a:graphicData>
            </a:graphic>
          </wp:inline>
        </w:drawing>
      </w:r>
    </w:p>
    <w:p w14:paraId="0B14A524" w14:textId="77777777" w:rsidR="001C41EF" w:rsidRPr="009F1FD5" w:rsidRDefault="00DD5F20" w:rsidP="001C41EF">
      <w:pPr>
        <w:keepNext/>
        <w:jc w:val="left"/>
        <w:rPr>
          <w:lang w:val="en-GB"/>
        </w:rPr>
      </w:pPr>
      <w:r>
        <w:rPr>
          <w:noProof/>
        </w:rPr>
        <w:drawing>
          <wp:inline distT="0" distB="0" distL="0" distR="0" wp14:anchorId="4799FEF5" wp14:editId="2DD9EACC">
            <wp:extent cx="5760085" cy="1038225"/>
            <wp:effectExtent l="0" t="0" r="0"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1038225"/>
                    </a:xfrm>
                    <a:prstGeom prst="rect">
                      <a:avLst/>
                    </a:prstGeom>
                    <a:noFill/>
                    <a:ln>
                      <a:noFill/>
                    </a:ln>
                  </pic:spPr>
                </pic:pic>
              </a:graphicData>
            </a:graphic>
          </wp:inline>
        </w:drawing>
      </w:r>
    </w:p>
    <w:p w14:paraId="79C60A85" w14:textId="0E8CE055" w:rsidR="00DD5F20" w:rsidRDefault="001C41EF" w:rsidP="001226E4">
      <w:pPr>
        <w:pStyle w:val="Beschriftung"/>
        <w:jc w:val="left"/>
        <w:rPr>
          <w:rFonts w:eastAsiaTheme="minorEastAsia"/>
        </w:rPr>
      </w:pPr>
      <w:bookmarkStart w:id="8" w:name="_Toc113730563"/>
      <w:r>
        <w:t xml:space="preserve">Figure </w:t>
      </w:r>
      <w:r>
        <w:fldChar w:fldCharType="begin"/>
      </w:r>
      <w:r>
        <w:instrText xml:space="preserve"> SEQ Figure \* ARABIC </w:instrText>
      </w:r>
      <w:r>
        <w:fldChar w:fldCharType="separate"/>
      </w:r>
      <w:r w:rsidR="007A703C">
        <w:rPr>
          <w:noProof/>
        </w:rPr>
        <w:t>1</w:t>
      </w:r>
      <w:r>
        <w:fldChar w:fldCharType="end"/>
      </w:r>
      <w:r>
        <w:t xml:space="preserve">: Mean values &amp; standard deviations </w:t>
      </w:r>
      <w:r w:rsidR="006D0CC1">
        <w:t>of the reflectance per band prior to (top) and after (bottom) applying contrast-stretching</w:t>
      </w:r>
      <w:bookmarkEnd w:id="8"/>
    </w:p>
    <w:p w14:paraId="5F4399AC" w14:textId="44C81630" w:rsidR="00443B9E" w:rsidRPr="00535E36" w:rsidRDefault="003B495D" w:rsidP="00443B9E">
      <w:pPr>
        <w:rPr>
          <w:rFonts w:eastAsiaTheme="minorEastAsia"/>
          <w:lang w:val="en-GB"/>
        </w:rPr>
      </w:pPr>
      <w:r w:rsidRPr="001226E4">
        <w:rPr>
          <w:rFonts w:eastAsiaTheme="minorEastAsia"/>
          <w:lang w:val="en-GB"/>
        </w:rPr>
        <w:lastRenderedPageBreak/>
        <w:t>Two different sub data sets were created out of the UAV images</w:t>
      </w:r>
      <w:r w:rsidR="001226E4">
        <w:rPr>
          <w:rFonts w:eastAsiaTheme="minorEastAsia"/>
          <w:lang w:val="en-GB"/>
        </w:rPr>
        <w:t xml:space="preserve">. </w:t>
      </w:r>
      <w:r w:rsidRPr="001226E4">
        <w:rPr>
          <w:rFonts w:eastAsiaTheme="minorEastAsia"/>
          <w:lang w:val="en-GB"/>
        </w:rPr>
        <w:t xml:space="preserve">First, the </w:t>
      </w:r>
      <w:r w:rsidR="00CF5BEA" w:rsidRPr="001226E4">
        <w:rPr>
          <w:rFonts w:eastAsiaTheme="minorEastAsia"/>
          <w:lang w:val="en-GB"/>
        </w:rPr>
        <w:t xml:space="preserve">UAV images </w:t>
      </w:r>
      <w:r w:rsidRPr="001226E4">
        <w:rPr>
          <w:rFonts w:eastAsiaTheme="minorEastAsia"/>
          <w:lang w:val="en-GB"/>
        </w:rPr>
        <w:t xml:space="preserve">were </w:t>
      </w:r>
      <w:r w:rsidR="00CF5BEA" w:rsidRPr="001226E4">
        <w:rPr>
          <w:rFonts w:eastAsiaTheme="minorEastAsia"/>
          <w:lang w:val="en-GB"/>
        </w:rPr>
        <w:t xml:space="preserve">cropped to the in-situ-measurement geolocations generating tiles with a 1 x 1 m extent </w:t>
      </w:r>
      <w:r w:rsidR="001226E4" w:rsidRPr="001226E4">
        <w:rPr>
          <w:rFonts w:eastAsiaTheme="minorEastAsia"/>
          <w:lang w:val="en-GB"/>
        </w:rPr>
        <w:t>centred</w:t>
      </w:r>
      <w:r w:rsidR="00CF5BEA" w:rsidRPr="001226E4">
        <w:rPr>
          <w:rFonts w:eastAsiaTheme="minorEastAsia"/>
          <w:lang w:val="en-GB"/>
        </w:rPr>
        <w:t xml:space="preserve"> around each point measurement</w:t>
      </w:r>
      <w:r w:rsidR="001226E4">
        <w:rPr>
          <w:rFonts w:eastAsiaTheme="minorEastAsia"/>
          <w:lang w:val="en-GB"/>
        </w:rPr>
        <w:t xml:space="preserve">. </w:t>
      </w:r>
      <w:r w:rsidR="00CF5BEA">
        <w:rPr>
          <w:rFonts w:eastAsiaTheme="minorEastAsia"/>
          <w:lang w:val="en-GB"/>
        </w:rPr>
        <w:t xml:space="preserve">Subsequently, each tile – </w:t>
      </w:r>
      <w:r w:rsidR="00CF5BEA" w:rsidRPr="00CF5BEA">
        <w:rPr>
          <w:rFonts w:eastAsiaTheme="minorEastAsia"/>
          <w:lang w:val="en-GB"/>
        </w:rPr>
        <w:t xml:space="preserve">plotted </w:t>
      </w:r>
      <w:r w:rsidR="00CF5BEA">
        <w:rPr>
          <w:rFonts w:eastAsiaTheme="minorEastAsia"/>
          <w:lang w:val="en-GB"/>
        </w:rPr>
        <w:t>as R</w:t>
      </w:r>
      <w:r w:rsidR="005F7512">
        <w:rPr>
          <w:rFonts w:eastAsiaTheme="minorEastAsia"/>
          <w:lang w:val="en-GB"/>
        </w:rPr>
        <w:t>,</w:t>
      </w:r>
      <w:r w:rsidR="00CF5BEA">
        <w:rPr>
          <w:rFonts w:eastAsiaTheme="minorEastAsia"/>
          <w:lang w:val="en-GB"/>
        </w:rPr>
        <w:t>G</w:t>
      </w:r>
      <w:r w:rsidR="005F7512">
        <w:rPr>
          <w:rFonts w:eastAsiaTheme="minorEastAsia"/>
          <w:lang w:val="en-GB"/>
        </w:rPr>
        <w:t>,</w:t>
      </w:r>
      <w:r w:rsidR="00CF5BEA">
        <w:rPr>
          <w:rFonts w:eastAsiaTheme="minorEastAsia"/>
          <w:lang w:val="en-GB"/>
        </w:rPr>
        <w:t>B and false-</w:t>
      </w:r>
      <w:r w:rsidR="001226E4">
        <w:rPr>
          <w:rFonts w:eastAsiaTheme="minorEastAsia"/>
          <w:lang w:val="en-GB"/>
        </w:rPr>
        <w:t>colour</w:t>
      </w:r>
      <w:r w:rsidR="00CF5BEA">
        <w:rPr>
          <w:rFonts w:eastAsiaTheme="minorEastAsia"/>
          <w:lang w:val="en-GB"/>
        </w:rPr>
        <w:t xml:space="preserve"> NIR</w:t>
      </w:r>
      <w:r w:rsidR="005F7512">
        <w:rPr>
          <w:rFonts w:eastAsiaTheme="minorEastAsia"/>
          <w:lang w:val="en-GB"/>
        </w:rPr>
        <w:t>,G,B – was assessed visually to exclude unreliable tiles with obvious deviations from recorded in-situ-measurements</w:t>
      </w:r>
      <w:r w:rsidR="001226E4">
        <w:rPr>
          <w:rFonts w:eastAsiaTheme="minorEastAsia"/>
          <w:lang w:val="en-GB"/>
        </w:rPr>
        <w:t xml:space="preserve">. </w:t>
      </w:r>
      <w:r w:rsidR="005F7512" w:rsidRPr="005F7512">
        <w:rPr>
          <w:rFonts w:eastAsiaTheme="minorEastAsia"/>
          <w:lang w:val="en-GB"/>
        </w:rPr>
        <w:t>After excluding these measurements, as well as those for which there is no complete overlap through the UAV images, a set of 160 measurements and associated UAV tiles remained for further analysis</w:t>
      </w:r>
      <w:r w:rsidR="001226E4">
        <w:rPr>
          <w:rFonts w:eastAsiaTheme="minorEastAsia"/>
          <w:lang w:val="en-GB"/>
        </w:rPr>
        <w:t xml:space="preserve">. </w:t>
      </w:r>
      <w:r w:rsidR="005F7512" w:rsidRPr="005F7512">
        <w:rPr>
          <w:rFonts w:eastAsiaTheme="minorEastAsia"/>
          <w:lang w:val="en-GB"/>
        </w:rPr>
        <w:t xml:space="preserve">Statistics on the distribution of the values and the correlation of variables can be found in Figs. </w:t>
      </w:r>
      <w:r w:rsidR="001226E4">
        <w:rPr>
          <w:rFonts w:eastAsiaTheme="minorEastAsia"/>
          <w:lang w:val="en-GB"/>
        </w:rPr>
        <w:t>2</w:t>
      </w:r>
      <w:r w:rsidR="005F7512" w:rsidRPr="005F7512">
        <w:rPr>
          <w:rFonts w:eastAsiaTheme="minorEastAsia"/>
          <w:lang w:val="en-GB"/>
        </w:rPr>
        <w:t xml:space="preserve"> &amp; </w:t>
      </w:r>
      <w:r w:rsidR="001226E4">
        <w:rPr>
          <w:rFonts w:eastAsiaTheme="minorEastAsia"/>
          <w:lang w:val="en-GB"/>
        </w:rPr>
        <w:t xml:space="preserve">3. </w:t>
      </w:r>
      <w:r w:rsidR="00443B9E">
        <w:rPr>
          <w:rFonts w:eastAsiaTheme="minorEastAsia"/>
          <w:lang w:val="en-GB"/>
        </w:rPr>
        <w:t xml:space="preserve">It is evident that the vegetation variables vary not only within but also across sites. La Plagne representing the lowest altitude site shows the strongest vegetation whereas Chichoue Milieu Bas, for example, shows only sparse vegetation. </w:t>
      </w:r>
    </w:p>
    <w:p w14:paraId="013F0B8C" w14:textId="38A0B1F7" w:rsidR="00443B9E" w:rsidRDefault="00443B9E" w:rsidP="00443B9E">
      <w:pPr>
        <w:rPr>
          <w:rFonts w:eastAsiaTheme="minorEastAsia"/>
          <w:lang w:val="en-GB"/>
        </w:rPr>
      </w:pPr>
      <w:r w:rsidRPr="00443B9E">
        <w:rPr>
          <w:rFonts w:eastAsiaTheme="minorEastAsia"/>
          <w:lang w:val="en-GB"/>
        </w:rPr>
        <w:t>In addition to this dataset directly aligned to the geolocation of the measurements, a second dataset was generated by tiling the complete UAV images</w:t>
      </w:r>
      <w:r>
        <w:rPr>
          <w:rFonts w:eastAsiaTheme="minorEastAsia"/>
          <w:lang w:val="en-GB"/>
        </w:rPr>
        <w:t xml:space="preserve">. </w:t>
      </w:r>
      <w:r w:rsidRPr="00215DF2">
        <w:rPr>
          <w:rFonts w:eastAsiaTheme="minorEastAsia"/>
          <w:lang w:val="en-GB"/>
        </w:rPr>
        <w:t>With an overlap of 50</w:t>
      </w:r>
      <w:r>
        <w:rPr>
          <w:rFonts w:eastAsiaTheme="minorEastAsia"/>
          <w:lang w:val="en-GB"/>
        </w:rPr>
        <w:t> </w:t>
      </w:r>
      <w:r w:rsidRPr="00215DF2">
        <w:rPr>
          <w:rFonts w:eastAsiaTheme="minorEastAsia"/>
          <w:lang w:val="en-GB"/>
        </w:rPr>
        <w:t>%, this results in the numbers of tiles per site listed in Table 2</w:t>
      </w:r>
      <w:r>
        <w:rPr>
          <w:rFonts w:eastAsiaTheme="minorEastAsia"/>
          <w:lang w:val="en-GB"/>
        </w:rPr>
        <w:t xml:space="preserve">. </w:t>
      </w:r>
      <w:r w:rsidRPr="00215DF2">
        <w:rPr>
          <w:rFonts w:eastAsiaTheme="minorEastAsia"/>
          <w:lang w:val="en-GB"/>
        </w:rPr>
        <w:t>Since no direct measurements of the vegetation parameters are available for these tiles, they are referred to as unlabelled tiles</w:t>
      </w:r>
      <w:r>
        <w:rPr>
          <w:rFonts w:eastAsiaTheme="minorEastAsia"/>
          <w:lang w:val="en-GB"/>
        </w:rPr>
        <w:t xml:space="preserve"> subsequently</w:t>
      </w:r>
      <w:r>
        <w:rPr>
          <w:rFonts w:eastAsiaTheme="minorEastAsia"/>
          <w:lang w:val="en-GB"/>
        </w:rPr>
        <w:t>.</w:t>
      </w:r>
    </w:p>
    <w:p w14:paraId="4677D459" w14:textId="62CCB83E" w:rsidR="00443B9E" w:rsidRDefault="00443B9E" w:rsidP="00443B9E">
      <w:pPr>
        <w:pStyle w:val="Beschriftung"/>
        <w:keepNext/>
      </w:pPr>
      <w:bookmarkStart w:id="9" w:name="_Toc113631051"/>
      <w:r>
        <w:t xml:space="preserve">Table </w:t>
      </w:r>
      <w:r>
        <w:fldChar w:fldCharType="begin"/>
      </w:r>
      <w:r>
        <w:instrText xml:space="preserve"> SEQ Table \* ARABIC </w:instrText>
      </w:r>
      <w:r>
        <w:fldChar w:fldCharType="separate"/>
      </w:r>
      <w:r w:rsidR="007A703C">
        <w:rPr>
          <w:noProof/>
        </w:rPr>
        <w:t>1</w:t>
      </w:r>
      <w:r>
        <w:fldChar w:fldCharType="end"/>
      </w:r>
      <w:r>
        <w:t>: Number of unlabelled tiles per site</w:t>
      </w:r>
      <w:bookmarkEnd w:id="9"/>
    </w:p>
    <w:p w14:paraId="42596D46" w14:textId="3EA00280" w:rsidR="009F00F6" w:rsidRDefault="00443B9E" w:rsidP="009F00F6">
      <w:pPr>
        <w:rPr>
          <w:rFonts w:eastAsiaTheme="minorEastAsia"/>
          <w:lang w:val="en-GB"/>
        </w:rPr>
      </w:pPr>
      <w:r w:rsidRPr="00493E48">
        <w:rPr>
          <w:rFonts w:eastAsiaTheme="minorEastAsia"/>
          <w:noProof/>
          <w:lang w:val="en-GB"/>
        </w:rPr>
        <w:drawing>
          <wp:inline distT="0" distB="0" distL="0" distR="0" wp14:anchorId="507B14B2" wp14:editId="0525BA39">
            <wp:extent cx="3039900" cy="1199072"/>
            <wp:effectExtent l="0" t="0" r="8255" b="1270"/>
            <wp:docPr id="1" name="Grafik 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isch enthält.&#10;&#10;Automatisch generierte Beschreibung"/>
                    <pic:cNvPicPr/>
                  </pic:nvPicPr>
                  <pic:blipFill>
                    <a:blip r:embed="rId15"/>
                    <a:stretch>
                      <a:fillRect/>
                    </a:stretch>
                  </pic:blipFill>
                  <pic:spPr>
                    <a:xfrm>
                      <a:off x="0" y="0"/>
                      <a:ext cx="3098485" cy="1222181"/>
                    </a:xfrm>
                    <a:prstGeom prst="rect">
                      <a:avLst/>
                    </a:prstGeom>
                  </pic:spPr>
                </pic:pic>
              </a:graphicData>
            </a:graphic>
          </wp:inline>
        </w:drawing>
      </w:r>
    </w:p>
    <w:p w14:paraId="1B8CAC03" w14:textId="77777777" w:rsidR="00D17B2C" w:rsidRPr="009F00F6" w:rsidRDefault="00D17B2C" w:rsidP="009F00F6">
      <w:pPr>
        <w:rPr>
          <w:rFonts w:eastAsiaTheme="minorEastAsia"/>
          <w:lang w:val="en-GB"/>
        </w:rPr>
      </w:pPr>
    </w:p>
    <w:p w14:paraId="0EB2E482" w14:textId="1865DA07" w:rsidR="006D0CC1" w:rsidRDefault="003247D8" w:rsidP="006D0CC1">
      <w:pPr>
        <w:keepNext/>
        <w:jc w:val="left"/>
      </w:pPr>
      <w:r>
        <w:rPr>
          <w:noProof/>
        </w:rPr>
        <w:drawing>
          <wp:inline distT="0" distB="0" distL="0" distR="0" wp14:anchorId="744F3D85" wp14:editId="2ED797FB">
            <wp:extent cx="5760085" cy="2907030"/>
            <wp:effectExtent l="0" t="0" r="0" b="762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2907030"/>
                    </a:xfrm>
                    <a:prstGeom prst="rect">
                      <a:avLst/>
                    </a:prstGeom>
                    <a:noFill/>
                    <a:ln>
                      <a:noFill/>
                    </a:ln>
                  </pic:spPr>
                </pic:pic>
              </a:graphicData>
            </a:graphic>
          </wp:inline>
        </w:drawing>
      </w:r>
    </w:p>
    <w:p w14:paraId="16BDE87C" w14:textId="14CDB9C7" w:rsidR="003247D8" w:rsidRDefault="006D0CC1" w:rsidP="009F00F6">
      <w:pPr>
        <w:pStyle w:val="Beschriftung"/>
        <w:jc w:val="left"/>
        <w:rPr>
          <w:rFonts w:eastAsiaTheme="minorEastAsia"/>
        </w:rPr>
      </w:pPr>
      <w:bookmarkStart w:id="10" w:name="_Toc113730564"/>
      <w:r>
        <w:t xml:space="preserve">Figure </w:t>
      </w:r>
      <w:r>
        <w:fldChar w:fldCharType="begin"/>
      </w:r>
      <w:r>
        <w:instrText xml:space="preserve"> SEQ Figure \* ARABIC </w:instrText>
      </w:r>
      <w:r>
        <w:fldChar w:fldCharType="separate"/>
      </w:r>
      <w:r w:rsidR="007A703C">
        <w:rPr>
          <w:noProof/>
        </w:rPr>
        <w:t>2</w:t>
      </w:r>
      <w:r>
        <w:fldChar w:fldCharType="end"/>
      </w:r>
      <w:r>
        <w:t xml:space="preserve">: </w:t>
      </w:r>
      <w:r w:rsidR="00DD25FB">
        <w:t>Frequency distributions for each variable across sites</w:t>
      </w:r>
      <w:bookmarkEnd w:id="10"/>
    </w:p>
    <w:p w14:paraId="2128A3ED" w14:textId="77777777" w:rsidR="00DD25FB" w:rsidRDefault="003247D8" w:rsidP="00DD25FB">
      <w:pPr>
        <w:keepNext/>
        <w:jc w:val="left"/>
      </w:pPr>
      <w:r>
        <w:rPr>
          <w:noProof/>
        </w:rPr>
        <w:lastRenderedPageBreak/>
        <w:drawing>
          <wp:inline distT="0" distB="0" distL="0" distR="0" wp14:anchorId="0C3252A8" wp14:editId="34D59176">
            <wp:extent cx="4420617" cy="3579963"/>
            <wp:effectExtent l="0" t="0" r="0"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1053" cy="3604611"/>
                    </a:xfrm>
                    <a:prstGeom prst="rect">
                      <a:avLst/>
                    </a:prstGeom>
                    <a:noFill/>
                    <a:ln>
                      <a:noFill/>
                    </a:ln>
                  </pic:spPr>
                </pic:pic>
              </a:graphicData>
            </a:graphic>
          </wp:inline>
        </w:drawing>
      </w:r>
    </w:p>
    <w:p w14:paraId="0E0C443F" w14:textId="0A99102B" w:rsidR="008D1966" w:rsidRPr="008D1966" w:rsidRDefault="00DD25FB" w:rsidP="008D1966">
      <w:pPr>
        <w:pStyle w:val="Beschriftung"/>
        <w:jc w:val="left"/>
      </w:pPr>
      <w:bookmarkStart w:id="11" w:name="_Toc113730565"/>
      <w:r>
        <w:t xml:space="preserve">Figure </w:t>
      </w:r>
      <w:r>
        <w:fldChar w:fldCharType="begin"/>
      </w:r>
      <w:r>
        <w:instrText xml:space="preserve"> SEQ Figure \* ARABIC </w:instrText>
      </w:r>
      <w:r>
        <w:fldChar w:fldCharType="separate"/>
      </w:r>
      <w:r w:rsidR="007A703C">
        <w:rPr>
          <w:noProof/>
        </w:rPr>
        <w:t>3</w:t>
      </w:r>
      <w:r>
        <w:fldChar w:fldCharType="end"/>
      </w:r>
      <w:r>
        <w:t>: Pairwise relationships between variables</w:t>
      </w:r>
      <w:bookmarkEnd w:id="11"/>
    </w:p>
    <w:p w14:paraId="51BA823B" w14:textId="5E69342A" w:rsidR="007620EF" w:rsidRDefault="00535E36" w:rsidP="00535E36">
      <w:pPr>
        <w:tabs>
          <w:tab w:val="left" w:pos="8307"/>
        </w:tabs>
        <w:rPr>
          <w:rFonts w:eastAsiaTheme="minorEastAsia"/>
          <w:lang w:val="en-GB"/>
        </w:rPr>
      </w:pPr>
      <w:r>
        <w:rPr>
          <w:rFonts w:eastAsiaTheme="minorEastAsia"/>
          <w:lang w:val="en-GB"/>
        </w:rPr>
        <w:tab/>
      </w:r>
    </w:p>
    <w:p w14:paraId="79743BE3" w14:textId="2F99B9DC" w:rsidR="00103642" w:rsidRDefault="00103642" w:rsidP="005D4AAF">
      <w:pPr>
        <w:rPr>
          <w:rFonts w:eastAsiaTheme="minorEastAsia"/>
          <w:lang w:val="en-GB"/>
        </w:rPr>
      </w:pPr>
    </w:p>
    <w:p w14:paraId="20097B5F" w14:textId="78832DCE" w:rsidR="00103642" w:rsidRDefault="00103642" w:rsidP="005D4AAF">
      <w:pPr>
        <w:rPr>
          <w:rFonts w:eastAsiaTheme="minorEastAsia"/>
          <w:lang w:val="en-GB"/>
        </w:rPr>
      </w:pPr>
    </w:p>
    <w:p w14:paraId="5B814081" w14:textId="731A85A7" w:rsidR="00103642" w:rsidRDefault="00103642" w:rsidP="005D4AAF">
      <w:pPr>
        <w:rPr>
          <w:rFonts w:eastAsiaTheme="minorEastAsia"/>
          <w:lang w:val="en-GB"/>
        </w:rPr>
      </w:pPr>
    </w:p>
    <w:p w14:paraId="5B865BFD" w14:textId="1F17C71C" w:rsidR="009F00F6" w:rsidRDefault="009F00F6" w:rsidP="005D4AAF">
      <w:pPr>
        <w:rPr>
          <w:rFonts w:eastAsiaTheme="minorEastAsia"/>
          <w:lang w:val="en-GB"/>
        </w:rPr>
      </w:pPr>
    </w:p>
    <w:p w14:paraId="6E3E3331" w14:textId="0D713566" w:rsidR="009F00F6" w:rsidRDefault="009F00F6" w:rsidP="005D4AAF">
      <w:pPr>
        <w:rPr>
          <w:rFonts w:eastAsiaTheme="minorEastAsia"/>
          <w:lang w:val="en-GB"/>
        </w:rPr>
      </w:pPr>
    </w:p>
    <w:p w14:paraId="4B1A53C9" w14:textId="444A63AC" w:rsidR="009F00F6" w:rsidRDefault="009F00F6" w:rsidP="005D4AAF">
      <w:pPr>
        <w:rPr>
          <w:rFonts w:eastAsiaTheme="minorEastAsia"/>
          <w:lang w:val="en-GB"/>
        </w:rPr>
      </w:pPr>
    </w:p>
    <w:p w14:paraId="74DE888F" w14:textId="1563EA7A" w:rsidR="009F00F6" w:rsidRDefault="009F00F6" w:rsidP="005D4AAF">
      <w:pPr>
        <w:rPr>
          <w:rFonts w:eastAsiaTheme="minorEastAsia"/>
          <w:lang w:val="en-GB"/>
        </w:rPr>
      </w:pPr>
    </w:p>
    <w:p w14:paraId="352704C4" w14:textId="7F71CB51" w:rsidR="009F00F6" w:rsidRDefault="009F00F6" w:rsidP="005D4AAF">
      <w:pPr>
        <w:rPr>
          <w:rFonts w:eastAsiaTheme="minorEastAsia"/>
          <w:lang w:val="en-GB"/>
        </w:rPr>
      </w:pPr>
    </w:p>
    <w:p w14:paraId="4B91E09B" w14:textId="41CC475C" w:rsidR="009F00F6" w:rsidRDefault="009F00F6" w:rsidP="005D4AAF">
      <w:pPr>
        <w:rPr>
          <w:rFonts w:eastAsiaTheme="minorEastAsia"/>
          <w:lang w:val="en-GB"/>
        </w:rPr>
      </w:pPr>
    </w:p>
    <w:p w14:paraId="54DA6EDC" w14:textId="40631739" w:rsidR="009F00F6" w:rsidRDefault="009F00F6" w:rsidP="005D4AAF">
      <w:pPr>
        <w:rPr>
          <w:rFonts w:eastAsiaTheme="minorEastAsia"/>
          <w:lang w:val="en-GB"/>
        </w:rPr>
      </w:pPr>
    </w:p>
    <w:p w14:paraId="347ECFA8" w14:textId="77777777" w:rsidR="009F00F6" w:rsidRDefault="009F00F6" w:rsidP="005D4AAF">
      <w:pPr>
        <w:rPr>
          <w:rFonts w:eastAsiaTheme="minorEastAsia"/>
          <w:lang w:val="en-GB"/>
        </w:rPr>
      </w:pPr>
    </w:p>
    <w:p w14:paraId="73F9D29B" w14:textId="3AFAE037" w:rsidR="007620EF" w:rsidRDefault="007620EF" w:rsidP="00E24ED1">
      <w:pPr>
        <w:pStyle w:val="berschrift1"/>
        <w:spacing w:after="240"/>
        <w:rPr>
          <w:lang w:val="en-GB"/>
        </w:rPr>
      </w:pPr>
      <w:bookmarkStart w:id="12" w:name="_Toc113748968"/>
      <w:r>
        <w:rPr>
          <w:lang w:val="en-GB"/>
        </w:rPr>
        <w:lastRenderedPageBreak/>
        <w:t>3</w:t>
      </w:r>
      <w:r w:rsidRPr="00B57B30">
        <w:rPr>
          <w:lang w:val="en-GB"/>
        </w:rPr>
        <w:t xml:space="preserve"> </w:t>
      </w:r>
      <w:r>
        <w:rPr>
          <w:lang w:val="en-GB"/>
        </w:rPr>
        <w:t>Methods</w:t>
      </w:r>
      <w:bookmarkEnd w:id="12"/>
    </w:p>
    <w:p w14:paraId="4B71F415" w14:textId="70A47F3D" w:rsidR="002409CA" w:rsidRDefault="002409CA" w:rsidP="006C3242">
      <w:pPr>
        <w:rPr>
          <w:lang w:val="en-GB"/>
        </w:rPr>
      </w:pPr>
      <w:r>
        <w:rPr>
          <w:lang w:val="en-GB"/>
        </w:rPr>
        <w:t xml:space="preserve">The following three approaches are evaluated systematically in the current </w:t>
      </w:r>
      <w:r w:rsidR="002536B0">
        <w:rPr>
          <w:lang w:val="en-GB"/>
        </w:rPr>
        <w:t>work</w:t>
      </w:r>
      <w:r>
        <w:rPr>
          <w:lang w:val="en-GB"/>
        </w:rPr>
        <w:t>. They are ordered according to increasing model complexity and corresponding requirements</w:t>
      </w:r>
      <w:r w:rsidR="00E64288">
        <w:rPr>
          <w:lang w:val="en-GB"/>
        </w:rPr>
        <w:t xml:space="preserve"> regarding data amounts and computing resources</w:t>
      </w:r>
      <w:r w:rsidR="0023558C">
        <w:rPr>
          <w:lang w:val="en-GB"/>
        </w:rPr>
        <w:t>.</w:t>
      </w:r>
    </w:p>
    <w:p w14:paraId="02ED41D8" w14:textId="4349F60B" w:rsidR="003B4D00" w:rsidRDefault="00114A3D" w:rsidP="003E2B9C">
      <w:pPr>
        <w:pStyle w:val="berschrift2"/>
        <w:spacing w:before="120"/>
        <w:rPr>
          <w:lang w:val="en-GB"/>
        </w:rPr>
      </w:pPr>
      <w:bookmarkStart w:id="13" w:name="_Toc113748969"/>
      <w:r w:rsidRPr="003B4D00">
        <w:rPr>
          <w:lang w:val="en-GB"/>
        </w:rPr>
        <w:t xml:space="preserve">3.1 </w:t>
      </w:r>
      <w:r w:rsidR="003B4D00">
        <w:rPr>
          <w:lang w:val="en-GB"/>
        </w:rPr>
        <w:t>M</w:t>
      </w:r>
      <w:r w:rsidR="003B4D00" w:rsidRPr="003B4D00">
        <w:rPr>
          <w:lang w:val="en-GB"/>
        </w:rPr>
        <w:t>odel</w:t>
      </w:r>
      <w:r w:rsidR="003B4D00">
        <w:rPr>
          <w:lang w:val="en-GB"/>
        </w:rPr>
        <w:t xml:space="preserve"> A:</w:t>
      </w:r>
      <w:r w:rsidR="003B4D00" w:rsidRPr="003B4D00">
        <w:rPr>
          <w:lang w:val="en-GB"/>
        </w:rPr>
        <w:t xml:space="preserve"> Manual f</w:t>
      </w:r>
      <w:r w:rsidR="003B4D00">
        <w:rPr>
          <w:lang w:val="en-GB"/>
        </w:rPr>
        <w:t>eature engineering &amp; random forest regression</w:t>
      </w:r>
      <w:bookmarkEnd w:id="13"/>
    </w:p>
    <w:p w14:paraId="3389C55B" w14:textId="77777777" w:rsidR="00405A81" w:rsidRDefault="002409CA" w:rsidP="009F00F6">
      <w:pPr>
        <w:rPr>
          <w:lang w:val="en-GB"/>
        </w:rPr>
      </w:pPr>
      <w:r w:rsidRPr="009F00F6">
        <w:rPr>
          <w:lang w:val="en-GB"/>
        </w:rPr>
        <w:t xml:space="preserve">Given the low amount of data points, one way to solve the regression problem </w:t>
      </w:r>
      <w:r w:rsidR="00DF1B0E" w:rsidRPr="009F00F6">
        <w:rPr>
          <w:lang w:val="en-GB"/>
        </w:rPr>
        <w:t>is to</w:t>
      </w:r>
      <w:r w:rsidRPr="009F00F6">
        <w:rPr>
          <w:lang w:val="en-GB"/>
        </w:rPr>
        <w:t xml:space="preserve"> rely on less complex machine learning models instead of deep learning</w:t>
      </w:r>
      <w:r w:rsidR="00B15378" w:rsidRPr="009F00F6">
        <w:rPr>
          <w:lang w:val="en-GB"/>
        </w:rPr>
        <w:t xml:space="preserve"> </w:t>
      </w:r>
      <w:r w:rsidRPr="009F00F6">
        <w:rPr>
          <w:lang w:val="en-GB"/>
        </w:rPr>
        <w:t>based computer vision</w:t>
      </w:r>
      <w:r w:rsidR="009F00F6">
        <w:rPr>
          <w:lang w:val="en-GB"/>
        </w:rPr>
        <w:t xml:space="preserve">. </w:t>
      </w:r>
      <w:r>
        <w:rPr>
          <w:lang w:val="en-GB"/>
        </w:rPr>
        <w:t xml:space="preserve">In remote sensing </w:t>
      </w:r>
      <w:r w:rsidR="00CE72BE">
        <w:rPr>
          <w:lang w:val="en-GB"/>
        </w:rPr>
        <w:t xml:space="preserve">studies, the Random Forest </w:t>
      </w:r>
      <w:r w:rsidR="00CF6C53">
        <w:rPr>
          <w:lang w:val="en-GB"/>
        </w:rPr>
        <w:t xml:space="preserve">(RF) </w:t>
      </w:r>
      <w:r w:rsidR="00CE72BE">
        <w:rPr>
          <w:lang w:val="en-GB"/>
        </w:rPr>
        <w:t>classifier</w:t>
      </w:r>
      <w:r w:rsidR="002536B0">
        <w:rPr>
          <w:lang w:val="en-GB"/>
        </w:rPr>
        <w:t xml:space="preserve"> </w:t>
      </w:r>
      <w:sdt>
        <w:sdtPr>
          <w:rPr>
            <w:lang w:val="en-GB"/>
          </w:rPr>
          <w:alias w:val="To edit, see citavi.com/edit"/>
          <w:tag w:val="CitaviPlaceholder#5420d548-974b-4f9c-9bd7-47c2e1040d23"/>
          <w:id w:val="543868077"/>
          <w:placeholder>
            <w:docPart w:val="DefaultPlaceholder_-1854013440"/>
          </w:placeholder>
        </w:sdtPr>
        <w:sdtContent>
          <w:r w:rsidR="002536B0">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GEyNDIyLTQ4ZTUtNGZhOS04MDY1LTI1ZWU1MDQ4ZmQ1MSIsIlJhbmdlTGVuZ3RoIjo0LCJSZWZlcmVuY2VJZCI6IjgyZWZkMTlhLWI1ZjEtNDViMy1hMjkwLThiY2RmYjZhYWF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My9BOjEwMTA5MzM0MDQzMjQiLCJVcmlTdHJpbmciOiJodHRwczovL2RvaS5vcmcvMTAuMTAyMy9BOjEwMTA5MzM0MDQzM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}</w:instrText>
          </w:r>
          <w:r w:rsidR="002536B0">
            <w:rPr>
              <w:lang w:val="en-GB"/>
            </w:rPr>
            <w:fldChar w:fldCharType="separate"/>
          </w:r>
          <w:r w:rsidR="002536B0">
            <w:rPr>
              <w:lang w:val="en-GB"/>
            </w:rPr>
            <w:t>[17]</w:t>
          </w:r>
          <w:r w:rsidR="002536B0">
            <w:rPr>
              <w:lang w:val="en-GB"/>
            </w:rPr>
            <w:fldChar w:fldCharType="end"/>
          </w:r>
        </w:sdtContent>
      </w:sdt>
      <w:r w:rsidR="002536B0">
        <w:rPr>
          <w:lang w:val="en-GB"/>
        </w:rPr>
        <w:t xml:space="preserve"> proved</w:t>
      </w:r>
      <w:r w:rsidR="00CE72BE">
        <w:rPr>
          <w:lang w:val="en-GB"/>
        </w:rPr>
        <w:t xml:space="preserve"> to be a </w:t>
      </w:r>
      <w:r>
        <w:rPr>
          <w:lang w:val="en-GB"/>
        </w:rPr>
        <w:t>robust</w:t>
      </w:r>
      <w:r w:rsidR="00CE72BE">
        <w:rPr>
          <w:lang w:val="en-GB"/>
        </w:rPr>
        <w:t xml:space="preserve"> algorithm which has been used many times across a wide range of applications</w:t>
      </w:r>
      <w:r w:rsidR="002536B0">
        <w:rPr>
          <w:lang w:val="en-GB"/>
        </w:rPr>
        <w:t xml:space="preserve"> </w:t>
      </w:r>
      <w:sdt>
        <w:sdtPr>
          <w:rPr>
            <w:lang w:val="en-GB"/>
          </w:rPr>
          <w:alias w:val="To edit, see citavi.com/edit"/>
          <w:tag w:val="CitaviPlaceholder#33a2bb11-e09d-4410-a8d3-d07104a2868d"/>
          <w:id w:val="-1992472266"/>
          <w:placeholder>
            <w:docPart w:val="DefaultPlaceholder_-1854013440"/>
          </w:placeholder>
        </w:sdtPr>
        <w:sdtContent>
          <w:r w:rsidR="002536B0">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ZjYzMzc0LTI0MDktNDY3Yy1hODBjLTdiYWE1YmU0MGU0ZCIsIlJhbmdlTGVuZ3RoIjo0LCJSZWZlcmVuY2VJZCI6IjY4MWMzMTAzLWVhZTQtNDdjNC1iYzhkLTdiODAyY2M4OWV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XNwcnNqcHJzLjIwMTYuMDEuMD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zcHJzanBycy4yMDE2LjAxLjAxMSIsIlVyaVN0cmluZyI6Imh0dHBzOi8vZG9pLm9yZy8xMC4xMDE2L2ouaXNwcnNqcHJzLjIwMTYuMDEuMD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RtbnN4eG02d2Q1eW9wZTdkd2JyN2Z2dmNneHJzMHNuN3VvIiwiQ3JlYXRlZE9uIjoiMjAyMi0wNy0zMFQxMzoxMTo0OVoiLCJNb2RpZmllZEJ5IjoiZG1uc3h4bTZ3ZDV5b3BlN2R3YnI3ZnZ2Y2d4cnMwc243dW8iLCJJZCI6ImYzYzQ0MDY2LTZiOTctNDU1ZC1hOGM2LTA3MWRjYjM3MmZjMyIsIk1vZGlmaWVkT24iOiIyMDIyLTA3LTMwVDEzOjExOjQ5WiIsIlByb2plY3QiOnsiJHJlZiI6IjgifX1dLCJPcmdhbml6YXRpb25zIjpbXSwiT3RoZXJzSW52b2x2ZWQiOltdLCJQYWdlQ291bnQiOiI4Ii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}</w:instrText>
          </w:r>
          <w:r w:rsidR="002536B0">
            <w:rPr>
              <w:lang w:val="en-GB"/>
            </w:rPr>
            <w:fldChar w:fldCharType="separate"/>
          </w:r>
          <w:r w:rsidR="002536B0">
            <w:rPr>
              <w:lang w:val="en-GB"/>
            </w:rPr>
            <w:t>[18]</w:t>
          </w:r>
          <w:r w:rsidR="002536B0">
            <w:rPr>
              <w:lang w:val="en-GB"/>
            </w:rPr>
            <w:fldChar w:fldCharType="end"/>
          </w:r>
        </w:sdtContent>
      </w:sdt>
      <w:r w:rsidR="009F00F6">
        <w:rPr>
          <w:lang w:val="en-GB"/>
        </w:rPr>
        <w:t xml:space="preserve">. </w:t>
      </w:r>
    </w:p>
    <w:p w14:paraId="0867F2E5" w14:textId="77777777" w:rsidR="00405A81" w:rsidRDefault="00CE72BE" w:rsidP="00405A81">
      <w:pPr>
        <w:rPr>
          <w:lang w:val="en-GB"/>
        </w:rPr>
      </w:pPr>
      <w:r>
        <w:rPr>
          <w:lang w:val="en-GB"/>
        </w:rPr>
        <w:t>To apply its regression-related equivalent</w:t>
      </w:r>
      <w:r w:rsidR="0068594A">
        <w:rPr>
          <w:lang w:val="en-GB"/>
        </w:rPr>
        <w:t xml:space="preserve"> – </w:t>
      </w:r>
      <w:r w:rsidRPr="0068594A">
        <w:rPr>
          <w:lang w:val="en-GB"/>
        </w:rPr>
        <w:t xml:space="preserve">the </w:t>
      </w:r>
      <w:r w:rsidR="00CF6C53">
        <w:rPr>
          <w:lang w:val="en-GB"/>
        </w:rPr>
        <w:t>RF</w:t>
      </w:r>
      <w:r w:rsidRPr="0068594A">
        <w:rPr>
          <w:lang w:val="en-GB"/>
        </w:rPr>
        <w:t xml:space="preserve"> </w:t>
      </w:r>
      <w:r w:rsidR="00CF6C53">
        <w:rPr>
          <w:lang w:val="en-GB"/>
        </w:rPr>
        <w:t>r</w:t>
      </w:r>
      <w:r w:rsidRPr="0068594A">
        <w:rPr>
          <w:lang w:val="en-GB"/>
        </w:rPr>
        <w:t>egressor</w:t>
      </w:r>
      <w:r w:rsidR="0068594A">
        <w:rPr>
          <w:lang w:val="en-GB"/>
        </w:rPr>
        <w:t xml:space="preserve"> – </w:t>
      </w:r>
      <w:r w:rsidRPr="0068594A">
        <w:rPr>
          <w:lang w:val="en-GB"/>
        </w:rPr>
        <w:t xml:space="preserve">first a set of meaningful features </w:t>
      </w:r>
      <w:r w:rsidR="0068594A">
        <w:rPr>
          <w:lang w:val="en-GB"/>
        </w:rPr>
        <w:t>h</w:t>
      </w:r>
      <w:r w:rsidRPr="0068594A">
        <w:rPr>
          <w:lang w:val="en-GB"/>
        </w:rPr>
        <w:t>as to be engineered</w:t>
      </w:r>
      <w:r w:rsidR="00405A81">
        <w:rPr>
          <w:lang w:val="en-GB"/>
        </w:rPr>
        <w:t xml:space="preserve">. </w:t>
      </w:r>
      <w:r w:rsidR="00AC7D5C" w:rsidRPr="00405A81">
        <w:rPr>
          <w:lang w:val="en-GB"/>
        </w:rPr>
        <w:t>A</w:t>
      </w:r>
      <w:r w:rsidR="00DF1B0E" w:rsidRPr="00405A81">
        <w:rPr>
          <w:lang w:val="en-GB"/>
        </w:rPr>
        <w:t xml:space="preserve"> simple automated tile cover classification </w:t>
      </w:r>
      <w:r w:rsidR="009A0464" w:rsidRPr="00405A81">
        <w:rPr>
          <w:lang w:val="en-GB"/>
        </w:rPr>
        <w:t xml:space="preserve">distinguishing between vegetation, bare ground and shadowed areas </w:t>
      </w:r>
      <w:r w:rsidR="00994DCC" w:rsidRPr="00405A81">
        <w:rPr>
          <w:lang w:val="en-GB"/>
        </w:rPr>
        <w:t>is</w:t>
      </w:r>
      <w:r w:rsidR="002E5716" w:rsidRPr="00405A81">
        <w:rPr>
          <w:lang w:val="en-GB"/>
        </w:rPr>
        <w:t xml:space="preserve"> </w:t>
      </w:r>
      <w:r w:rsidR="009A0464" w:rsidRPr="00405A81">
        <w:rPr>
          <w:lang w:val="en-GB"/>
        </w:rPr>
        <w:t>introduced</w:t>
      </w:r>
      <w:r w:rsidR="002E5716" w:rsidRPr="00405A81">
        <w:rPr>
          <w:lang w:val="en-GB"/>
        </w:rPr>
        <w:t xml:space="preserve"> </w:t>
      </w:r>
      <w:r w:rsidR="00994DCC" w:rsidRPr="00405A81">
        <w:rPr>
          <w:lang w:val="en-GB"/>
        </w:rPr>
        <w:t xml:space="preserve">first </w:t>
      </w:r>
      <w:r w:rsidR="002E5716" w:rsidRPr="00405A81">
        <w:rPr>
          <w:lang w:val="en-GB"/>
        </w:rPr>
        <w:t xml:space="preserve">to allow focusing on </w:t>
      </w:r>
      <w:r w:rsidR="002536B0" w:rsidRPr="00405A81">
        <w:rPr>
          <w:lang w:val="en-GB"/>
        </w:rPr>
        <w:t xml:space="preserve">the </w:t>
      </w:r>
      <w:r w:rsidR="002E5716" w:rsidRPr="00405A81">
        <w:rPr>
          <w:lang w:val="en-GB"/>
        </w:rPr>
        <w:t>vegetated parts of the tiles</w:t>
      </w:r>
      <w:r w:rsidR="00405A81">
        <w:rPr>
          <w:lang w:val="en-GB"/>
        </w:rPr>
        <w:t xml:space="preserve">. </w:t>
      </w:r>
      <w:r w:rsidR="002E5716">
        <w:rPr>
          <w:lang w:val="en-GB"/>
        </w:rPr>
        <w:t>To this aim</w:t>
      </w:r>
      <w:r w:rsidR="00994DCC">
        <w:rPr>
          <w:lang w:val="en-GB"/>
        </w:rPr>
        <w:t>,</w:t>
      </w:r>
      <w:r w:rsidR="002E5716">
        <w:rPr>
          <w:lang w:val="en-GB"/>
        </w:rPr>
        <w:t xml:space="preserve"> image </w:t>
      </w:r>
      <w:r w:rsidR="002E5716" w:rsidRPr="002E5716">
        <w:rPr>
          <w:lang w:val="en-GB"/>
        </w:rPr>
        <w:t xml:space="preserve">segments </w:t>
      </w:r>
      <w:r w:rsidR="009A0464" w:rsidRPr="002E5716">
        <w:rPr>
          <w:lang w:val="en-GB"/>
        </w:rPr>
        <w:t xml:space="preserve">with </w:t>
      </w:r>
      <w:r w:rsidR="002E5716" w:rsidRPr="002E5716">
        <w:rPr>
          <w:lang w:val="en-GB"/>
        </w:rPr>
        <w:t xml:space="preserve">mean </w:t>
      </w:r>
      <w:r w:rsidR="00994DCC">
        <w:rPr>
          <w:lang w:val="en-GB"/>
        </w:rPr>
        <w:t>NDVI</w:t>
      </w:r>
      <w:r w:rsidR="002E5716" w:rsidRPr="002E5716">
        <w:rPr>
          <w:lang w:val="en-GB"/>
        </w:rPr>
        <w:t xml:space="preserve"> </w:t>
      </w:r>
      <w:r w:rsidR="00994DCC">
        <w:rPr>
          <w:lang w:val="en-GB"/>
        </w:rPr>
        <w:t xml:space="preserve">values </w:t>
      </w:r>
      <w:r w:rsidR="009A0464" w:rsidRPr="002E5716">
        <w:rPr>
          <w:lang w:val="en-GB"/>
        </w:rPr>
        <w:t>above</w:t>
      </w:r>
      <w:r w:rsidR="002E5716" w:rsidRPr="002E5716">
        <w:rPr>
          <w:lang w:val="en-GB"/>
        </w:rPr>
        <w:t xml:space="preserve"> a </w:t>
      </w:r>
      <w:r w:rsidR="002E5716">
        <w:rPr>
          <w:lang w:val="en-GB"/>
        </w:rPr>
        <w:t xml:space="preserve">certain </w:t>
      </w:r>
      <w:r w:rsidR="002E5716" w:rsidRPr="002E5716">
        <w:rPr>
          <w:lang w:val="en-GB"/>
        </w:rPr>
        <w:t>threshold</w:t>
      </w:r>
      <w:r w:rsidR="00994DCC">
        <w:rPr>
          <w:lang w:val="en-GB"/>
        </w:rPr>
        <w:t xml:space="preserve"> </w:t>
      </w:r>
      <w:r w:rsidR="002E5716" w:rsidRPr="002E5716">
        <w:rPr>
          <w:lang w:val="en-GB"/>
        </w:rPr>
        <w:t>are classified as vegetation</w:t>
      </w:r>
      <w:r w:rsidR="00405A81">
        <w:rPr>
          <w:lang w:val="en-GB"/>
        </w:rPr>
        <w:t xml:space="preserve">. </w:t>
      </w:r>
      <w:r w:rsidR="002E5716">
        <w:rPr>
          <w:lang w:val="en-GB"/>
        </w:rPr>
        <w:t>The classification of shadowed areas is based on consistently low reflectance values across the channels R, G, B and is necessary as the NDVI is distorted in these areas</w:t>
      </w:r>
      <w:r w:rsidR="00405A81">
        <w:rPr>
          <w:lang w:val="en-GB"/>
        </w:rPr>
        <w:t xml:space="preserve">. </w:t>
      </w:r>
      <w:r w:rsidR="00AC7D5C">
        <w:rPr>
          <w:lang w:val="en-GB"/>
        </w:rPr>
        <w:t>Given the classified tiles, engineering two types of features seem</w:t>
      </w:r>
      <w:r w:rsidR="00CF6C53">
        <w:rPr>
          <w:lang w:val="en-GB"/>
        </w:rPr>
        <w:t>s</w:t>
      </w:r>
      <w:r w:rsidR="00AC7D5C">
        <w:rPr>
          <w:lang w:val="en-GB"/>
        </w:rPr>
        <w:t xml:space="preserve"> to be reasonable </w:t>
      </w:r>
      <w:r w:rsidR="00CF6C53">
        <w:rPr>
          <w:lang w:val="en-GB"/>
        </w:rPr>
        <w:t xml:space="preserve">in order to approximate </w:t>
      </w:r>
      <w:r w:rsidR="00AC7D5C">
        <w:rPr>
          <w:lang w:val="en-GB"/>
        </w:rPr>
        <w:t>the human vision process</w:t>
      </w:r>
      <w:r w:rsidR="00405A81">
        <w:rPr>
          <w:lang w:val="en-GB"/>
        </w:rPr>
        <w:t xml:space="preserve">. </w:t>
      </w:r>
    </w:p>
    <w:p w14:paraId="594271E1" w14:textId="77777777" w:rsidR="00405A81" w:rsidRDefault="00B50228" w:rsidP="00405A81">
      <w:pPr>
        <w:rPr>
          <w:lang w:val="en-GB"/>
        </w:rPr>
      </w:pPr>
      <w:r w:rsidRPr="003E7275">
        <w:rPr>
          <w:lang w:val="en-GB"/>
        </w:rPr>
        <w:t xml:space="preserve">First, spectral features and their derivates, i.e. the share of vegetation, bare ground and shadow, </w:t>
      </w:r>
      <w:r w:rsidR="003E7275" w:rsidRPr="003E7275">
        <w:rPr>
          <w:lang w:val="en-GB"/>
        </w:rPr>
        <w:t>may</w:t>
      </w:r>
      <w:r w:rsidRPr="003E7275">
        <w:rPr>
          <w:lang w:val="en-GB"/>
        </w:rPr>
        <w:t xml:space="preserve"> be used for the </w:t>
      </w:r>
      <w:r w:rsidR="003E7275">
        <w:rPr>
          <w:lang w:val="en-GB"/>
        </w:rPr>
        <w:t>regression of vegetation parameters</w:t>
      </w:r>
      <w:r w:rsidR="00405A81">
        <w:rPr>
          <w:lang w:val="en-GB"/>
        </w:rPr>
        <w:t xml:space="preserve">. </w:t>
      </w:r>
      <w:r w:rsidR="00AA6003" w:rsidRPr="00405A81">
        <w:rPr>
          <w:lang w:val="en-GB"/>
        </w:rPr>
        <w:t xml:space="preserve">The shares are calculated for three different </w:t>
      </w:r>
      <w:r w:rsidR="00CF6C53" w:rsidRPr="00405A81">
        <w:rPr>
          <w:lang w:val="en-GB"/>
        </w:rPr>
        <w:t>NDVI</w:t>
      </w:r>
      <w:r w:rsidR="00AA6003" w:rsidRPr="00405A81">
        <w:rPr>
          <w:lang w:val="en-GB"/>
        </w:rPr>
        <w:t xml:space="preserve"> thresholds (0.3, 0.4, 0.5) to let the </w:t>
      </w:r>
      <w:r w:rsidR="00CF6C53" w:rsidRPr="00405A81">
        <w:rPr>
          <w:lang w:val="en-GB"/>
        </w:rPr>
        <w:t>RF</w:t>
      </w:r>
      <w:r w:rsidR="00AA6003" w:rsidRPr="00405A81">
        <w:rPr>
          <w:lang w:val="en-GB"/>
        </w:rPr>
        <w:t xml:space="preserve"> algorithm choose the most informative variable</w:t>
      </w:r>
      <w:r w:rsidR="00405A81">
        <w:rPr>
          <w:lang w:val="en-GB"/>
        </w:rPr>
        <w:t>.</w:t>
      </w:r>
    </w:p>
    <w:p w14:paraId="1C2CF041" w14:textId="77777777" w:rsidR="00405A81" w:rsidRDefault="003E7275" w:rsidP="00405A81">
      <w:pPr>
        <w:rPr>
          <w:lang w:val="en-GB"/>
        </w:rPr>
      </w:pPr>
      <w:r>
        <w:rPr>
          <w:lang w:val="en-GB"/>
        </w:rPr>
        <w:t xml:space="preserve">Second, the spatial arrangement of these classes </w:t>
      </w:r>
      <w:r w:rsidR="00302050">
        <w:rPr>
          <w:lang w:val="en-GB"/>
        </w:rPr>
        <w:t>may be helpful as well</w:t>
      </w:r>
      <w:r w:rsidR="00405A81">
        <w:rPr>
          <w:lang w:val="en-GB"/>
        </w:rPr>
        <w:t xml:space="preserve">. </w:t>
      </w:r>
      <w:r w:rsidR="00302050" w:rsidRPr="00405A81">
        <w:rPr>
          <w:lang w:val="en-GB"/>
        </w:rPr>
        <w:t>Especially for the variables vegetation height and volume, it seems plausible to predict different values for spatial clustering or fragmentation of vegetation</w:t>
      </w:r>
      <w:r w:rsidR="00405A81">
        <w:rPr>
          <w:lang w:val="en-GB"/>
        </w:rPr>
        <w:t xml:space="preserve">. </w:t>
      </w:r>
      <w:r w:rsidR="00DF4CAD" w:rsidRPr="00DF4CAD">
        <w:rPr>
          <w:lang w:val="en-GB"/>
        </w:rPr>
        <w:t>Different proxies may be used to characterise this spatial aspect</w:t>
      </w:r>
      <w:r w:rsidR="00405A81">
        <w:rPr>
          <w:lang w:val="en-GB"/>
        </w:rPr>
        <w:t xml:space="preserve">. </w:t>
      </w:r>
      <w:r w:rsidR="00DF4CAD" w:rsidRPr="00DF4CAD">
        <w:rPr>
          <w:lang w:val="en-GB"/>
        </w:rPr>
        <w:t>Among others, local and global correlation measures as well as textural metrics (e.g. Haralick, G</w:t>
      </w:r>
      <w:r w:rsidR="00BE3706">
        <w:rPr>
          <w:lang w:val="en-GB"/>
        </w:rPr>
        <w:t>L</w:t>
      </w:r>
      <w:r w:rsidR="00D30782">
        <w:rPr>
          <w:lang w:val="en-GB"/>
        </w:rPr>
        <w:t>CM</w:t>
      </w:r>
      <w:r w:rsidR="00DF4CAD" w:rsidRPr="00DF4CAD">
        <w:rPr>
          <w:lang w:val="en-GB"/>
        </w:rPr>
        <w:t>) are possible</w:t>
      </w:r>
      <w:r w:rsidR="00405A81">
        <w:rPr>
          <w:lang w:val="en-GB"/>
        </w:rPr>
        <w:t xml:space="preserve">. </w:t>
      </w:r>
      <w:r w:rsidR="00DF4CAD">
        <w:rPr>
          <w:lang w:val="en-GB"/>
        </w:rPr>
        <w:t>For this study</w:t>
      </w:r>
      <w:r w:rsidR="00DF4CAD" w:rsidRPr="00DF4CAD">
        <w:rPr>
          <w:lang w:val="en-GB"/>
        </w:rPr>
        <w:t xml:space="preserve">, the size and shape properties of </w:t>
      </w:r>
      <w:r w:rsidR="00F6150E">
        <w:rPr>
          <w:lang w:val="en-GB"/>
        </w:rPr>
        <w:t>objects</w:t>
      </w:r>
      <w:r w:rsidR="006B1D5E">
        <w:rPr>
          <w:lang w:val="en-GB"/>
        </w:rPr>
        <w:t xml:space="preserve"> derived from applying a felzenszwalb segmentation </w:t>
      </w:r>
      <w:r w:rsidR="00F6150E">
        <w:rPr>
          <w:lang w:val="en-GB"/>
        </w:rPr>
        <w:t>are used</w:t>
      </w:r>
      <w:r w:rsidR="00405A81">
        <w:rPr>
          <w:lang w:val="en-GB"/>
        </w:rPr>
        <w:t xml:space="preserve">. </w:t>
      </w:r>
      <w:r w:rsidR="00994DCC">
        <w:rPr>
          <w:lang w:val="en-GB"/>
        </w:rPr>
        <w:t>Specifically, t</w:t>
      </w:r>
      <w:r w:rsidR="005F27BA" w:rsidRPr="005F27BA">
        <w:rPr>
          <w:lang w:val="en-GB"/>
        </w:rPr>
        <w:t>he mean value and standard deviation of the size and shape index of all objects classified as vegetation are taken into account as features</w:t>
      </w:r>
      <w:r w:rsidR="00405A81">
        <w:rPr>
          <w:lang w:val="en-GB"/>
        </w:rPr>
        <w:t xml:space="preserve">. </w:t>
      </w:r>
    </w:p>
    <w:p w14:paraId="342AF827" w14:textId="092BA29F" w:rsidR="000A6B02" w:rsidRPr="00405A81" w:rsidRDefault="006B1D5E" w:rsidP="00405A81">
      <w:pPr>
        <w:rPr>
          <w:lang w:val="en-GB"/>
        </w:rPr>
      </w:pPr>
      <w:r>
        <w:rPr>
          <w:lang w:val="en-GB"/>
        </w:rPr>
        <w:t>In order to represent multi-scale information, the features are calculated for two segmentation scale levels</w:t>
      </w:r>
      <w:r w:rsidR="00DA62A6">
        <w:rPr>
          <w:lang w:val="en-GB"/>
        </w:rPr>
        <w:t xml:space="preserve"> (20, 200)</w:t>
      </w:r>
      <w:r w:rsidR="00405A81">
        <w:rPr>
          <w:lang w:val="en-GB"/>
        </w:rPr>
        <w:t xml:space="preserve">. </w:t>
      </w:r>
      <w:r w:rsidR="00DA62A6">
        <w:rPr>
          <w:lang w:val="en-GB"/>
        </w:rPr>
        <w:t xml:space="preserve">In total, this makes a set of less than 50 features derived from </w:t>
      </w:r>
      <w:r w:rsidR="00CF6C53">
        <w:rPr>
          <w:lang w:val="en-GB"/>
        </w:rPr>
        <w:t xml:space="preserve">the </w:t>
      </w:r>
      <w:r w:rsidR="00DA62A6">
        <w:rPr>
          <w:lang w:val="en-GB"/>
        </w:rPr>
        <w:t xml:space="preserve">images </w:t>
      </w:r>
      <w:r w:rsidR="0023558C">
        <w:rPr>
          <w:lang w:val="en-GB"/>
        </w:rPr>
        <w:t xml:space="preserve">fed into the </w:t>
      </w:r>
      <w:r w:rsidR="00CF6C53">
        <w:rPr>
          <w:lang w:val="en-GB"/>
        </w:rPr>
        <w:t xml:space="preserve">RF </w:t>
      </w:r>
      <w:r w:rsidR="0023558C">
        <w:rPr>
          <w:lang w:val="en-GB"/>
        </w:rPr>
        <w:t>regressor</w:t>
      </w:r>
      <w:r w:rsidR="00405A81">
        <w:rPr>
          <w:lang w:val="en-GB"/>
        </w:rPr>
        <w:t>.</w:t>
      </w:r>
    </w:p>
    <w:p w14:paraId="7669E00A" w14:textId="1D08771F" w:rsidR="003E2B9C" w:rsidRDefault="00114A3D" w:rsidP="003E2B9C">
      <w:pPr>
        <w:pStyle w:val="berschrift2"/>
        <w:spacing w:before="120"/>
        <w:rPr>
          <w:lang w:val="en-GB"/>
        </w:rPr>
      </w:pPr>
      <w:bookmarkStart w:id="14" w:name="_Toc113748970"/>
      <w:r>
        <w:rPr>
          <w:lang w:val="en-GB"/>
        </w:rPr>
        <w:lastRenderedPageBreak/>
        <w:t xml:space="preserve">3.2 </w:t>
      </w:r>
      <w:r w:rsidR="003B4D00">
        <w:rPr>
          <w:lang w:val="en-GB"/>
        </w:rPr>
        <w:t>Model B: Autoencoder followed by small CNN</w:t>
      </w:r>
      <w:bookmarkEnd w:id="14"/>
    </w:p>
    <w:p w14:paraId="7AB2EE48" w14:textId="77777777" w:rsidR="00405A81" w:rsidRDefault="002726E2" w:rsidP="00405A81">
      <w:pPr>
        <w:rPr>
          <w:lang w:val="en-GB"/>
        </w:rPr>
      </w:pPr>
      <w:r w:rsidRPr="00405A81">
        <w:rPr>
          <w:lang w:val="en-GB"/>
        </w:rPr>
        <w:t xml:space="preserve">As </w:t>
      </w:r>
      <w:r w:rsidR="00CF6C53" w:rsidRPr="00405A81">
        <w:rPr>
          <w:lang w:val="en-GB"/>
        </w:rPr>
        <w:t xml:space="preserve">a </w:t>
      </w:r>
      <w:r w:rsidRPr="00405A81">
        <w:rPr>
          <w:lang w:val="en-GB"/>
        </w:rPr>
        <w:t>second approach, one could automate the feature extraction process by using an autoencoder (AE) on the unlabelled dataset</w:t>
      </w:r>
      <w:r w:rsidR="00405A81">
        <w:rPr>
          <w:lang w:val="en-GB"/>
        </w:rPr>
        <w:t xml:space="preserve">. </w:t>
      </w:r>
      <w:r>
        <w:rPr>
          <w:lang w:val="en-GB"/>
        </w:rPr>
        <w:t xml:space="preserve">AEs are neural networks consisting of an encoder and decoder part </w:t>
      </w:r>
      <w:r w:rsidR="00482B7F">
        <w:rPr>
          <w:lang w:val="en-GB"/>
        </w:rPr>
        <w:t xml:space="preserve">aiming at </w:t>
      </w:r>
      <w:r>
        <w:rPr>
          <w:lang w:val="en-GB"/>
        </w:rPr>
        <w:t>reconstruct</w:t>
      </w:r>
      <w:r w:rsidR="00482B7F">
        <w:rPr>
          <w:lang w:val="en-GB"/>
        </w:rPr>
        <w:t xml:space="preserve">ing </w:t>
      </w:r>
      <w:r>
        <w:rPr>
          <w:lang w:val="en-GB"/>
        </w:rPr>
        <w:t>the input image based on an intermediate latent</w:t>
      </w:r>
      <w:r w:rsidR="00482B7F">
        <w:rPr>
          <w:lang w:val="en-GB"/>
        </w:rPr>
        <w:t xml:space="preserve"> (i.e. encoded) </w:t>
      </w:r>
      <w:r>
        <w:rPr>
          <w:lang w:val="en-GB"/>
        </w:rPr>
        <w:t>representation</w:t>
      </w:r>
      <w:r w:rsidR="00B40F59">
        <w:rPr>
          <w:lang w:val="en-GB"/>
        </w:rPr>
        <w:t xml:space="preserve"> </w:t>
      </w:r>
      <w:sdt>
        <w:sdtPr>
          <w:rPr>
            <w:lang w:val="en-GB"/>
          </w:rPr>
          <w:alias w:val="To edit, see citavi.com/edit"/>
          <w:tag w:val="CitaviPlaceholder#ac263a22-bf27-489c-8c22-35cfb7bb31d2"/>
          <w:id w:val="-1737153417"/>
          <w:placeholder>
            <w:docPart w:val="DefaultPlaceholder_-1854013440"/>
          </w:placeholder>
        </w:sdtPr>
        <w:sdtContent>
          <w:r w:rsidR="00B40F59">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DkxYTI4LTY5YzQtNGVhOS1iYjExLWEzNTc3Njg2ZWZkYSIsIlJhbmdlTGVuZ3RoIjozLCJSZWZlcmVuY2VJZCI6IjlkMWU0N2NhLWQzMmQtNDc4Ny1hOWJhLTBkOWQ2MmYwNjM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mZWxpeFxcQXBwRGF0YVxcTG9jYWxcXFRlbXBcXDNiajI0dmhhLmpwZyIsIlVyaVN0cmluZyI6IjlkMWU0N2NhLWQzMmQtNDc4Ny1hOWJhLTBkOWQ2MmYwNjM4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i8wMy8yMDIwIiwiRG9pIjoiQm9va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DMuMDU5OTF2MiIsIlVyaVN0cmluZyI6Imh0dHA6Ly9hcnhpdi5vcmcvcGRmLzIwMDMuMDU5OTF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gS3LDtmJlciIsIkNyZWF0ZWRPbiI6IjIwMjItMDctMTJUMDc6NDY6MTAiLCJNb2RpZmllZEJ5IjoiX0ZlbGl4IEtyw7ZiZXIiLCJJZCI6IjgyYTJjZTExLWVmNzMtNDEzYi1iYWU2LTIwOWFiYTk0NmFjYiIsIk1vZGlmaWVkT24iOiIyMDIyLTA3LTEyVDA3OjQ2OjE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Qm9vayIsIlVyaVN0cmluZyI6Imh0dHBzOi8vZG9pLm9yZy9Cb29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y0xMlQwNzo0NjoxMCIsIk1vZGlmaWVkQnkiOiJfRmVsaXggS3LDtmJlciIsIklkIjoiNTNlNTc4NjItYTQzYS00NDFlLWE5M2EtNmExMWVkNDdiM2Y5IiwiTW9kaWZpZWRPbiI6IjIwMjItMDctMTJUMDc6NDY6MTA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yMDAzLjA1OTkxdjIiLCJVcmlTdHJpbmciOiJodHRwOi8vYXJ4aXYub3JnL2Ficy8yMDAzLjA1OTkxdj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ZlbGl4IEtyw7ZiZXIiLCJDcmVhdGVkT24iOiIyMDIyLTA3LTEyVDA3OjQ2OjEwIiwiTW9kaWZpZWRCeSI6Il9GZWxpeCBLcsO2YmVyIiwiSWQiOiI1ZTM1NzhmNi1jYThjLTQ2ZDktYmQ2YS1iMTAwMWMwMjYwZDciLCJNb2RpZmllZE9uIjoiMjAyMi0wNy0xMlQwNzo0NjoxM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IwMDMuMDU5OTF2MiIsIlVyaVN0cmluZyI6Imh0dHBzOi8vYXJ4aXYub3JnL3BkZi8yMDAzLjA1OTkxdjIucGRm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uZXVjb20uMjAxNS4wOC4xMDQ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bmV1Y29tLjIwMTUuMDguMTA0IiwiVXJpU3RyaW5nIjoiaHR0cHM6Ly9kb2kub3JnLzEwLjEwMTYvai5uZXVjb20uMjAxNS4wOC4xMDQ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}</w:instrText>
          </w:r>
          <w:r w:rsidR="00B40F59">
            <w:rPr>
              <w:lang w:val="en-GB"/>
            </w:rPr>
            <w:fldChar w:fldCharType="separate"/>
          </w:r>
          <w:r w:rsidR="002536B0">
            <w:rPr>
              <w:lang w:val="en-GB"/>
            </w:rPr>
            <w:t>[19,20]</w:t>
          </w:r>
          <w:r w:rsidR="00B40F59">
            <w:rPr>
              <w:lang w:val="en-GB"/>
            </w:rPr>
            <w:fldChar w:fldCharType="end"/>
          </w:r>
        </w:sdtContent>
      </w:sdt>
      <w:r w:rsidR="00405A81">
        <w:rPr>
          <w:lang w:val="en-GB"/>
        </w:rPr>
        <w:t xml:space="preserve">. </w:t>
      </w:r>
      <w:r>
        <w:rPr>
          <w:lang w:val="en-GB"/>
        </w:rPr>
        <w:t>By creating latent representations smaller than the input image size, the AE is forced to learn image features that are meaningful</w:t>
      </w:r>
      <w:r w:rsidR="00405A81">
        <w:rPr>
          <w:lang w:val="en-GB"/>
        </w:rPr>
        <w:t xml:space="preserve">. </w:t>
      </w:r>
      <w:r w:rsidR="00D27E2F">
        <w:rPr>
          <w:lang w:val="en-GB"/>
        </w:rPr>
        <w:t>Building on the encoding part, a small follow-up CNN performing the actual regression task can be constructed</w:t>
      </w:r>
      <w:r w:rsidR="00405A81">
        <w:rPr>
          <w:lang w:val="en-GB"/>
        </w:rPr>
        <w:t>.</w:t>
      </w:r>
    </w:p>
    <w:p w14:paraId="53EB9C71" w14:textId="2A19C8FC" w:rsidR="00665C1B" w:rsidRDefault="00F70C87" w:rsidP="00405A81">
      <w:pPr>
        <w:rPr>
          <w:lang w:val="en-GB"/>
        </w:rPr>
      </w:pPr>
      <w:r w:rsidRPr="00F70C87">
        <w:rPr>
          <w:lang w:val="en-GB"/>
        </w:rPr>
        <w:t xml:space="preserve">For the given task, simple AE architectures without any enhancements – e.g. denoising, sparse, variational AEs </w:t>
      </w:r>
      <w:sdt>
        <w:sdtPr>
          <w:rPr>
            <w:lang w:val="en-GB"/>
          </w:rPr>
          <w:alias w:val="To edit, see citavi.com/edit"/>
          <w:tag w:val="CitaviPlaceholder#1972d663-3995-43c5-bc27-5ce1115a5f88"/>
          <w:id w:val="1709370077"/>
          <w:placeholder>
            <w:docPart w:val="DefaultPlaceholder_-1854013440"/>
          </w:placeholder>
        </w:sdtPr>
        <w:sdtContent>
          <w:r w:rsidR="00B40F59">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TgxNmY5LWU2MzQtNDQxNi1iNTE2LTllNmY5NDhjZGI3MCIsIlJhbmdlTGVuZ3RoIjozLCJSZWZlcmVuY2VJZCI6IjY4YTc4M2ZhLTQ3YmUtNGM2Zi1hMWIzLTk3ZDdlMTUyZWN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xpeFxcQXBwRGF0YVxcTG9jYWxcXFRlbXBcXDVwYnJnYWtjLmpwZyIsIlVyaVN0cmluZyI6IjY4YTc4M2ZhLTQ3YmUtNGM2Zi1hMWIzLTk3ZDdlMTUyZWN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TUdSUy4yMDE4LjI4NTM1N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1HUlMuMjAxOC4yODUzNTU1IiwiVXJpU3RyaW5nIjoiaHR0cHM6Ly9kb2kub3JnLzEwLjExMDkvTUdSUy4yMDE4LjI4NTM1N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mZWxpeFxcQXBwRGF0YVxcTG9jYWxcXFRlbXBcXG9teGV6MG9sLmpwZyIsIlVyaVN0cmluZyI6IjkxZDhkMzBkLTM2ODYtNGJmZi04MTM1LTUwNWY0NzE4YmE1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i8xMi8yMDE4IiwiRG9pIjoidGhpcmQ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0aGlyZCIsIlVyaVN0cmluZyI6Imh0dHBzOi8vZG9pLm9yZy90aGlyZ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ctMTJUMDc6NDY6MTAiLCJNb2RpZmllZEJ5IjoiX0ZlbGl4IEtyw7ZiZXIiLCJJZCI6IjU4YjljMzJjLTBmNDAtNDIwNi1iOGQyLTFiNDNmYzM4OGRlYyIsIk1vZGlmaWVkT24iOiIyMDIyLTA3LTEyVDA3OjQ2OjEw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gxMi4wNTA2OXYxIiwiVXJpU3RyaW5nIjoiaHR0cHM6Ly9hcnhpdi5vcmcvcGRmLzE4MTIuMDUwNjl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ZlbGl4IEtyw7ZiZXIiLCJDcmVhdGVkT24iOiIyMDIyLTA3LTEyVDA3OjQ2OjEwIiwiTW9kaWZpZWRCeSI6Il9GZWxpeCBLcsO2YmVyIiwiSWQiOiJiNTZjOTQ1NS04MWNjLTQxZDUtOWRjNC0yODU4MTM0OTk3ZWUiLCJNb2RpZmllZE9uIjoiMjAyMi0wNy0xMlQwNzo0NjoxMC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4MTIuMDUwNjl2MSIsIlVyaVN0cmluZyI6Imh0dHA6Ly9hcnhpdi5vcmcvcGRmLzE4MTIuMDUwNjl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gS3LDtmJlciIsIkNyZWF0ZWRPbiI6IjIwMjItMDctMTJUMDc6NDY6MTAiLCJNb2RpZmllZEJ5IjoiX0ZlbGl4IEtyw7ZiZXIiLCJJZCI6Ijk3NmZjZTBhLTdhYTktNDJkNC1hNDg1LTQyYTg0OGVkMmVhYSIsIk1vZGlmaWVkT24iOiIyMDIyLTA3LTEyVDA3OjQ2OjEw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hYnMvMTgxMi4wNTA2OXYxIiwiVXJpU3RyaW5nIjoiaHR0cDovL2FyeGl2Lm9yZy9hYnMvMTgxMi4wNTA2OXY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}</w:instrText>
          </w:r>
          <w:r w:rsidR="00B40F59">
            <w:rPr>
              <w:lang w:val="en-GB"/>
            </w:rPr>
            <w:fldChar w:fldCharType="separate"/>
          </w:r>
          <w:r w:rsidR="002536B0">
            <w:rPr>
              <w:lang w:val="en-GB"/>
            </w:rPr>
            <w:t>[21,22]</w:t>
          </w:r>
          <w:r w:rsidR="00B40F59">
            <w:rPr>
              <w:lang w:val="en-GB"/>
            </w:rPr>
            <w:fldChar w:fldCharType="end"/>
          </w:r>
        </w:sdtContent>
      </w:sdt>
      <w:r w:rsidR="00B40F59">
        <w:rPr>
          <w:lang w:val="en-GB"/>
        </w:rPr>
        <w:t xml:space="preserve"> </w:t>
      </w:r>
      <w:r w:rsidRPr="00F70C87">
        <w:rPr>
          <w:lang w:val="en-GB"/>
        </w:rPr>
        <w:t>– were trained in an end-to-end, non-layerwise fashion</w:t>
      </w:r>
      <w:r w:rsidR="00405A81">
        <w:rPr>
          <w:lang w:val="en-GB"/>
        </w:rPr>
        <w:t xml:space="preserve">. </w:t>
      </w:r>
      <w:r>
        <w:rPr>
          <w:lang w:val="en-GB"/>
        </w:rPr>
        <w:t>Th</w:t>
      </w:r>
      <w:r w:rsidR="00AD3A52" w:rsidRPr="00F70C87">
        <w:rPr>
          <w:lang w:val="en-GB"/>
        </w:rPr>
        <w:t xml:space="preserve">e encoding part of all tested AE models consists of 3 convolutional layers and </w:t>
      </w:r>
      <w:r w:rsidR="00FD0B3A" w:rsidRPr="00F70C87">
        <w:rPr>
          <w:lang w:val="en-GB"/>
        </w:rPr>
        <w:t xml:space="preserve">the </w:t>
      </w:r>
      <w:r w:rsidR="00AC1894" w:rsidRPr="00F70C87">
        <w:rPr>
          <w:lang w:val="en-GB"/>
        </w:rPr>
        <w:t xml:space="preserve">AE </w:t>
      </w:r>
      <w:r w:rsidR="00FD0B3A" w:rsidRPr="00F70C87">
        <w:rPr>
          <w:lang w:val="en-GB"/>
        </w:rPr>
        <w:t>latent representation was fixed to 32 x 42</w:t>
      </w:r>
      <w:r w:rsidR="00AC1894" w:rsidRPr="00F70C87">
        <w:rPr>
          <w:lang w:val="en-GB"/>
        </w:rPr>
        <w:t> </w:t>
      </w:r>
      <w:r w:rsidR="00FD0B3A" w:rsidRPr="00F70C87">
        <w:rPr>
          <w:lang w:val="en-GB"/>
        </w:rPr>
        <w:t>x</w:t>
      </w:r>
      <w:r w:rsidR="00AC1894" w:rsidRPr="00F70C87">
        <w:rPr>
          <w:lang w:val="en-GB"/>
        </w:rPr>
        <w:t> </w:t>
      </w:r>
      <w:r w:rsidR="00FD0B3A" w:rsidRPr="00F70C87">
        <w:rPr>
          <w:lang w:val="en-GB"/>
        </w:rPr>
        <w:t>42</w:t>
      </w:r>
      <w:r w:rsidR="00CF6C53">
        <w:rPr>
          <w:lang w:val="en-GB"/>
        </w:rPr>
        <w:t xml:space="preserve">, </w:t>
      </w:r>
      <w:r w:rsidR="00FD0B3A" w:rsidRPr="00F70C87">
        <w:rPr>
          <w:lang w:val="en-GB"/>
        </w:rPr>
        <w:t>which is about 1/10 of the original data size (4 x 333 x 333)</w:t>
      </w:r>
      <w:r w:rsidR="00405A81">
        <w:rPr>
          <w:lang w:val="en-GB"/>
        </w:rPr>
        <w:t xml:space="preserve">. </w:t>
      </w:r>
      <w:r w:rsidR="00FD0B3A">
        <w:rPr>
          <w:lang w:val="en-GB"/>
        </w:rPr>
        <w:t xml:space="preserve">This dimensionality of the latent feature space allows to create a simple </w:t>
      </w:r>
      <w:r w:rsidR="00AD3A52">
        <w:rPr>
          <w:lang w:val="en-GB"/>
        </w:rPr>
        <w:t xml:space="preserve">regression </w:t>
      </w:r>
      <w:r w:rsidR="00FD0B3A">
        <w:rPr>
          <w:lang w:val="en-GB"/>
        </w:rPr>
        <w:t>CNN with less than 10 K parameters in the second step</w:t>
      </w:r>
      <w:r w:rsidR="00405A81">
        <w:rPr>
          <w:lang w:val="en-GB"/>
        </w:rPr>
        <w:t xml:space="preserve">. </w:t>
      </w:r>
      <w:r w:rsidR="00AD3A52">
        <w:rPr>
          <w:lang w:val="en-GB"/>
        </w:rPr>
        <w:t xml:space="preserve">The </w:t>
      </w:r>
      <w:r w:rsidR="00E2478C">
        <w:rPr>
          <w:lang w:val="en-GB"/>
        </w:rPr>
        <w:t>regression CNN starts with a 1D convolutional layer intended to reduce the number of feature maps to the ones needed for the task at hand</w:t>
      </w:r>
      <w:r w:rsidR="00405A81">
        <w:rPr>
          <w:lang w:val="en-GB"/>
        </w:rPr>
        <w:t xml:space="preserve">. </w:t>
      </w:r>
      <w:r w:rsidR="00E2478C">
        <w:rPr>
          <w:lang w:val="en-GB"/>
        </w:rPr>
        <w:t>Subsequently, 3 2D convolutional layers are used again</w:t>
      </w:r>
      <w:r w:rsidR="00405A81">
        <w:rPr>
          <w:lang w:val="en-GB"/>
        </w:rPr>
        <w:t xml:space="preserve">. </w:t>
      </w:r>
      <w:r w:rsidR="00E2478C" w:rsidRPr="00E2478C">
        <w:rPr>
          <w:lang w:val="en-GB"/>
        </w:rPr>
        <w:t>Average pooling is applied to the output</w:t>
      </w:r>
      <w:r w:rsidR="00E2478C">
        <w:rPr>
          <w:lang w:val="en-GB"/>
        </w:rPr>
        <w:t>, the features are flattened, fed into a linear layer and sigmoid is applied to force the output to take values between 0 and 1</w:t>
      </w:r>
      <w:r w:rsidR="00405A81">
        <w:rPr>
          <w:lang w:val="en-GB"/>
        </w:rPr>
        <w:t xml:space="preserve">. </w:t>
      </w:r>
      <w:r w:rsidR="00E2478C">
        <w:rPr>
          <w:lang w:val="en-GB"/>
        </w:rPr>
        <w:t xml:space="preserve">Rescaling by multiplying with factor 100 represents the final step </w:t>
      </w:r>
      <w:r w:rsidR="005302DD">
        <w:rPr>
          <w:lang w:val="en-GB"/>
        </w:rPr>
        <w:t xml:space="preserve">to get </w:t>
      </w:r>
      <w:r w:rsidR="00E2478C">
        <w:rPr>
          <w:lang w:val="en-GB"/>
        </w:rPr>
        <w:t xml:space="preserve">the common </w:t>
      </w:r>
      <w:r w:rsidR="00B40F59">
        <w:rPr>
          <w:lang w:val="en-GB"/>
        </w:rPr>
        <w:t xml:space="preserve">value </w:t>
      </w:r>
      <w:r w:rsidR="00E2478C">
        <w:rPr>
          <w:lang w:val="en-GB"/>
        </w:rPr>
        <w:t xml:space="preserve">range </w:t>
      </w:r>
      <w:r w:rsidR="00AE326C">
        <w:rPr>
          <w:lang w:val="en-GB"/>
        </w:rPr>
        <w:t xml:space="preserve">of </w:t>
      </w:r>
      <w:r w:rsidR="00E2478C">
        <w:rPr>
          <w:lang w:val="en-GB"/>
        </w:rPr>
        <w:t>the variables of interest</w:t>
      </w:r>
      <w:r w:rsidR="00405A81">
        <w:rPr>
          <w:lang w:val="en-GB"/>
        </w:rPr>
        <w:t>.</w:t>
      </w:r>
    </w:p>
    <w:p w14:paraId="6890C22F" w14:textId="5A1538FD" w:rsidR="00081088" w:rsidRDefault="00081088" w:rsidP="00405A81">
      <w:pPr>
        <w:rPr>
          <w:lang w:val="en-GB"/>
        </w:rPr>
      </w:pPr>
      <w:r w:rsidRPr="00405A81">
        <w:rPr>
          <w:lang w:val="en-GB"/>
        </w:rPr>
        <w:t>Altogether, model approach B represents the combination of standard elements</w:t>
      </w:r>
      <w:r w:rsidR="00755774" w:rsidRPr="00405A81">
        <w:rPr>
          <w:lang w:val="en-GB"/>
        </w:rPr>
        <w:t xml:space="preserve"> to</w:t>
      </w:r>
      <w:r w:rsidRPr="00405A81">
        <w:rPr>
          <w:lang w:val="en-GB"/>
        </w:rPr>
        <w:t xml:space="preserve"> prevent</w:t>
      </w:r>
      <w:r w:rsidR="00755774" w:rsidRPr="00405A81">
        <w:rPr>
          <w:lang w:val="en-GB"/>
        </w:rPr>
        <w:t xml:space="preserve"> </w:t>
      </w:r>
      <w:r w:rsidRPr="00405A81">
        <w:rPr>
          <w:lang w:val="en-GB"/>
        </w:rPr>
        <w:t xml:space="preserve">overfitting in </w:t>
      </w:r>
      <w:r w:rsidR="004F286E" w:rsidRPr="00405A81">
        <w:rPr>
          <w:lang w:val="en-GB"/>
        </w:rPr>
        <w:t>deep learning approaches</w:t>
      </w:r>
      <w:r w:rsidR="00405A81">
        <w:rPr>
          <w:lang w:val="en-GB"/>
        </w:rPr>
        <w:t xml:space="preserve">. </w:t>
      </w:r>
      <w:r w:rsidR="00F70C87" w:rsidRPr="00081088">
        <w:rPr>
          <w:lang w:val="en-GB"/>
        </w:rPr>
        <w:t xml:space="preserve">Using AEs in a first pre-task step to reduce the data dimensionality represents a </w:t>
      </w:r>
      <w:r>
        <w:rPr>
          <w:lang w:val="en-GB"/>
        </w:rPr>
        <w:t xml:space="preserve">well-established </w:t>
      </w:r>
      <w:r w:rsidR="00F70C87" w:rsidRPr="00081088">
        <w:rPr>
          <w:lang w:val="en-GB"/>
        </w:rPr>
        <w:t>procedure</w:t>
      </w:r>
      <w:r w:rsidR="00405A81">
        <w:rPr>
          <w:lang w:val="en-GB"/>
        </w:rPr>
        <w:t xml:space="preserve">. </w:t>
      </w:r>
      <w:r>
        <w:rPr>
          <w:lang w:val="en-GB"/>
        </w:rPr>
        <w:t xml:space="preserve">Batch normalisation </w:t>
      </w:r>
      <w:sdt>
        <w:sdtPr>
          <w:rPr>
            <w:lang w:val="en-GB"/>
          </w:rPr>
          <w:alias w:val="To edit, see citavi.com/edit"/>
          <w:tag w:val="CitaviPlaceholder#6875b7d1-0067-4ae2-8a26-083d7fc027e5"/>
          <w:id w:val="722255980"/>
          <w:placeholder>
            <w:docPart w:val="9E26FD4A73E94EECA57919BAD31491C9"/>
          </w:placeholder>
        </w:sdtPr>
        <w:sdtContent>
          <w:r>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DdjOTczLWE3N2UtNDg1YS04YmVjLTlmZTNhNGZiN2MxYiIsIlJhbmdlTGVuZ3RoIjo0LCJSZWZlcmVuY2VJZCI6IjAwNTUzOGUwLWRmNmUtNDFjYy05NGU3LTI2ZTRkYTVl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ZlbGl4XFxBcHBEYXRhXFxMb2NhbFxcVGVtcFxca2Z0eWNwc2QuanBnIiwiVXJpU3RyaW5nIjoiMDA1NTM4ZTAtZGY2ZS00MWNjLTk0ZTctMjZlNGRhNWU2ZjQ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AyLzIwM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NTAyLjAzMTY3djMiLCJVcmlTdHJpbmciOiJodHRwczovL2FyeGl2Lm9yZy9wZGYvMTUwMi4wMzE2N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mVsaXggS3LDtmJlciIsIkNyZWF0ZWRPbiI6IjIwMjItMDktMDFUMDk6Mzc6NTgiLCJNb2RpZmllZEJ5IjoiX0ZlbGl4IEtyw7ZiZXIiLCJJZCI6IjU0NTVhMDhiLTIzOGQtNDYyNi1hYmFmLWE3OWU0YzE0YjZlMSIsIk1vZGlmaWVkT24iOiIyMDIyLTA5LTAxVDA5OjM3OjU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UwMi4wMzE2N3YzIiwiVXJpU3RyaW5nIjoiaHR0cDovL2FyeGl2Lm9yZy9hYnMvMTUwMi4wMzE2N3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GZWxpeCBLcsO2YmVyIiwiQ3JlYXRlZE9uIjoiMjAyMi0wOS0wMVQwOTozNzo1OCIsIk1vZGlmaWVkQnkiOiJfRmVsaXggS3LDtmJlciIsIklkIjoiOTI3NmIzZWQtYzM1NC00MGNhLWE1NDEtYTgwMWVmMGNmMTM3IiwiTW9kaWZpZWRPbiI6IjIwMjItMDktMDFUMDk6Mzc6NT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NTAyLjAzMTY3djMiLCJVcmlTdHJpbmciOiJodHRwOi8vYXJ4aXYub3JnL3BkZi8xNTAyLjAzMTY3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}</w:instrText>
          </w:r>
          <w:r>
            <w:rPr>
              <w:lang w:val="en-GB"/>
            </w:rPr>
            <w:fldChar w:fldCharType="separate"/>
          </w:r>
          <w:r w:rsidR="002536B0">
            <w:rPr>
              <w:lang w:val="en-GB"/>
            </w:rPr>
            <w:t>[23]</w:t>
          </w:r>
          <w:r>
            <w:rPr>
              <w:lang w:val="en-GB"/>
            </w:rPr>
            <w:fldChar w:fldCharType="end"/>
          </w:r>
        </w:sdtContent>
      </w:sdt>
      <w:r>
        <w:rPr>
          <w:lang w:val="en-GB"/>
        </w:rPr>
        <w:t>, known for its regularising effect, is applied within the convolutional blocks for both the AE and CNN regression net</w:t>
      </w:r>
      <w:r w:rsidR="00405A81">
        <w:rPr>
          <w:lang w:val="en-GB"/>
        </w:rPr>
        <w:t xml:space="preserve">. </w:t>
      </w:r>
      <w:r w:rsidR="00665C1B">
        <w:rPr>
          <w:lang w:val="en-GB"/>
        </w:rPr>
        <w:t>Together with t</w:t>
      </w:r>
      <w:r>
        <w:rPr>
          <w:lang w:val="en-GB"/>
        </w:rPr>
        <w:t xml:space="preserve">esting </w:t>
      </w:r>
      <w:r w:rsidR="00665C1B">
        <w:rPr>
          <w:lang w:val="en-GB"/>
        </w:rPr>
        <w:t xml:space="preserve">of dropout </w:t>
      </w:r>
      <w:sdt>
        <w:sdtPr>
          <w:rPr>
            <w:lang w:val="en-GB"/>
          </w:rPr>
          <w:alias w:val="To edit, see citavi.com/edit"/>
          <w:tag w:val="CitaviPlaceholder#dba42c46-77b7-42cf-bd4e-c4dbfef0dbce"/>
          <w:id w:val="1912038480"/>
          <w:placeholder>
            <w:docPart w:val="1274F84D83324F77A762865FACA29DF5"/>
          </w:placeholder>
        </w:sdtPr>
        <w:sdtContent>
          <w:r w:rsidR="00665C1B">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WQ0ZTQzLWI1OWEtNGMzZC1hNDQ3LTRkMmUwNzQ2MjdhYiIsIlJhbmdlTGVuZ3RoIjo0LCJSZWZlcmVuY2VJZCI6ImUyNGYwOGFmLTQwOTgtNGUxYS1hYWYwLWFiOGJlODkzN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ZlbGl4XFxBcHBEYXRhXFxMb2NhbFxcVGVtcFxcMXoxcndtMXAuanBnIiwiVXJpU3RyaW5nIjoiZTI0ZjA4YWYtNDA5OC00ZTFhLWFhZjAtYWI4YmU4OTM2ZjN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2RiYTQyYzQ2LTc3YjctNDJjZi1iZDRlLWM0ZGJmZWYwZGJjZSIsIlRleHQiOiJbMjRdIiwiV0FJVmVyc2lvbiI6IjYuMTQuMC4wIn0=}</w:instrText>
          </w:r>
          <w:r w:rsidR="00665C1B">
            <w:rPr>
              <w:lang w:val="en-GB"/>
            </w:rPr>
            <w:fldChar w:fldCharType="separate"/>
          </w:r>
          <w:r w:rsidR="002536B0">
            <w:rPr>
              <w:lang w:val="en-GB"/>
            </w:rPr>
            <w:t>[24]</w:t>
          </w:r>
          <w:r w:rsidR="00665C1B">
            <w:rPr>
              <w:lang w:val="en-GB"/>
            </w:rPr>
            <w:fldChar w:fldCharType="end"/>
          </w:r>
        </w:sdtContent>
      </w:sdt>
      <w:r>
        <w:rPr>
          <w:lang w:val="en-GB"/>
        </w:rPr>
        <w:t xml:space="preserve"> </w:t>
      </w:r>
      <w:r w:rsidR="00755774">
        <w:rPr>
          <w:lang w:val="en-GB"/>
        </w:rPr>
        <w:t xml:space="preserve">for the CNN part and the application of early stopping with patience of 10 </w:t>
      </w:r>
      <w:r w:rsidR="00FA0EA4">
        <w:rPr>
          <w:lang w:val="en-GB"/>
        </w:rPr>
        <w:t xml:space="preserve">or 25 </w:t>
      </w:r>
      <w:r w:rsidR="00755774">
        <w:rPr>
          <w:lang w:val="en-GB"/>
        </w:rPr>
        <w:t>epoch</w:t>
      </w:r>
      <w:r w:rsidR="00E06293">
        <w:rPr>
          <w:lang w:val="en-GB"/>
        </w:rPr>
        <w:t>s</w:t>
      </w:r>
      <w:r w:rsidR="00755774">
        <w:rPr>
          <w:lang w:val="en-GB"/>
        </w:rPr>
        <w:t>, a variety of elements commonly assessed as increasing generalisability are combined in model B</w:t>
      </w:r>
      <w:r w:rsidR="00405A81">
        <w:rPr>
          <w:lang w:val="en-GB"/>
        </w:rPr>
        <w:t>.</w:t>
      </w:r>
    </w:p>
    <w:p w14:paraId="6240680F" w14:textId="764B9CEB" w:rsidR="00AE3E0E" w:rsidRDefault="002618FB" w:rsidP="002F5DE7">
      <w:pPr>
        <w:pStyle w:val="berschrift2"/>
        <w:numPr>
          <w:ilvl w:val="1"/>
          <w:numId w:val="43"/>
        </w:numPr>
        <w:spacing w:before="120"/>
        <w:rPr>
          <w:lang w:val="en-GB"/>
        </w:rPr>
      </w:pPr>
      <w:bookmarkStart w:id="15" w:name="_Toc113748971"/>
      <w:r>
        <w:rPr>
          <w:lang w:val="en-GB"/>
        </w:rPr>
        <w:t xml:space="preserve"> </w:t>
      </w:r>
      <w:r w:rsidR="003B4D00">
        <w:rPr>
          <w:lang w:val="en-GB"/>
        </w:rPr>
        <w:t xml:space="preserve">Model C: </w:t>
      </w:r>
      <w:r w:rsidR="002F2237">
        <w:rPr>
          <w:lang w:val="en-GB"/>
        </w:rPr>
        <w:t>SOTA-CNN based on data synthesis</w:t>
      </w:r>
      <w:bookmarkEnd w:id="15"/>
    </w:p>
    <w:p w14:paraId="4F8760CF" w14:textId="77777777" w:rsidR="002F5DE7" w:rsidRDefault="00C1530A" w:rsidP="002F5DE7">
      <w:pPr>
        <w:rPr>
          <w:lang w:val="en-GB"/>
        </w:rPr>
      </w:pPr>
      <w:r w:rsidRPr="00405A81">
        <w:rPr>
          <w:lang w:val="en-GB"/>
        </w:rPr>
        <w:t>An alternative to reducing the model complexity</w:t>
      </w:r>
      <w:r w:rsidR="00E5100D" w:rsidRPr="00405A81">
        <w:rPr>
          <w:lang w:val="en-GB"/>
        </w:rPr>
        <w:t xml:space="preserve"> is an extensive </w:t>
      </w:r>
      <w:r w:rsidR="00272211" w:rsidRPr="00405A81">
        <w:rPr>
          <w:lang w:val="en-GB"/>
        </w:rPr>
        <w:t>expansion</w:t>
      </w:r>
      <w:r w:rsidR="00E5100D" w:rsidRPr="00405A81">
        <w:rPr>
          <w:lang w:val="en-GB"/>
        </w:rPr>
        <w:t xml:space="preserve"> </w:t>
      </w:r>
      <w:r w:rsidR="00272211" w:rsidRPr="00405A81">
        <w:rPr>
          <w:lang w:val="en-GB"/>
        </w:rPr>
        <w:t xml:space="preserve">of </w:t>
      </w:r>
      <w:r w:rsidR="00E5100D" w:rsidRPr="00405A81">
        <w:rPr>
          <w:lang w:val="en-GB"/>
        </w:rPr>
        <w:t>the data basis</w:t>
      </w:r>
      <w:r w:rsidR="002F5DE7">
        <w:rPr>
          <w:lang w:val="en-GB"/>
        </w:rPr>
        <w:t xml:space="preserve">. </w:t>
      </w:r>
      <w:r w:rsidR="00272211" w:rsidRPr="002F5DE7">
        <w:rPr>
          <w:lang w:val="en-GB"/>
        </w:rPr>
        <w:t>Applying simple standard architectures for image classification problems</w:t>
      </w:r>
      <w:r w:rsidR="00841BE9" w:rsidRPr="002F5DE7">
        <w:rPr>
          <w:lang w:val="en-GB"/>
        </w:rPr>
        <w:t xml:space="preserve"> such as </w:t>
      </w:r>
      <w:r w:rsidR="005302DD" w:rsidRPr="002F5DE7">
        <w:rPr>
          <w:lang w:val="en-GB"/>
        </w:rPr>
        <w:t>r</w:t>
      </w:r>
      <w:r w:rsidR="00841BE9" w:rsidRPr="002F5DE7">
        <w:rPr>
          <w:lang w:val="en-GB"/>
        </w:rPr>
        <w:t xml:space="preserve">esnets </w:t>
      </w:r>
      <w:r w:rsidR="00272211" w:rsidRPr="002F5DE7">
        <w:rPr>
          <w:lang w:val="en-GB"/>
        </w:rPr>
        <w:t>usually requires at least a few thousand labelled images as input</w:t>
      </w:r>
      <w:r w:rsidR="002F5DE7">
        <w:rPr>
          <w:lang w:val="en-GB"/>
        </w:rPr>
        <w:t xml:space="preserve">. </w:t>
      </w:r>
      <w:r w:rsidR="00272211" w:rsidRPr="00272211">
        <w:rPr>
          <w:lang w:val="en-GB"/>
        </w:rPr>
        <w:t>Such an expansion of the database by up to two orders of magnitude can hardly be achieved using standard data augmentation procedures</w:t>
      </w:r>
      <w:r w:rsidR="002F5DE7">
        <w:rPr>
          <w:lang w:val="en-GB"/>
        </w:rPr>
        <w:t xml:space="preserve">. </w:t>
      </w:r>
      <w:r w:rsidR="00272211">
        <w:rPr>
          <w:lang w:val="en-GB"/>
        </w:rPr>
        <w:t>However, given the current setting</w:t>
      </w:r>
      <w:r w:rsidR="007D48D8">
        <w:rPr>
          <w:lang w:val="en-GB"/>
        </w:rPr>
        <w:t xml:space="preserve"> </w:t>
      </w:r>
      <w:r w:rsidR="00272211">
        <w:rPr>
          <w:lang w:val="en-GB"/>
        </w:rPr>
        <w:t xml:space="preserve">with </w:t>
      </w:r>
      <w:r w:rsidR="007D48D8">
        <w:rPr>
          <w:lang w:val="en-GB"/>
        </w:rPr>
        <w:t xml:space="preserve">a great number of unlabelled tiles, one </w:t>
      </w:r>
      <w:r w:rsidR="00272211">
        <w:rPr>
          <w:lang w:val="en-GB"/>
        </w:rPr>
        <w:t xml:space="preserve">can rely on a procedure of generating </w:t>
      </w:r>
      <w:r w:rsidR="007D48D8">
        <w:rPr>
          <w:lang w:val="en-GB"/>
        </w:rPr>
        <w:t>pseudo-labels for these tiles</w:t>
      </w:r>
      <w:r w:rsidR="002F5DE7">
        <w:rPr>
          <w:lang w:val="en-GB"/>
        </w:rPr>
        <w:t xml:space="preserve">. </w:t>
      </w:r>
      <w:r w:rsidR="007D48D8">
        <w:rPr>
          <w:lang w:val="en-GB"/>
        </w:rPr>
        <w:t>This data augmentation process will be referred to as data synthesis in the following in order to demarcate it clearly from the conceptually different standard data augmentation procedures</w:t>
      </w:r>
      <w:r w:rsidR="002F5DE7">
        <w:rPr>
          <w:lang w:val="en-GB"/>
        </w:rPr>
        <w:t>.</w:t>
      </w:r>
    </w:p>
    <w:p w14:paraId="706779CC" w14:textId="4C32C93F" w:rsidR="001412B7" w:rsidRPr="00B009BC" w:rsidRDefault="00BB7B7E" w:rsidP="00B009BC">
      <w:pPr>
        <w:rPr>
          <w:lang w:val="en-GB"/>
        </w:rPr>
      </w:pPr>
      <w:r w:rsidRPr="00BB7B7E">
        <w:rPr>
          <w:lang w:val="en-GB"/>
        </w:rPr>
        <w:lastRenderedPageBreak/>
        <w:t>The attribution of pseudo-values is done in the following based on image similarity analyses</w:t>
      </w:r>
      <w:r w:rsidR="00B009BC">
        <w:rPr>
          <w:lang w:val="en-GB"/>
        </w:rPr>
        <w:t xml:space="preserve">. </w:t>
      </w:r>
      <w:r w:rsidRPr="00B009BC">
        <w:rPr>
          <w:lang w:val="en-GB"/>
        </w:rPr>
        <w:t xml:space="preserve">Using the resnet-18 pretrained on the </w:t>
      </w:r>
      <w:r w:rsidR="005302DD" w:rsidRPr="00B009BC">
        <w:rPr>
          <w:lang w:val="en-GB"/>
        </w:rPr>
        <w:t>ImageNet</w:t>
      </w:r>
      <w:r w:rsidRPr="00B009BC">
        <w:rPr>
          <w:lang w:val="en-GB"/>
        </w:rPr>
        <w:t xml:space="preserve"> </w:t>
      </w:r>
      <w:r w:rsidR="005302DD" w:rsidRPr="00B009BC">
        <w:rPr>
          <w:lang w:val="en-GB"/>
        </w:rPr>
        <w:t>cutting of</w:t>
      </w:r>
      <w:r w:rsidRPr="00B009BC">
        <w:rPr>
          <w:lang w:val="en-GB"/>
        </w:rPr>
        <w:t xml:space="preserve"> the last layer, 512 features are calculated for each UAV tile</w:t>
      </w:r>
      <w:r w:rsidR="00B009BC">
        <w:rPr>
          <w:lang w:val="en-GB"/>
        </w:rPr>
        <w:t xml:space="preserve">. </w:t>
      </w:r>
      <w:r w:rsidR="00144246">
        <w:rPr>
          <w:lang w:val="en-GB"/>
        </w:rPr>
        <w:t>T</w:t>
      </w:r>
      <w:r w:rsidR="00EC4CD5">
        <w:rPr>
          <w:lang w:val="en-GB"/>
        </w:rPr>
        <w:t>he vici</w:t>
      </w:r>
      <w:r w:rsidR="00144246">
        <w:rPr>
          <w:lang w:val="en-GB"/>
        </w:rPr>
        <w:t>ni</w:t>
      </w:r>
      <w:r w:rsidR="00EC4CD5">
        <w:rPr>
          <w:lang w:val="en-GB"/>
        </w:rPr>
        <w:t xml:space="preserve">ty </w:t>
      </w:r>
      <w:r w:rsidR="00144246">
        <w:rPr>
          <w:lang w:val="en-GB"/>
        </w:rPr>
        <w:t xml:space="preserve">of </w:t>
      </w:r>
      <w:r w:rsidR="00262310">
        <w:rPr>
          <w:lang w:val="en-GB"/>
        </w:rPr>
        <w:t xml:space="preserve">two </w:t>
      </w:r>
      <w:r w:rsidR="00144246">
        <w:rPr>
          <w:lang w:val="en-GB"/>
        </w:rPr>
        <w:t xml:space="preserve">vectors in this feature space </w:t>
      </w:r>
      <w:r w:rsidR="00262310">
        <w:rPr>
          <w:lang w:val="en-GB"/>
        </w:rPr>
        <w:t xml:space="preserve">is assumed to indicate the structural similarity of images </w:t>
      </w:r>
      <w:sdt>
        <w:sdtPr>
          <w:rPr>
            <w:lang w:val="en-GB"/>
          </w:rPr>
          <w:alias w:val="To edit, see citavi.com/edit"/>
          <w:tag w:val="CitaviPlaceholder#48ea94fc-7110-477b-9566-cccae05c3e44"/>
          <w:id w:val="1768422166"/>
          <w:placeholder>
            <w:docPart w:val="DefaultPlaceholder_-1854013440"/>
          </w:placeholder>
        </w:sdtPr>
        <w:sdtContent>
          <w:r w:rsidR="001C7448">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WYyYjA4LTQ1YTQtNDc1Ni1hNzlhLWVmMTE1MmYxYTE3YyIsIlJhbmdlTGVuZ3RoIjo0LCJSZWZlcmVuY2VJZCI6IjIwZWZjNjA1LWI2YmEtNGNkNS1hYjVkLTJiYzAwMDc5Y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ZlbGl4XFxBcHBEYXRhXFxMb2NhbFxcVGVtcFxcMjMwbGRuaWguanBnIiwiVXJpU3RyaW5nIjoiMjBlZmM2MDUtYjZiYS00Y2Q1LWFiNWQtMmJjMDAwNzliMG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AxLzIwMT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ODAxLjAzOTI0djIiLCJVcmlTdHJpbmciOiJodHRwczovL2FyeGl2Lm9yZy9wZGYvMTgwMS4wMzkyNH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mVsaXggS3LDtmJlciIsIkNyZWF0ZWRPbiI6IjIwMjItMDktMDFUMTM6MzU6MzAiLCJNb2RpZmllZEJ5IjoiX0ZlbGl4IEtyw7ZiZXIiLCJJZCI6ImFiNmFmMjZkLThhNTYtNGUwMC04ZTlhLTc4YTIyMDliZDQ5ZCIsIk1vZGlmaWVkT24iOiIyMDIyLTA5LTAxVDEzOjM1OjM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gwMS4wMzkyNHYyIiwiVXJpU3RyaW5nIjoiaHR0cDovL2FyeGl2Lm9yZy9hYnMvMTgwMS4wMzkyNH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GZWxpeCBLcsO2YmVyIiwiQ3JlYXRlZE9uIjoiMjAyMi0wOS0wMVQxMzozNTozMCIsIk1vZGlmaWVkQnkiOiJfRmVsaXggS3LDtmJlciIsIklkIjoiNThhOTJhZGItMGZiNC00NzA0LTkxZDMtYzIxM2U4ZWJhNDQ1IiwiTW9kaWZpZWRPbiI6IjIwMjItMDktMDFUMTM6MzU6MzA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YXJ4aXYub3JnL3BkZi8xODAxLjAzOTI0djIiLCJVcmlTdHJpbmciOiJodHRwOi8vYXJ4aXYub3JnL3BkZi8xODAxLjAzOTI0dj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}</w:instrText>
          </w:r>
          <w:r w:rsidR="001C7448">
            <w:rPr>
              <w:lang w:val="en-GB"/>
            </w:rPr>
            <w:fldChar w:fldCharType="separate"/>
          </w:r>
          <w:r w:rsidR="002536B0">
            <w:rPr>
              <w:lang w:val="en-GB"/>
            </w:rPr>
            <w:t>[25]</w:t>
          </w:r>
          <w:r w:rsidR="001C7448">
            <w:rPr>
              <w:lang w:val="en-GB"/>
            </w:rPr>
            <w:fldChar w:fldCharType="end"/>
          </w:r>
        </w:sdtContent>
      </w:sdt>
      <w:r w:rsidR="001C7448">
        <w:rPr>
          <w:lang w:val="en-GB"/>
        </w:rPr>
        <w:t xml:space="preserve"> </w:t>
      </w:r>
      <w:r w:rsidR="00262310">
        <w:rPr>
          <w:lang w:val="en-GB"/>
        </w:rPr>
        <w:t>so that unlabelled tiles with their vectors being close to vectors of labelled tiles can be given their values</w:t>
      </w:r>
      <w:r w:rsidR="00B009BC">
        <w:rPr>
          <w:lang w:val="en-GB"/>
        </w:rPr>
        <w:t xml:space="preserve">. </w:t>
      </w:r>
      <w:r w:rsidR="00262310">
        <w:rPr>
          <w:lang w:val="en-GB"/>
        </w:rPr>
        <w:t>However, to circumvent the issues arising from the high dimensionality of the input space and also to visualise and thereby validate results, vectors are mapped to 2D space first before performing this kind of nearest neighbour assignment of values</w:t>
      </w:r>
      <w:r w:rsidR="00B009BC">
        <w:rPr>
          <w:lang w:val="en-GB"/>
        </w:rPr>
        <w:t>.</w:t>
      </w:r>
    </w:p>
    <w:p w14:paraId="10D5DE95" w14:textId="1E6357D5" w:rsidR="00615ADD" w:rsidRDefault="00F61759" w:rsidP="00B009BC">
      <w:pPr>
        <w:rPr>
          <w:lang w:val="en-GB"/>
        </w:rPr>
      </w:pPr>
      <w:r w:rsidRPr="00B009BC">
        <w:rPr>
          <w:lang w:val="en-GB"/>
        </w:rPr>
        <w:t xml:space="preserve">t-Distributed Stochastic </w:t>
      </w:r>
      <w:r w:rsidR="005302DD" w:rsidRPr="00B009BC">
        <w:rPr>
          <w:lang w:val="en-GB"/>
        </w:rPr>
        <w:t>Neighbour</w:t>
      </w:r>
      <w:r w:rsidRPr="00B009BC">
        <w:rPr>
          <w:lang w:val="en-GB"/>
        </w:rPr>
        <w:t xml:space="preserve"> Embedding (</w:t>
      </w:r>
      <w:r w:rsidR="00262310" w:rsidRPr="00B009BC">
        <w:rPr>
          <w:lang w:val="en-GB"/>
        </w:rPr>
        <w:t>T-SNE</w:t>
      </w:r>
      <w:r w:rsidRPr="00B009BC">
        <w:rPr>
          <w:lang w:val="en-GB"/>
        </w:rPr>
        <w:t>)</w:t>
      </w:r>
      <w:r w:rsidR="00262310" w:rsidRPr="00B009BC">
        <w:rPr>
          <w:lang w:val="en-GB"/>
        </w:rPr>
        <w:t xml:space="preserve"> is used as a</w:t>
      </w:r>
      <w:r w:rsidR="007C283C" w:rsidRPr="00B009BC">
        <w:rPr>
          <w:lang w:val="en-GB"/>
        </w:rPr>
        <w:t>n</w:t>
      </w:r>
      <w:r w:rsidR="00262310" w:rsidRPr="00B009BC">
        <w:rPr>
          <w:lang w:val="en-GB"/>
        </w:rPr>
        <w:t xml:space="preserve"> underlying dimensionality reduction technique</w:t>
      </w:r>
      <w:r w:rsidR="00270BB0" w:rsidRPr="00B009BC">
        <w:rPr>
          <w:lang w:val="en-GB"/>
        </w:rPr>
        <w:t xml:space="preserve"> </w:t>
      </w:r>
      <w:sdt>
        <w:sdtPr>
          <w:rPr>
            <w:lang w:val="en-GB"/>
          </w:rPr>
          <w:alias w:val="To edit, see citavi.com/edit"/>
          <w:tag w:val="CitaviPlaceholder#058500f2-c3fc-4f64-a590-a791c5257e16"/>
          <w:id w:val="-2009675159"/>
          <w:placeholder>
            <w:docPart w:val="DefaultPlaceholder_-1854013440"/>
          </w:placeholder>
        </w:sdtPr>
        <w:sdtContent>
          <w:r w:rsidR="00270BB0" w:rsidRPr="00B009BC">
            <w:rPr>
              <w:lang w:val="en-GB"/>
            </w:rPr>
            <w:fldChar w:fldCharType="begin"/>
          </w:r>
          <w:r w:rsidR="002536B0" w:rsidRPr="00B009B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YmQ2ZmQ2LTk3MjMtNDIyZi1hMDU4LWZkM2E3ZmVmNGMxOCIsIlJhbmdlTGVuZ3RoIjo0LCJSZWZlcmVuY2VJZCI6Ijc4YWJlNmNiLTZhMmItNDdlMS05ZDNhLTIxMjQ5NzYwMjA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xpeFxcQXBwRGF0YVxcTG9jYWxcXFRlbXBcXG4zcDRrdjBqLmpwZyIsIlVyaVN0cmluZyI6Ijc4YWJlNmNiLTZhMmItNDdlMS05ZDNhLTIxMjQ5NzYwMjA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am1sci5vcmcvcGFwZXJzL3ZvbHVtZTkvdmFuZGVybWFhdGVuMDhhL3ZhbmRlcm1hYXRlbjA4YS5wZGYiLCJVcmlTdHJpbmciOiJodHRwczovL2ptbHIub3JnL3BhcGVycy92b2x1bWU5L3ZhbmRlcm1hYXRlbjA4YS92YW5kZXJtYWF0ZW4wOGE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}</w:instrText>
          </w:r>
          <w:r w:rsidR="00270BB0" w:rsidRPr="00B009BC">
            <w:rPr>
              <w:lang w:val="en-GB"/>
            </w:rPr>
            <w:fldChar w:fldCharType="separate"/>
          </w:r>
          <w:r w:rsidR="002536B0" w:rsidRPr="00B009BC">
            <w:rPr>
              <w:lang w:val="en-GB"/>
            </w:rPr>
            <w:t>[26]</w:t>
          </w:r>
          <w:r w:rsidR="00270BB0" w:rsidRPr="00B009BC">
            <w:rPr>
              <w:lang w:val="en-GB"/>
            </w:rPr>
            <w:fldChar w:fldCharType="end"/>
          </w:r>
        </w:sdtContent>
      </w:sdt>
      <w:r w:rsidR="00B009BC">
        <w:rPr>
          <w:lang w:val="en-GB"/>
        </w:rPr>
        <w:t xml:space="preserve">. </w:t>
      </w:r>
      <w:r w:rsidR="00270BB0">
        <w:rPr>
          <w:lang w:val="en-GB"/>
        </w:rPr>
        <w:t xml:space="preserve">Applying t-SNE to a feature set derived from images to assess similarities </w:t>
      </w:r>
      <w:r w:rsidR="001C7448">
        <w:rPr>
          <w:lang w:val="en-GB"/>
        </w:rPr>
        <w:t>has already been</w:t>
      </w:r>
      <w:r w:rsidR="00270BB0">
        <w:rPr>
          <w:lang w:val="en-GB"/>
        </w:rPr>
        <w:t xml:space="preserve"> performed by </w:t>
      </w:r>
      <w:sdt>
        <w:sdtPr>
          <w:rPr>
            <w:lang w:val="en-GB"/>
          </w:rPr>
          <w:alias w:val="To edit, see citavi.com/edit"/>
          <w:tag w:val="CitaviPlaceholder#16372f3c-09bf-4d72-9f00-6991ee4dc57f"/>
          <w:id w:val="-2049676498"/>
          <w:placeholder>
            <w:docPart w:val="DefaultPlaceholder_-1854013440"/>
          </w:placeholder>
        </w:sdtPr>
        <w:sdtContent>
          <w:r w:rsidR="00270BB0">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WI2ZTQ2LTQwMDMtNDlmOC04ZmY1LTJlMjJkZjBkNjg4YyIsIlJhbmdlTGVuZ3RoIjoyOCwiUmVmZXJlbmNlSWQiOiI5NjVjNDk3Ny0xYzVlLTRlNWUtYjhiNC1jYWZjNDNkOWZjMGIiLCJPcHRpb24x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ZlbGl4XFxBcHBEYXRhXFxMb2NhbFxcVGVtcFxcbzRxaGZxY24uanBnIiwiVXJpU3RyaW5nIjoiOTY1YzQ5NzctMWM1ZS00ZTVlLWI4YjQtY2FmYzQzZDlmYzBi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zEwLzIwMjA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MDEwLjA3ODMwdjEiLCJVcmlTdHJpbmciOiJodHRwczovL2FyeGl2Lm9yZy9wZGYvMjAxMC4wNzgzMH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mVsaXggS3LDtmJlciIsIkNyZWF0ZWRPbiI6IjIwMjItMDktMDFUMDc6MzY6MzMiLCJNb2RpZmllZEJ5IjoiX0ZlbGl4IEtyw7ZiZXIiLCJJZCI6IjQ5YjFhZWEyLWRhMGQtNGY3MC04YmI5LTdjNWU0NTFiMWFiNyIsIk1vZGlmaWVkT24iOiIyMDIyLTA5LTAxVDA3OjM2OjMz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xMC4wNzgzMHYxIiwiVXJpU3RyaW5nIjoiaHR0cDovL2FyeGl2Lm9yZy9hYnMvMjAxMC4wNzgzMH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GZWxpeCBLcsO2YmVyIiwiQ3JlYXRlZE9uIjoiMjAyMi0wOS0wMVQwNzozNjozMyIsIk1vZGlmaWVkQnkiOiJfRmVsaXggS3LDtmJlciIsIklkIjoiYTU0NjVhOTYtYjkxMy00ZDU5LWFjY2UtZGFhNzcwOGM4OWRiIiwiTW9kaWZpZWRPbiI6IjIwMjItMDktMDFUMDc6MzY6MzM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YXJ4aXYub3JnL3BkZi8yMDEwLjA3ODMwdjEiLCJVcmlTdHJpbmciOiJodHRwOi8vYXJ4aXYub3JnL3BkZi8yMDEwLjA3ODMwdj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}</w:instrText>
          </w:r>
          <w:r w:rsidR="00270BB0">
            <w:rPr>
              <w:lang w:val="en-GB"/>
            </w:rPr>
            <w:fldChar w:fldCharType="separate"/>
          </w:r>
          <w:r w:rsidR="002536B0">
            <w:rPr>
              <w:lang w:val="en-GB"/>
            </w:rPr>
            <w:t>Castillo-Navarro et al. [27]</w:t>
          </w:r>
          <w:r w:rsidR="00270BB0">
            <w:rPr>
              <w:lang w:val="en-GB"/>
            </w:rPr>
            <w:fldChar w:fldCharType="end"/>
          </w:r>
        </w:sdtContent>
      </w:sdt>
      <w:r w:rsidR="001C7448">
        <w:rPr>
          <w:lang w:val="en-GB"/>
        </w:rPr>
        <w:t>, for example</w:t>
      </w:r>
      <w:r w:rsidR="00B009BC">
        <w:rPr>
          <w:lang w:val="en-GB"/>
        </w:rPr>
        <w:t xml:space="preserve">. </w:t>
      </w:r>
      <w:r>
        <w:rPr>
          <w:lang w:val="en-GB"/>
        </w:rPr>
        <w:t>Compared to Principal Component Analysis (PCA)</w:t>
      </w:r>
      <w:r w:rsidR="00080C5A">
        <w:rPr>
          <w:lang w:val="en-GB"/>
        </w:rPr>
        <w:t xml:space="preserve"> as a linear variance maximation technique, t-SNE preserves small pairwise similarities between inputs</w:t>
      </w:r>
      <w:r w:rsidR="00B009BC">
        <w:rPr>
          <w:lang w:val="en-GB"/>
        </w:rPr>
        <w:t xml:space="preserve">. </w:t>
      </w:r>
      <w:r w:rsidR="006C2B91">
        <w:rPr>
          <w:lang w:val="en-GB"/>
        </w:rPr>
        <w:t xml:space="preserve">The underlying technique relies on a </w:t>
      </w:r>
      <w:r w:rsidR="000E1C97">
        <w:rPr>
          <w:lang w:val="en-GB"/>
        </w:rPr>
        <w:t xml:space="preserve">gradient descent-based </w:t>
      </w:r>
      <w:r w:rsidR="006C2B91">
        <w:rPr>
          <w:lang w:val="en-GB"/>
        </w:rPr>
        <w:t>minimisation of a cost function between similarity measures in high- and low-dimensional space</w:t>
      </w:r>
      <w:r w:rsidR="00B009BC">
        <w:rPr>
          <w:lang w:val="en-GB"/>
        </w:rPr>
        <w:t xml:space="preserve">. </w:t>
      </w:r>
      <w:r w:rsidR="006C2B91">
        <w:rPr>
          <w:lang w:val="en-GB"/>
        </w:rPr>
        <w:t xml:space="preserve">Specifically, distances between points are </w:t>
      </w:r>
      <w:r w:rsidR="000E1C97">
        <w:rPr>
          <w:lang w:val="en-GB"/>
        </w:rPr>
        <w:t xml:space="preserve">mapped to </w:t>
      </w:r>
      <w:r w:rsidR="006C2B91">
        <w:rPr>
          <w:lang w:val="en-GB"/>
        </w:rPr>
        <w:t xml:space="preserve">probability functions and </w:t>
      </w:r>
      <w:r w:rsidR="005302DD">
        <w:rPr>
          <w:lang w:val="en-GB"/>
        </w:rPr>
        <w:t xml:space="preserve">the </w:t>
      </w:r>
      <w:r w:rsidR="006C2B91">
        <w:rPr>
          <w:lang w:val="en-GB"/>
        </w:rPr>
        <w:t xml:space="preserve">Kullback-Leibler </w:t>
      </w:r>
      <w:r w:rsidR="004F050F">
        <w:rPr>
          <w:lang w:val="en-GB"/>
        </w:rPr>
        <w:t xml:space="preserve">(KL) </w:t>
      </w:r>
      <w:r w:rsidR="006C2B91">
        <w:rPr>
          <w:lang w:val="en-GB"/>
        </w:rPr>
        <w:t>divergence</w:t>
      </w:r>
      <w:r w:rsidR="005302DD">
        <w:rPr>
          <w:lang w:val="en-GB"/>
        </w:rPr>
        <w:t>s</w:t>
      </w:r>
      <w:r w:rsidR="006C2B91">
        <w:rPr>
          <w:lang w:val="en-GB"/>
        </w:rPr>
        <w:t xml:space="preserve"> between high </w:t>
      </w:r>
      <w:r w:rsidR="000E1C97">
        <w:rPr>
          <w:lang w:val="en-GB"/>
        </w:rPr>
        <w:t xml:space="preserve">and low </w:t>
      </w:r>
      <w:r w:rsidR="006C2B91">
        <w:rPr>
          <w:lang w:val="en-GB"/>
        </w:rPr>
        <w:t>dimensional</w:t>
      </w:r>
      <w:r w:rsidR="000E1C97">
        <w:rPr>
          <w:lang w:val="en-GB"/>
        </w:rPr>
        <w:t xml:space="preserve"> points are reduced by optimising the locations of low dimensional points</w:t>
      </w:r>
      <w:r w:rsidR="00B009BC">
        <w:rPr>
          <w:lang w:val="en-GB"/>
        </w:rPr>
        <w:t xml:space="preserve">. </w:t>
      </w:r>
      <w:r w:rsidR="00080C5A">
        <w:rPr>
          <w:lang w:val="en-GB"/>
        </w:rPr>
        <w:t xml:space="preserve">This non-linear mapping with consideration of local similarities tends to result in better visualisations of </w:t>
      </w:r>
      <w:r w:rsidR="006C2B91">
        <w:rPr>
          <w:lang w:val="en-GB"/>
        </w:rPr>
        <w:t>data patterns in the low dimensional space</w:t>
      </w:r>
      <w:r w:rsidR="00B009BC">
        <w:rPr>
          <w:lang w:val="en-GB"/>
        </w:rPr>
        <w:t xml:space="preserve">. </w:t>
      </w:r>
      <w:r w:rsidR="000E1C97">
        <w:rPr>
          <w:lang w:val="en-GB"/>
        </w:rPr>
        <w:t xml:space="preserve">Furthermore, one can control the </w:t>
      </w:r>
      <w:r w:rsidR="001412B7">
        <w:rPr>
          <w:lang w:val="en-GB"/>
        </w:rPr>
        <w:t>variance</w:t>
      </w:r>
      <w:r w:rsidR="000E1C97">
        <w:rPr>
          <w:lang w:val="en-GB"/>
        </w:rPr>
        <w:t xml:space="preserve"> of </w:t>
      </w:r>
      <w:r w:rsidR="001412B7">
        <w:rPr>
          <w:lang w:val="en-GB"/>
        </w:rPr>
        <w:t xml:space="preserve">the </w:t>
      </w:r>
      <w:r w:rsidR="000E1C97">
        <w:rPr>
          <w:lang w:val="en-GB"/>
        </w:rPr>
        <w:t>probability function</w:t>
      </w:r>
      <w:r w:rsidR="001412B7">
        <w:rPr>
          <w:lang w:val="en-GB"/>
        </w:rPr>
        <w:t xml:space="preserve"> applied in </w:t>
      </w:r>
      <w:r w:rsidR="002C2364">
        <w:rPr>
          <w:lang w:val="en-GB"/>
        </w:rPr>
        <w:t xml:space="preserve">the </w:t>
      </w:r>
      <w:r w:rsidR="001412B7">
        <w:rPr>
          <w:lang w:val="en-GB"/>
        </w:rPr>
        <w:t>high-dimensional space</w:t>
      </w:r>
      <w:r w:rsidR="000E1C97">
        <w:rPr>
          <w:lang w:val="en-GB"/>
        </w:rPr>
        <w:t xml:space="preserve"> </w:t>
      </w:r>
      <w:r w:rsidR="001412B7">
        <w:rPr>
          <w:lang w:val="en-GB"/>
        </w:rPr>
        <w:t xml:space="preserve">by </w:t>
      </w:r>
      <w:r w:rsidR="002C2364">
        <w:rPr>
          <w:lang w:val="en-GB"/>
        </w:rPr>
        <w:t xml:space="preserve">the </w:t>
      </w:r>
      <w:r w:rsidR="001412B7">
        <w:rPr>
          <w:lang w:val="en-GB"/>
        </w:rPr>
        <w:t>so-called perplexity</w:t>
      </w:r>
      <w:r w:rsidR="002C2364">
        <w:rPr>
          <w:lang w:val="en-GB"/>
        </w:rPr>
        <w:t xml:space="preserve"> to </w:t>
      </w:r>
      <w:r w:rsidR="001412B7">
        <w:rPr>
          <w:lang w:val="en-GB"/>
        </w:rPr>
        <w:t>give more weight to local or global data patterns</w:t>
      </w:r>
      <w:r w:rsidR="00B009BC">
        <w:rPr>
          <w:lang w:val="en-GB"/>
        </w:rPr>
        <w:t xml:space="preserve">. </w:t>
      </w:r>
      <w:r w:rsidR="001412B7">
        <w:rPr>
          <w:lang w:val="en-GB"/>
        </w:rPr>
        <w:t xml:space="preserve">The flexibility of the t-SNE comes with the drawback of non-deterministic mappings, a lack of applicability </w:t>
      </w:r>
      <w:r w:rsidR="00DB7FEF">
        <w:rPr>
          <w:lang w:val="en-GB"/>
        </w:rPr>
        <w:t>to new unseen data,</w:t>
      </w:r>
      <w:r w:rsidR="001412B7">
        <w:rPr>
          <w:lang w:val="en-GB"/>
        </w:rPr>
        <w:t xml:space="preserve"> </w:t>
      </w:r>
      <w:r w:rsidR="00DB7FEF">
        <w:rPr>
          <w:lang w:val="en-GB"/>
        </w:rPr>
        <w:t xml:space="preserve">difficulties in interpreting the low-dimensional mapping </w:t>
      </w:r>
      <w:sdt>
        <w:sdtPr>
          <w:rPr>
            <w:lang w:val="en-GB"/>
          </w:rPr>
          <w:alias w:val="To edit, see citavi.com/edit"/>
          <w:tag w:val="CitaviPlaceholder#eec490c5-f846-4f30-a113-f045c7e2a0b6"/>
          <w:id w:val="-543210054"/>
          <w:placeholder>
            <w:docPart w:val="DefaultPlaceholder_-1854013440"/>
          </w:placeholder>
        </w:sdtPr>
        <w:sdtContent>
          <w:r w:rsidR="00D11669">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mQ2OWE1LWRmMWUtNDlmZi1hNWMwLTJjZTQ5Y2Q5N2E0NyIsIlJhbmdlTGVuZ3RoIjo0LCJSZWZlcmVuY2VJZCI6ImJkOTYwNDZiLWZlZjAtNDViZS1hOGMxLTQ5MGE2YTY3YTc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ZlbGl4XFxBcHBEYXRhXFxMb2NhbFxcVGVtcFxccmxsaWFxdnAuanBnIiwiVXJpU3RyaW5nIjoiYmQ5NjA0NmItZmVmMC00NWJlLWE4YzEtNDkwYTZhNjdhNzE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zLzEwLzIwMTYiLCJEb2kiOiIxMC4yMzkxNS9kaXN0aWxsLjAwMDA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M5MTUvZGlzdGlsbC4wMDAwMiIsIlVyaVN0cmluZyI6Imh0dHBzOi8vZG9pLm9yZy8xMC4yMzkxNS9kaXN0aWxsLjAwMDA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OS0wMVQwNzozNTozMiIsIk1vZGlmaWVkQnkiOiJfRmVsaXggS3LDtmJlciIsIklkIjoiNjdhYjcyMWUtZmQxOS00NjdjLThlMzItNDdkMWNiYTdmOTE0IiwiTW9kaWZpZWRPbiI6IjIwMjItMDktMDFUMDc6MzU6Mz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Rpc3RpbGwucHViLzIwMTYvbWlzcmVhZC10c25lLyIsIlVyaVN0cmluZyI6Imh0dHBzOi8vZGlzdGlsbC5wdWIvMjAxNi9taXNyZWFkLXRzbmU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}</w:instrText>
          </w:r>
          <w:r w:rsidR="00D11669">
            <w:rPr>
              <w:lang w:val="en-GB"/>
            </w:rPr>
            <w:fldChar w:fldCharType="separate"/>
          </w:r>
          <w:r w:rsidR="002536B0">
            <w:rPr>
              <w:lang w:val="en-GB"/>
            </w:rPr>
            <w:t>[28]</w:t>
          </w:r>
          <w:r w:rsidR="00D11669">
            <w:rPr>
              <w:lang w:val="en-GB"/>
            </w:rPr>
            <w:fldChar w:fldCharType="end"/>
          </w:r>
        </w:sdtContent>
      </w:sdt>
      <w:r w:rsidR="00D11669">
        <w:rPr>
          <w:lang w:val="en-GB"/>
        </w:rPr>
        <w:t xml:space="preserve"> </w:t>
      </w:r>
      <w:r w:rsidR="00DB7FEF">
        <w:rPr>
          <w:lang w:val="en-GB"/>
        </w:rPr>
        <w:t>and poor computational efficiency and scaling compared to techniques such as PCA</w:t>
      </w:r>
      <w:r w:rsidR="00B009BC">
        <w:rPr>
          <w:lang w:val="en-GB"/>
        </w:rPr>
        <w:t>.</w:t>
      </w:r>
      <w:r w:rsidR="00270BB0">
        <w:rPr>
          <w:lang w:val="en-GB"/>
        </w:rPr>
        <w:t xml:space="preserve"> </w:t>
      </w:r>
    </w:p>
    <w:p w14:paraId="4575230A" w14:textId="0175F95E" w:rsidR="001C7D29" w:rsidRDefault="00615ADD" w:rsidP="00B009BC">
      <w:pPr>
        <w:rPr>
          <w:lang w:val="en-GB"/>
        </w:rPr>
      </w:pPr>
      <w:r w:rsidRPr="00B009BC">
        <w:rPr>
          <w:lang w:val="en-GB"/>
        </w:rPr>
        <w:t xml:space="preserve">The idea of pseudo-value assignment continues with applying the t-SNE algorithm to a small sub-portion of all </w:t>
      </w:r>
      <w:r w:rsidR="00E95188" w:rsidRPr="00B009BC">
        <w:rPr>
          <w:lang w:val="en-GB"/>
        </w:rPr>
        <w:t xml:space="preserve">tiles containing an equal number of </w:t>
      </w:r>
      <w:r w:rsidRPr="00B009BC">
        <w:rPr>
          <w:lang w:val="en-GB"/>
        </w:rPr>
        <w:t>labelled training tiles</w:t>
      </w:r>
      <w:r w:rsidR="00E95188" w:rsidRPr="00B009BC">
        <w:rPr>
          <w:lang w:val="en-GB"/>
        </w:rPr>
        <w:t xml:space="preserve"> and unlabelled tiles</w:t>
      </w:r>
      <w:r w:rsidR="00B009BC">
        <w:rPr>
          <w:lang w:val="en-GB"/>
        </w:rPr>
        <w:t xml:space="preserve">. </w:t>
      </w:r>
      <w:r w:rsidR="00E95188" w:rsidRPr="00B009BC">
        <w:rPr>
          <w:lang w:val="en-GB"/>
        </w:rPr>
        <w:t xml:space="preserve">The mean nearest neighbour (NN) distance between </w:t>
      </w:r>
      <w:r w:rsidR="00BE137A" w:rsidRPr="00B009BC">
        <w:rPr>
          <w:lang w:val="en-GB"/>
        </w:rPr>
        <w:t>all low dimensional points is</w:t>
      </w:r>
      <w:r w:rsidR="00E95188" w:rsidRPr="00B009BC">
        <w:rPr>
          <w:lang w:val="en-GB"/>
        </w:rPr>
        <w:t xml:space="preserve"> calculated and </w:t>
      </w:r>
      <w:r w:rsidR="00BE137A" w:rsidRPr="00B009BC">
        <w:rPr>
          <w:lang w:val="en-GB"/>
        </w:rPr>
        <w:t>used as a distance threshold for assigning values to unlabelled tiles</w:t>
      </w:r>
      <w:r w:rsidR="00B009BC">
        <w:rPr>
          <w:lang w:val="en-GB"/>
        </w:rPr>
        <w:t xml:space="preserve">. </w:t>
      </w:r>
      <w:r w:rsidR="00BE137A" w:rsidRPr="00B009BC">
        <w:rPr>
          <w:lang w:val="en-GB"/>
        </w:rPr>
        <w:t>If the distance between an unlabelled point and one or multiple labelled ones is lower than the mean NN distance, a pseudo-value is calculated for the unlabelled one using the weighted average of the values of all the labelled tiles being considered</w:t>
      </w:r>
      <w:r w:rsidR="00B009BC">
        <w:rPr>
          <w:lang w:val="en-GB"/>
        </w:rPr>
        <w:t xml:space="preserve">. </w:t>
      </w:r>
      <w:r w:rsidR="00BE137A">
        <w:rPr>
          <w:lang w:val="en-GB"/>
        </w:rPr>
        <w:t>Leaving points, whose NN distance exceeds the mean NN, unlabelled aims at assigning pseudo-values only to those tiles that are</w:t>
      </w:r>
      <w:r w:rsidR="002C2364">
        <w:rPr>
          <w:lang w:val="en-GB"/>
        </w:rPr>
        <w:t xml:space="preserve"> highly</w:t>
      </w:r>
      <w:r w:rsidR="00BE137A">
        <w:rPr>
          <w:lang w:val="en-GB"/>
        </w:rPr>
        <w:t xml:space="preserve"> </w:t>
      </w:r>
      <w:r w:rsidR="002C2364">
        <w:rPr>
          <w:lang w:val="en-GB"/>
        </w:rPr>
        <w:t>likely to be</w:t>
      </w:r>
      <w:r w:rsidR="00BE137A">
        <w:rPr>
          <w:lang w:val="en-GB"/>
        </w:rPr>
        <w:t xml:space="preserve"> similar to the labelled ones</w:t>
      </w:r>
      <w:r w:rsidR="00B009BC">
        <w:rPr>
          <w:lang w:val="en-GB"/>
        </w:rPr>
        <w:t>.</w:t>
      </w:r>
    </w:p>
    <w:p w14:paraId="092DA6B6" w14:textId="42838120" w:rsidR="008B11E2" w:rsidRPr="00B009BC" w:rsidRDefault="001C7D29" w:rsidP="00B009BC">
      <w:pPr>
        <w:rPr>
          <w:lang w:val="en-GB"/>
        </w:rPr>
      </w:pPr>
      <w:r w:rsidRPr="00B009BC">
        <w:rPr>
          <w:lang w:val="en-GB"/>
        </w:rPr>
        <w:t xml:space="preserve">This procedure is repeated for all unlabelled tiles by repeatedly forming a subset of the data from the labelled and an equal </w:t>
      </w:r>
      <w:r w:rsidR="00896B4E" w:rsidRPr="00B009BC">
        <w:rPr>
          <w:lang w:val="en-GB"/>
        </w:rPr>
        <w:t>number</w:t>
      </w:r>
      <w:r w:rsidRPr="00B009BC">
        <w:rPr>
          <w:lang w:val="en-GB"/>
        </w:rPr>
        <w:t xml:space="preserve"> of unlabelled tiles and interpolating nearest neighbour values</w:t>
      </w:r>
      <w:r w:rsidR="00B009BC">
        <w:rPr>
          <w:lang w:val="en-GB"/>
        </w:rPr>
        <w:t xml:space="preserve">. </w:t>
      </w:r>
      <w:r>
        <w:rPr>
          <w:lang w:val="en-GB"/>
        </w:rPr>
        <w:t>To handle t-SNE inherent stochasticity, multiple trials are conducted for each data subset</w:t>
      </w:r>
      <w:r w:rsidR="00B009BC">
        <w:rPr>
          <w:lang w:val="en-GB"/>
        </w:rPr>
        <w:t xml:space="preserve">. </w:t>
      </w:r>
      <w:r>
        <w:rPr>
          <w:lang w:val="en-GB"/>
        </w:rPr>
        <w:t xml:space="preserve">The one with </w:t>
      </w:r>
      <w:r w:rsidR="004F050F">
        <w:rPr>
          <w:lang w:val="en-GB"/>
        </w:rPr>
        <w:t xml:space="preserve">minimum KL </w:t>
      </w:r>
      <w:r>
        <w:rPr>
          <w:lang w:val="en-GB"/>
        </w:rPr>
        <w:t xml:space="preserve">divergence and maximum RMSE </w:t>
      </w:r>
      <w:r w:rsidR="009F322F">
        <w:rPr>
          <w:lang w:val="en-GB"/>
        </w:rPr>
        <w:t xml:space="preserve">for the vegetation coverage </w:t>
      </w:r>
      <w:r w:rsidR="009F322F">
        <w:rPr>
          <w:lang w:val="en-GB"/>
        </w:rPr>
        <w:lastRenderedPageBreak/>
        <w:t xml:space="preserve">calculated </w:t>
      </w:r>
      <w:r>
        <w:rPr>
          <w:lang w:val="en-GB"/>
        </w:rPr>
        <w:t>between labelled point</w:t>
      </w:r>
      <w:r w:rsidR="009F322F">
        <w:rPr>
          <w:lang w:val="en-GB"/>
        </w:rPr>
        <w:t xml:space="preserve"> pairs less than the mean NN distance apart is chosen to be the best one used for pseudo-value assignment</w:t>
      </w:r>
      <w:r w:rsidR="00B009BC">
        <w:rPr>
          <w:lang w:val="en-GB"/>
        </w:rPr>
        <w:t xml:space="preserve">. </w:t>
      </w:r>
      <w:r w:rsidR="009F322F">
        <w:rPr>
          <w:lang w:val="en-GB"/>
        </w:rPr>
        <w:t xml:space="preserve">Afterwards, the datasets are balanced </w:t>
      </w:r>
      <w:r w:rsidR="003969F7">
        <w:rPr>
          <w:lang w:val="en-GB"/>
        </w:rPr>
        <w:t>e</w:t>
      </w:r>
      <w:r w:rsidR="003969F7" w:rsidRPr="003969F7">
        <w:rPr>
          <w:lang w:val="en-GB"/>
        </w:rPr>
        <w:t>nsuring a uniform quantile spacing</w:t>
      </w:r>
      <w:r w:rsidR="003969F7">
        <w:rPr>
          <w:lang w:val="en-GB"/>
        </w:rPr>
        <w:t xml:space="preserve"> for each individual variable using a random oversampling technique</w:t>
      </w:r>
      <w:r w:rsidR="00B009BC">
        <w:rPr>
          <w:lang w:val="en-GB"/>
        </w:rPr>
        <w:t xml:space="preserve">. </w:t>
      </w:r>
      <w:r w:rsidR="003969F7" w:rsidRPr="00B009BC">
        <w:rPr>
          <w:lang w:val="en-GB"/>
        </w:rPr>
        <w:t>Finally, the number of generated pseudo-values is capped at 5000 to limit the amount of data and to speed up the subsequent training of the SOTA CNN</w:t>
      </w:r>
      <w:r w:rsidR="00B009BC">
        <w:rPr>
          <w:lang w:val="en-GB"/>
        </w:rPr>
        <w:t>.</w:t>
      </w:r>
    </w:p>
    <w:p w14:paraId="0D6F00CB" w14:textId="451B6972" w:rsidR="00DC038F" w:rsidRDefault="008B11E2" w:rsidP="00B009BC">
      <w:pPr>
        <w:rPr>
          <w:lang w:val="en-GB"/>
        </w:rPr>
      </w:pPr>
      <w:r w:rsidRPr="00B009BC">
        <w:rPr>
          <w:lang w:val="en-GB"/>
        </w:rPr>
        <w:t xml:space="preserve">Considering the wide </w:t>
      </w:r>
      <w:r w:rsidR="00841BE9" w:rsidRPr="00B009BC">
        <w:rPr>
          <w:lang w:val="en-GB"/>
        </w:rPr>
        <w:t xml:space="preserve">range </w:t>
      </w:r>
      <w:r w:rsidRPr="00B009BC">
        <w:rPr>
          <w:lang w:val="en-GB"/>
        </w:rPr>
        <w:t xml:space="preserve">of </w:t>
      </w:r>
      <w:r w:rsidR="00841BE9" w:rsidRPr="00B009BC">
        <w:rPr>
          <w:lang w:val="en-GB"/>
        </w:rPr>
        <w:t xml:space="preserve">available SOTA CNNs </w:t>
      </w:r>
      <w:sdt>
        <w:sdtPr>
          <w:rPr>
            <w:lang w:val="en-GB"/>
          </w:rPr>
          <w:alias w:val="To edit, see citavi.com/edit"/>
          <w:tag w:val="CitaviPlaceholder#9890310f-3196-4293-a7e3-a0c0d9375b46"/>
          <w:id w:val="-1300764150"/>
          <w:placeholder>
            <w:docPart w:val="DefaultPlaceholder_-1854013440"/>
          </w:placeholder>
        </w:sdtPr>
        <w:sdtContent>
          <w:r w:rsidR="00841BE9" w:rsidRPr="00B009BC">
            <w:rPr>
              <w:lang w:val="en-GB"/>
            </w:rPr>
            <w:fldChar w:fldCharType="begin"/>
          </w:r>
          <w:r w:rsidR="002536B0" w:rsidRPr="00B009B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GNmM2VhLWY2M2MtNGY1Yy1hMzFkLWRkZWY5NzkzZGM0MSIsIlJhbmdlTGVuZ3RoIjozLCJSZWZlcmVuY2VJZCI6ImRlYTc1YWIyLWMxN2EtNDljZC1hMGEwLTczODcxODRmZTE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ZmVsaXhcXEFwcERhdGFcXExvY2FsXFxUZW1wXFxlcW1yaDQ0eS5qcGciLCJVcmlTdHJpbmciOiJkZWE3NWFiMi1jMTdhLTQ5Y2QtYTBhMC03Mzg3MTg0ZmUxN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Q2Mi0wMjAtMDk4MjUt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wNDYyLTAyMC0wOTgyNS02IiwiVXJpU3RyaW5nIjoiaHR0cHM6Ly9kb2kub3JnLzEwLjEwMDcvczEwNDYyLTAyMC0wOTgyNS0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MvMjAyMSIsIkRvaSI6IjEwLjExODYvczQwNTM3LTAyMS0wMDQ0NC04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MzODE2MDUzIiwiVXJpU3RyaW5nIjoiaHR0cDovL3d3dy5uY2JpLm5sbS5uaWguZ292L3B1Ym1lZC8zMzgxNjA1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S3LDtmJlciIsIkNyZWF0ZWRPbiI6IjIwMjItMDktMDFUMTI6MzI6MTYiLCJNb2RpZmllZEJ5IjoiX0ZlbGl4IEtyw7ZiZXIiLCJJZCI6IjkzYjI3MDk4LTZiZjUtNGE5NC05MTkzLTA0NGIxOWU1MjgxZSIsIk1vZGlmaWVkT24iOiIyMDIyLTA5LTAxVDEyOjMyOjE2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E4Ni9zNDA1MzctMDIxLTAwNDQ0LTgiLCJVcmlTdHJpbmciOiJodHRwczovL2RvaS5vcmcvMTAuMTE4Ni9zNDA1MzctMDIxLTAwNDQ0LT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5LTAxVDEyOjMyOjE2IiwiTW9kaWZpZWRCeSI6Il9GZWxpeCBLcsO2YmVyIiwiSWQiOiI4NTczMmFkZC1iMTBkLTQ0NDAtYTlhNS0zMmMyYjk0M2RkNjEiLCJNb2RpZmllZE9uIjoiMjAyMi0wOS0wMVQxMjozMjoxNiIsIlByb2plY3QiOnsiJHJlZiI6Ijg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gwMTA1MDYiLCJVcmlTdHJpbmciOiJodHRwczovL3d3dy5uY2JpLm5sbS5uaWguZ292L3BtYy9hcnRpY2xlcy9QTUM4MDEwNTA2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}</w:instrText>
          </w:r>
          <w:r w:rsidR="00841BE9" w:rsidRPr="00B009BC">
            <w:rPr>
              <w:lang w:val="en-GB"/>
            </w:rPr>
            <w:fldChar w:fldCharType="separate"/>
          </w:r>
          <w:r w:rsidR="002536B0" w:rsidRPr="00B009BC">
            <w:rPr>
              <w:lang w:val="en-GB"/>
            </w:rPr>
            <w:t>[29,30]</w:t>
          </w:r>
          <w:r w:rsidR="00841BE9" w:rsidRPr="00B009BC">
            <w:rPr>
              <w:lang w:val="en-GB"/>
            </w:rPr>
            <w:fldChar w:fldCharType="end"/>
          </w:r>
        </w:sdtContent>
      </w:sdt>
      <w:r w:rsidR="00841BE9" w:rsidRPr="00B009BC">
        <w:rPr>
          <w:lang w:val="en-GB"/>
        </w:rPr>
        <w:t>, two comparatively simple architectures were chosen to be tested for performing the actual regression task</w:t>
      </w:r>
      <w:r w:rsidR="00B009BC">
        <w:rPr>
          <w:lang w:val="en-GB"/>
        </w:rPr>
        <w:t xml:space="preserve">. </w:t>
      </w:r>
      <w:r w:rsidR="00DC038F">
        <w:rPr>
          <w:lang w:val="en-GB"/>
        </w:rPr>
        <w:t xml:space="preserve">Relying on transfer learning, the pretrained versions of </w:t>
      </w:r>
      <w:r w:rsidR="002C2364">
        <w:rPr>
          <w:lang w:val="en-GB"/>
        </w:rPr>
        <w:t>r</w:t>
      </w:r>
      <w:r w:rsidR="00841BE9" w:rsidRPr="00272211">
        <w:rPr>
          <w:lang w:val="en-GB"/>
        </w:rPr>
        <w:t xml:space="preserve">esnet-18 </w:t>
      </w:r>
      <w:r w:rsidR="00DC038F" w:rsidRPr="00272211">
        <w:rPr>
          <w:lang w:val="en-GB"/>
        </w:rPr>
        <w:t xml:space="preserve">with 10 M </w:t>
      </w:r>
      <w:r w:rsidR="00DC038F">
        <w:rPr>
          <w:lang w:val="en-GB"/>
        </w:rPr>
        <w:t xml:space="preserve">parameters </w:t>
      </w:r>
      <w:sdt>
        <w:sdtPr>
          <w:rPr>
            <w:lang w:val="en-GB"/>
          </w:rPr>
          <w:alias w:val="To edit, see citavi.com/edit"/>
          <w:tag w:val="CitaviPlaceholder#bd884135-435c-411d-b433-0594b9de0d36"/>
          <w:id w:val="1789399580"/>
          <w:placeholder>
            <w:docPart w:val="8D7096157B0D430BB817E999B84262F6"/>
          </w:placeholder>
        </w:sdtPr>
        <w:sdtContent>
          <w:r w:rsidR="00841BE9">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mRkNGRjLWEwNjgtNDNiNi04YmIyLTdhZDkxMzE0ZjkzYyIsIlJhbmdlTGVuZ3RoIjo0LCJSZWZlcmVuY2VJZCI6Ijg4OTk2MDVhLTdiMTYtNDIzOC04MjE0LWE3ZGFjNWIwNGQ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xpeFxcQXBwRGF0YVxcTG9jYWxcXFRlbXBcXDB4amFtdG5wLmpwZyIsIlVyaVN0cmluZyI6Ijg4OTk2MDVhLTdiMTYtNDIzOC04MjE0LWE3ZGFjNWIwNGQyZ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8xMi8yMD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UxMi4wMzM4NXYxIiwiVXJpU3RyaW5nIjoiaHR0cHM6Ly9hcnhpdi5vcmcvcGRmLzE1MTIuMDMzODV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ZlbGl4IEtyw7ZiZXIiLCJDcmVhdGVkT24iOiIyMDIyLTA5LTAxVDA3OjQ3OjMwIiwiTW9kaWZpZWRCeSI6Il9GZWxpeCBLcsO2YmVyIiwiSWQiOiIxMmI5N2FiMC0yZjBlLTRmYTItYmFjMi00MjdmZTU5YmQxMWEiLCJNb2RpZmllZE9uIjoiMjAyMi0wOS0wMVQwNzo0Nz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YWJzLzE1MTIuMDMzODV2MSIsIlVyaVN0cmluZyI6Imh0dHA6Ly9hcnhpdi5vcmcvYWJzLzE1MTIuMDMzODV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mVsaXggS3LDtmJlciIsIkNyZWF0ZWRPbiI6IjIwMjItMDktMDFUMDc6NDc6MzAiLCJNb2RpZmllZEJ5IjoiX0ZlbGl4IEtyw7ZiZXIiLCJJZCI6IjM4MDhlOGFlLTllNmMtNDc4Ni05ZWYwLWM4YTAzOTQ1ZWUyYiIsIk1vZGlmaWVkT24iOiIyMDIyLTA5LTAxVDA3OjQ3OjM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TUxMi4wMzM4NXYxIiwiVXJpU3RyaW5nIjoiaHR0cDovL2FyeGl2Lm9yZy9wZGYvMTUxMi4wMzM4NX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}</w:instrText>
          </w:r>
          <w:r w:rsidR="00841BE9">
            <w:rPr>
              <w:lang w:val="en-GB"/>
            </w:rPr>
            <w:fldChar w:fldCharType="separate"/>
          </w:r>
          <w:r w:rsidR="002536B0">
            <w:rPr>
              <w:lang w:val="en-GB"/>
            </w:rPr>
            <w:t>[31]</w:t>
          </w:r>
          <w:r w:rsidR="00841BE9">
            <w:rPr>
              <w:lang w:val="en-GB"/>
            </w:rPr>
            <w:fldChar w:fldCharType="end"/>
          </w:r>
        </w:sdtContent>
      </w:sdt>
      <w:r w:rsidR="00841BE9">
        <w:rPr>
          <w:lang w:val="en-GB"/>
        </w:rPr>
        <w:t xml:space="preserve"> and</w:t>
      </w:r>
      <w:r w:rsidR="00841BE9" w:rsidRPr="00272211">
        <w:rPr>
          <w:lang w:val="en-GB"/>
        </w:rPr>
        <w:t xml:space="preserve"> </w:t>
      </w:r>
      <w:r w:rsidR="002C2364">
        <w:rPr>
          <w:lang w:val="en-GB"/>
        </w:rPr>
        <w:t>e</w:t>
      </w:r>
      <w:r w:rsidR="00841BE9" w:rsidRPr="00272211">
        <w:rPr>
          <w:lang w:val="en-GB"/>
        </w:rPr>
        <w:t>fficientnet-</w:t>
      </w:r>
      <w:r w:rsidR="00841BE9">
        <w:rPr>
          <w:lang w:val="en-GB"/>
        </w:rPr>
        <w:t>b</w:t>
      </w:r>
      <w:r w:rsidR="00841BE9" w:rsidRPr="00272211">
        <w:rPr>
          <w:lang w:val="en-GB"/>
        </w:rPr>
        <w:t xml:space="preserve">0 </w:t>
      </w:r>
      <w:r w:rsidR="00DC038F" w:rsidRPr="00272211">
        <w:rPr>
          <w:lang w:val="en-GB"/>
        </w:rPr>
        <w:t xml:space="preserve">with </w:t>
      </w:r>
      <w:r w:rsidR="00DC038F">
        <w:rPr>
          <w:lang w:val="en-GB"/>
        </w:rPr>
        <w:t>5</w:t>
      </w:r>
      <w:r w:rsidR="00DC038F" w:rsidRPr="00272211">
        <w:rPr>
          <w:lang w:val="en-GB"/>
        </w:rPr>
        <w:t xml:space="preserve"> M </w:t>
      </w:r>
      <w:r w:rsidR="00DC038F">
        <w:rPr>
          <w:lang w:val="en-GB"/>
        </w:rPr>
        <w:t xml:space="preserve">parameters </w:t>
      </w:r>
      <w:sdt>
        <w:sdtPr>
          <w:rPr>
            <w:lang w:val="en-GB"/>
          </w:rPr>
          <w:alias w:val="To edit, see citavi.com/edit"/>
          <w:tag w:val="CitaviPlaceholder#999bf6cb-1176-4b1c-a90c-3f6614ec6016"/>
          <w:id w:val="157198174"/>
          <w:placeholder>
            <w:docPart w:val="8D7096157B0D430BB817E999B84262F6"/>
          </w:placeholder>
        </w:sdtPr>
        <w:sdtContent>
          <w:r w:rsidR="00841BE9">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E5OTAwLTE4ODItNDU1YS04MzA0LWIzODEzMjlmNGNlNCIsIlJhbmdlTGVuZ3RoIjo0LCJSZWZlcmVuY2VJZCI6ImJhMmNjZWUzLTFkNGYtNGNlYS04MDMwLTI2ZmU2YTQzNTB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xpeFxcQXBwRGF0YVxcTG9jYWxcXFRlbXBcXHNjMGVwNWR6LmpwZyIsIlVyaVN0cmluZyI6ImJhMmNjZWUzLTFkNGYtNGNlYS04MDMwLTI2ZmU2YTQzNTBi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8wNS8yMDE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kwNS4xMTk0NnY1IiwiVXJpU3RyaW5nIjoiaHR0cHM6Ly9hcnhpdi5vcmcvcGRmLzE5MDUuMTE5NDZ2N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ZlbGl4IEtyw7ZiZXIiLCJDcmVhdGVkT24iOiIyMDIyLTA5LTAxVDA3OjQ3OjMwIiwiTW9kaWZpZWRCeSI6Il9GZWxpeCBLcsO2YmVyIiwiSWQiOiIzOGZjMTMxZC0wMjFlLTRjNzEtODVlMS01YTNiNjI0YTMwNDgiLCJNb2RpZmllZE9uIjoiMjAyMi0wOS0wMVQwNzo0Nzoz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TE5NDZ2NSIsIlVyaVN0cmluZyI6Imh0dHA6Ly9hcnhpdi5vcmcvYWJzLzE5MDUuMTE5NDZ2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mVsaXggS3LDtmJlciIsIkNyZWF0ZWRPbiI6IjIwMjItMDktMDFUMDc6NDc6MzAiLCJNb2RpZmllZEJ5IjoiX0ZlbGl4IEtyw7ZiZXIiLCJJZCI6ImY0NTYzMzVmLTBhYmUtNGI5ZS1hZDA5LWJlOWQ3MGU3NzhkNCIsIk1vZGlmaWVkT24iOiIyMDIyLTA5LTAxVDA3OjQ3OjM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wNS4xMTk0NnY1IiwiVXJpU3RyaW5nIjoiaHR0cDovL2FyeGl2Lm9yZy9wZGYvMTkwNS4xMTk0NnY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}</w:instrText>
          </w:r>
          <w:r w:rsidR="00841BE9">
            <w:rPr>
              <w:lang w:val="en-GB"/>
            </w:rPr>
            <w:fldChar w:fldCharType="separate"/>
          </w:r>
          <w:r w:rsidR="002536B0">
            <w:rPr>
              <w:lang w:val="en-GB"/>
            </w:rPr>
            <w:t>[32]</w:t>
          </w:r>
          <w:r w:rsidR="00841BE9">
            <w:rPr>
              <w:lang w:val="en-GB"/>
            </w:rPr>
            <w:fldChar w:fldCharType="end"/>
          </w:r>
        </w:sdtContent>
      </w:sdt>
      <w:r w:rsidR="00841BE9">
        <w:rPr>
          <w:lang w:val="en-GB"/>
        </w:rPr>
        <w:t xml:space="preserve"> </w:t>
      </w:r>
      <w:r w:rsidR="00DC038F">
        <w:rPr>
          <w:lang w:val="en-GB"/>
        </w:rPr>
        <w:t>were taken</w:t>
      </w:r>
      <w:r w:rsidR="00B009BC">
        <w:rPr>
          <w:lang w:val="en-GB"/>
        </w:rPr>
        <w:t xml:space="preserve">. </w:t>
      </w:r>
      <w:r w:rsidR="009C0D11">
        <w:rPr>
          <w:lang w:val="en-GB"/>
        </w:rPr>
        <w:t>Both</w:t>
      </w:r>
      <w:r w:rsidR="00DC038F">
        <w:rPr>
          <w:lang w:val="en-GB"/>
        </w:rPr>
        <w:t xml:space="preserve"> were </w:t>
      </w:r>
      <w:r w:rsidR="00841BE9">
        <w:rPr>
          <w:lang w:val="en-GB"/>
        </w:rPr>
        <w:t xml:space="preserve">modified </w:t>
      </w:r>
      <w:r w:rsidR="00DC038F">
        <w:rPr>
          <w:lang w:val="en-GB"/>
        </w:rPr>
        <w:t xml:space="preserve">by replacing the last layer </w:t>
      </w:r>
      <w:r w:rsidR="00DC038F" w:rsidRPr="00DC038F">
        <w:rPr>
          <w:lang w:val="en-GB"/>
        </w:rPr>
        <w:t>with the regression block as already used for model B</w:t>
      </w:r>
      <w:r w:rsidR="00DC038F">
        <w:rPr>
          <w:lang w:val="en-GB"/>
        </w:rPr>
        <w:t xml:space="preserve"> (flattening, linear layer, sigmoid, rescaling)</w:t>
      </w:r>
      <w:r w:rsidR="00B009BC">
        <w:rPr>
          <w:lang w:val="en-GB"/>
        </w:rPr>
        <w:t xml:space="preserve">. </w:t>
      </w:r>
      <w:r w:rsidR="00B130F2">
        <w:rPr>
          <w:lang w:val="en-GB"/>
        </w:rPr>
        <w:t>To preserve the effect of pre-training during the initial training epochs, learning rates (LRs) for the pretrained cores of both model</w:t>
      </w:r>
      <w:r w:rsidR="00B009BC">
        <w:rPr>
          <w:lang w:val="en-GB"/>
        </w:rPr>
        <w:t>s</w:t>
      </w:r>
      <w:r w:rsidR="00B130F2">
        <w:rPr>
          <w:lang w:val="en-GB"/>
        </w:rPr>
        <w:t xml:space="preserve"> </w:t>
      </w:r>
      <w:r w:rsidR="002C2364">
        <w:rPr>
          <w:lang w:val="en-GB"/>
        </w:rPr>
        <w:t xml:space="preserve">are </w:t>
      </w:r>
      <w:r w:rsidR="00B130F2">
        <w:rPr>
          <w:lang w:val="en-GB"/>
        </w:rPr>
        <w:t>multiplied by ¼</w:t>
      </w:r>
      <w:r w:rsidR="00B009BC">
        <w:rPr>
          <w:lang w:val="en-GB"/>
        </w:rPr>
        <w:t>.</w:t>
      </w:r>
    </w:p>
    <w:p w14:paraId="54FC2A66" w14:textId="5231EA2C" w:rsidR="0033569F" w:rsidRDefault="0033569F" w:rsidP="0033569F">
      <w:pPr>
        <w:rPr>
          <w:lang w:val="en-GB"/>
        </w:rPr>
      </w:pPr>
    </w:p>
    <w:p w14:paraId="5FF175C5" w14:textId="42283474" w:rsidR="0033569F" w:rsidRDefault="0033569F" w:rsidP="0033569F">
      <w:pPr>
        <w:rPr>
          <w:lang w:val="en-GB"/>
        </w:rPr>
      </w:pPr>
    </w:p>
    <w:p w14:paraId="1B710DB3" w14:textId="31390F8D" w:rsidR="0033569F" w:rsidRDefault="0033569F" w:rsidP="0033569F">
      <w:pPr>
        <w:rPr>
          <w:lang w:val="en-GB"/>
        </w:rPr>
      </w:pPr>
    </w:p>
    <w:p w14:paraId="751663CB" w14:textId="5120DE33" w:rsidR="0033569F" w:rsidRDefault="0033569F" w:rsidP="0033569F">
      <w:pPr>
        <w:rPr>
          <w:lang w:val="en-GB"/>
        </w:rPr>
      </w:pPr>
    </w:p>
    <w:p w14:paraId="74F93B5E" w14:textId="16EF85F3" w:rsidR="0033569F" w:rsidRDefault="0033569F" w:rsidP="0033569F">
      <w:pPr>
        <w:rPr>
          <w:lang w:val="en-GB"/>
        </w:rPr>
      </w:pPr>
    </w:p>
    <w:p w14:paraId="7DF281DB" w14:textId="5019782C" w:rsidR="0033569F" w:rsidRDefault="0033569F" w:rsidP="0033569F">
      <w:pPr>
        <w:rPr>
          <w:lang w:val="en-GB"/>
        </w:rPr>
      </w:pPr>
    </w:p>
    <w:p w14:paraId="7C241E47" w14:textId="30AEFA5F" w:rsidR="0033569F" w:rsidRDefault="0033569F" w:rsidP="0033569F">
      <w:pPr>
        <w:rPr>
          <w:lang w:val="en-GB"/>
        </w:rPr>
      </w:pPr>
    </w:p>
    <w:p w14:paraId="43C7D758" w14:textId="03762D7D" w:rsidR="0033569F" w:rsidRDefault="0033569F" w:rsidP="0033569F">
      <w:pPr>
        <w:rPr>
          <w:lang w:val="en-GB"/>
        </w:rPr>
      </w:pPr>
    </w:p>
    <w:p w14:paraId="67BBD752" w14:textId="3A5D4074" w:rsidR="0033569F" w:rsidRDefault="0033569F" w:rsidP="0033569F">
      <w:pPr>
        <w:rPr>
          <w:lang w:val="en-GB"/>
        </w:rPr>
      </w:pPr>
    </w:p>
    <w:p w14:paraId="267E7636" w14:textId="6F67ECB5" w:rsidR="0033569F" w:rsidRDefault="0033569F" w:rsidP="0033569F">
      <w:pPr>
        <w:rPr>
          <w:lang w:val="en-GB"/>
        </w:rPr>
      </w:pPr>
    </w:p>
    <w:p w14:paraId="00F0BC7E" w14:textId="21862159" w:rsidR="0033569F" w:rsidRDefault="0033569F" w:rsidP="0033569F">
      <w:pPr>
        <w:rPr>
          <w:lang w:val="en-GB"/>
        </w:rPr>
      </w:pPr>
    </w:p>
    <w:p w14:paraId="31BA0995" w14:textId="2FEF2602" w:rsidR="0033569F" w:rsidRDefault="0033569F" w:rsidP="0033569F">
      <w:pPr>
        <w:rPr>
          <w:lang w:val="en-GB"/>
        </w:rPr>
      </w:pPr>
    </w:p>
    <w:p w14:paraId="0491EB0E" w14:textId="3EB42AFB" w:rsidR="0033569F" w:rsidRDefault="0033569F" w:rsidP="0033569F">
      <w:pPr>
        <w:rPr>
          <w:lang w:val="en-GB"/>
        </w:rPr>
      </w:pPr>
    </w:p>
    <w:p w14:paraId="20E1C1B7" w14:textId="682E7599" w:rsidR="0033569F" w:rsidRDefault="0033569F" w:rsidP="0033569F">
      <w:pPr>
        <w:rPr>
          <w:lang w:val="en-GB"/>
        </w:rPr>
      </w:pPr>
    </w:p>
    <w:p w14:paraId="596255D5" w14:textId="64C737B8" w:rsidR="0033569F" w:rsidRDefault="0033569F" w:rsidP="0033569F">
      <w:pPr>
        <w:rPr>
          <w:lang w:val="en-GB"/>
        </w:rPr>
      </w:pPr>
    </w:p>
    <w:p w14:paraId="49B17ACA" w14:textId="77777777" w:rsidR="0033569F" w:rsidRPr="0033569F" w:rsidRDefault="0033569F" w:rsidP="0033569F">
      <w:pPr>
        <w:rPr>
          <w:lang w:val="en-GB"/>
        </w:rPr>
      </w:pPr>
    </w:p>
    <w:p w14:paraId="113BD17A" w14:textId="27A67794" w:rsidR="003219F7" w:rsidRDefault="00EE368F" w:rsidP="003219F7">
      <w:pPr>
        <w:pStyle w:val="berschrift1"/>
        <w:rPr>
          <w:lang w:val="en-GB"/>
        </w:rPr>
      </w:pPr>
      <w:bookmarkStart w:id="16" w:name="_Toc113748972"/>
      <w:r>
        <w:rPr>
          <w:lang w:val="en-GB"/>
        </w:rPr>
        <w:lastRenderedPageBreak/>
        <w:t xml:space="preserve">4 </w:t>
      </w:r>
      <w:r w:rsidR="003219F7">
        <w:rPr>
          <w:lang w:val="en-GB"/>
        </w:rPr>
        <w:t>Experimental settings</w:t>
      </w:r>
      <w:bookmarkEnd w:id="16"/>
    </w:p>
    <w:p w14:paraId="31CBE890" w14:textId="40E01EAD" w:rsidR="00576A95" w:rsidRPr="00D65831" w:rsidRDefault="003219F7" w:rsidP="00576A95">
      <w:pPr>
        <w:pStyle w:val="berschrift2"/>
        <w:spacing w:before="120"/>
        <w:rPr>
          <w:lang w:val="en-GB"/>
        </w:rPr>
      </w:pPr>
      <w:bookmarkStart w:id="17" w:name="_Toc113748973"/>
      <w:r>
        <w:rPr>
          <w:lang w:val="en-GB"/>
        </w:rPr>
        <w:t>4</w:t>
      </w:r>
      <w:r w:rsidRPr="003B4D00">
        <w:rPr>
          <w:lang w:val="en-GB"/>
        </w:rPr>
        <w:t xml:space="preserve">.1 </w:t>
      </w:r>
      <w:r>
        <w:rPr>
          <w:lang w:val="en-GB"/>
        </w:rPr>
        <w:t>Train</w:t>
      </w:r>
      <w:r w:rsidR="00311FFC">
        <w:rPr>
          <w:lang w:val="en-GB"/>
        </w:rPr>
        <w:t>-Test split</w:t>
      </w:r>
      <w:bookmarkEnd w:id="17"/>
    </w:p>
    <w:p w14:paraId="7ABBF951" w14:textId="0846266A" w:rsidR="00DA4FA1" w:rsidRDefault="00886B79" w:rsidP="0075203D">
      <w:pPr>
        <w:rPr>
          <w:lang w:val="en-GB"/>
        </w:rPr>
      </w:pPr>
      <w:r w:rsidRPr="0075203D">
        <w:rPr>
          <w:lang w:val="en-GB"/>
        </w:rPr>
        <w:t>It seems desirable to test b</w:t>
      </w:r>
      <w:r w:rsidR="00535E36" w:rsidRPr="0075203D">
        <w:rPr>
          <w:lang w:val="en-GB"/>
        </w:rPr>
        <w:t>oth intra- and inter</w:t>
      </w:r>
      <w:r w:rsidR="00707BE2" w:rsidRPr="0075203D">
        <w:rPr>
          <w:lang w:val="en-GB"/>
        </w:rPr>
        <w:t>-</w:t>
      </w:r>
      <w:r w:rsidR="00535E36" w:rsidRPr="0075203D">
        <w:rPr>
          <w:lang w:val="en-GB"/>
        </w:rPr>
        <w:t>site generalisability and transferability of t</w:t>
      </w:r>
      <w:r w:rsidRPr="0075203D">
        <w:rPr>
          <w:lang w:val="en-GB"/>
        </w:rPr>
        <w:t>rained models</w:t>
      </w:r>
      <w:r w:rsidR="0075203D">
        <w:rPr>
          <w:lang w:val="en-GB"/>
        </w:rPr>
        <w:t xml:space="preserve">. </w:t>
      </w:r>
      <w:r>
        <w:rPr>
          <w:lang w:val="en-GB"/>
        </w:rPr>
        <w:t>For inter</w:t>
      </w:r>
      <w:r w:rsidR="00707BE2">
        <w:rPr>
          <w:lang w:val="en-GB"/>
        </w:rPr>
        <w:t>-</w:t>
      </w:r>
      <w:r>
        <w:rPr>
          <w:lang w:val="en-GB"/>
        </w:rPr>
        <w:t>site testing, all measurements and tiles for CMB were excluded from training and used for testing</w:t>
      </w:r>
      <w:r w:rsidR="0075203D">
        <w:rPr>
          <w:lang w:val="en-GB"/>
        </w:rPr>
        <w:t xml:space="preserve">. </w:t>
      </w:r>
      <w:r>
        <w:rPr>
          <w:lang w:val="en-GB"/>
        </w:rPr>
        <w:t xml:space="preserve">As evident in Fig. xx, CMB </w:t>
      </w:r>
      <w:r w:rsidR="000315F5">
        <w:rPr>
          <w:lang w:val="en-GB"/>
        </w:rPr>
        <w:t xml:space="preserve">is a </w:t>
      </w:r>
      <w:r w:rsidR="000315F5" w:rsidRPr="000315F5">
        <w:rPr>
          <w:lang w:val="en-GB"/>
        </w:rPr>
        <w:t>site with a relatively high spectral and class representa</w:t>
      </w:r>
      <w:r w:rsidR="00A81789">
        <w:rPr>
          <w:lang w:val="en-GB"/>
        </w:rPr>
        <w:t>tivity</w:t>
      </w:r>
      <w:r w:rsidR="0075203D">
        <w:rPr>
          <w:lang w:val="en-GB"/>
        </w:rPr>
        <w:t xml:space="preserve">. </w:t>
      </w:r>
      <w:r w:rsidR="000315F5">
        <w:rPr>
          <w:lang w:val="en-GB"/>
        </w:rPr>
        <w:t>Thus, b</w:t>
      </w:r>
      <w:r w:rsidR="000315F5" w:rsidRPr="000315F5">
        <w:rPr>
          <w:lang w:val="en-GB"/>
        </w:rPr>
        <w:t>y testing the results using CMB, the transferability of the results to sites similar in terms of vegetation parameters can be checked</w:t>
      </w:r>
      <w:r w:rsidR="0075203D">
        <w:rPr>
          <w:lang w:val="en-GB"/>
        </w:rPr>
        <w:t xml:space="preserve">. </w:t>
      </w:r>
      <w:r w:rsidR="00DA4FA1" w:rsidRPr="00DA4FA1">
        <w:rPr>
          <w:lang w:val="en-GB"/>
        </w:rPr>
        <w:t>The transferability to areas with completely different vegetation, however, cannot be assessed</w:t>
      </w:r>
      <w:r w:rsidR="0075203D">
        <w:rPr>
          <w:lang w:val="en-GB"/>
        </w:rPr>
        <w:t>.</w:t>
      </w:r>
    </w:p>
    <w:p w14:paraId="4B9053E3" w14:textId="7922BFD2" w:rsidR="00886B79" w:rsidRPr="00163E90" w:rsidRDefault="00886B79" w:rsidP="0075203D">
      <w:pPr>
        <w:rPr>
          <w:lang w:val="en-GB"/>
        </w:rPr>
      </w:pPr>
      <w:r w:rsidRPr="0075203D">
        <w:rPr>
          <w:lang w:val="en-GB"/>
        </w:rPr>
        <w:t>For intra</w:t>
      </w:r>
      <w:r w:rsidR="00707BE2" w:rsidRPr="0075203D">
        <w:rPr>
          <w:lang w:val="en-GB"/>
        </w:rPr>
        <w:t>-</w:t>
      </w:r>
      <w:r w:rsidRPr="0075203D">
        <w:rPr>
          <w:lang w:val="en-GB"/>
        </w:rPr>
        <w:t>site testing,</w:t>
      </w:r>
      <w:r w:rsidR="00DA4FA1" w:rsidRPr="0075203D">
        <w:rPr>
          <w:lang w:val="en-GB"/>
        </w:rPr>
        <w:t xml:space="preserve"> tiles were split into train, validation and test portions in a spatially non-overlapping manner</w:t>
      </w:r>
      <w:r w:rsidR="0075203D">
        <w:rPr>
          <w:lang w:val="en-GB"/>
        </w:rPr>
        <w:t xml:space="preserve">. </w:t>
      </w:r>
      <w:r w:rsidR="00DA4FA1" w:rsidRPr="0095411B">
        <w:rPr>
          <w:lang w:val="en-GB"/>
        </w:rPr>
        <w:t>Whereas the labelled tiles are barely overlapping anyway, considering overlap is important in case of the spatially contiguous unlabelled tiles in order to avoid bias in the evaluation of the results</w:t>
      </w:r>
      <w:r w:rsidR="0075203D">
        <w:rPr>
          <w:lang w:val="en-GB"/>
        </w:rPr>
        <w:t xml:space="preserve">. </w:t>
      </w:r>
      <w:r w:rsidR="00DA4FA1">
        <w:rPr>
          <w:lang w:val="en-GB"/>
        </w:rPr>
        <w:t>For the unlabelled tiles, a random walk based procedure was used to derive at train-val-test splits where each portion consists of several clusters of neighbouring</w:t>
      </w:r>
      <w:r w:rsidR="00D333A1">
        <w:rPr>
          <w:lang w:val="en-GB"/>
        </w:rPr>
        <w:t xml:space="preserve"> tiles</w:t>
      </w:r>
      <w:r w:rsidR="00DA4FA1">
        <w:rPr>
          <w:lang w:val="en-GB"/>
        </w:rPr>
        <w:t xml:space="preserve"> </w:t>
      </w:r>
      <w:r w:rsidR="008F3DE9">
        <w:rPr>
          <w:lang w:val="en-GB"/>
        </w:rPr>
        <w:t>for each site</w:t>
      </w:r>
      <w:r w:rsidR="0075203D">
        <w:rPr>
          <w:lang w:val="en-GB"/>
        </w:rPr>
        <w:t xml:space="preserve">. </w:t>
      </w:r>
      <w:r w:rsidR="00F338A1">
        <w:rPr>
          <w:lang w:val="en-GB"/>
        </w:rPr>
        <w:t>With this way of assigning tiles to the different portions, only about 20 % of all tiles have to be removed due to spatial overlap while a proper spatial distribution of tiles is guaranteed as well</w:t>
      </w:r>
      <w:r w:rsidR="0075203D">
        <w:rPr>
          <w:lang w:val="en-GB"/>
        </w:rPr>
        <w:t xml:space="preserve">. </w:t>
      </w:r>
      <w:r w:rsidR="00642458" w:rsidRPr="00642458">
        <w:rPr>
          <w:lang w:val="en-GB"/>
        </w:rPr>
        <w:t>The split ratio (train-val-test</w:t>
      </w:r>
      <w:r w:rsidR="00642458">
        <w:rPr>
          <w:lang w:val="en-GB"/>
        </w:rPr>
        <w:t xml:space="preserve">) was set to 70% </w:t>
      </w:r>
      <w:r w:rsidR="001C523A">
        <w:rPr>
          <w:lang w:val="en-GB"/>
        </w:rPr>
        <w:t>-</w:t>
      </w:r>
      <w:r w:rsidR="00642458" w:rsidRPr="001C523A">
        <w:rPr>
          <w:lang w:val="en-GB"/>
        </w:rPr>
        <w:t xml:space="preserve"> 15% - 15% for the unlabelled tiles </w:t>
      </w:r>
      <w:r w:rsidR="00D333A1" w:rsidRPr="001C523A">
        <w:rPr>
          <w:lang w:val="en-GB"/>
        </w:rPr>
        <w:t>for model B</w:t>
      </w:r>
      <w:r w:rsidR="0075203D">
        <w:rPr>
          <w:lang w:val="en-GB"/>
        </w:rPr>
        <w:t xml:space="preserve">. </w:t>
      </w:r>
      <w:r w:rsidR="00D333A1">
        <w:rPr>
          <w:lang w:val="en-GB"/>
        </w:rPr>
        <w:t>For model C, the split-ratio is 99.2% - 0.4% - 0.4% due to the great amount of generated pseudo-labels for training whereas for validation and testing still only the in-situ-measurements are used</w:t>
      </w:r>
      <w:r w:rsidR="0075203D">
        <w:rPr>
          <w:lang w:val="en-GB"/>
        </w:rPr>
        <w:t xml:space="preserve">. </w:t>
      </w:r>
      <w:r w:rsidR="00D333A1">
        <w:rPr>
          <w:lang w:val="en-GB"/>
        </w:rPr>
        <w:t xml:space="preserve">The split ratio for the </w:t>
      </w:r>
      <w:r w:rsidR="00642458">
        <w:rPr>
          <w:lang w:val="en-GB"/>
        </w:rPr>
        <w:t>labelled tiles</w:t>
      </w:r>
      <w:r w:rsidR="00D333A1">
        <w:rPr>
          <w:lang w:val="en-GB"/>
        </w:rPr>
        <w:t xml:space="preserve"> for model A and B was set to be 60% - 20% - 20%</w:t>
      </w:r>
      <w:r w:rsidR="0075203D">
        <w:rPr>
          <w:lang w:val="en-GB"/>
        </w:rPr>
        <w:t xml:space="preserve">. </w:t>
      </w:r>
      <w:r w:rsidR="00642458">
        <w:rPr>
          <w:lang w:val="en-GB"/>
        </w:rPr>
        <w:t xml:space="preserve">The </w:t>
      </w:r>
      <w:r w:rsidR="00D333A1">
        <w:rPr>
          <w:lang w:val="en-GB"/>
        </w:rPr>
        <w:t xml:space="preserve">relatively </w:t>
      </w:r>
      <w:r w:rsidR="00642458">
        <w:rPr>
          <w:lang w:val="en-GB"/>
        </w:rPr>
        <w:t>high percentage of val</w:t>
      </w:r>
      <w:r w:rsidR="00823E58">
        <w:rPr>
          <w:lang w:val="en-GB"/>
        </w:rPr>
        <w:t>idation</w:t>
      </w:r>
      <w:r w:rsidR="00642458">
        <w:rPr>
          <w:lang w:val="en-GB"/>
        </w:rPr>
        <w:t xml:space="preserve"> and test tiles for the labelled tiles is </w:t>
      </w:r>
      <w:r w:rsidR="00823E58">
        <w:rPr>
          <w:lang w:val="en-GB"/>
        </w:rPr>
        <w:t xml:space="preserve">due to </w:t>
      </w:r>
      <w:r w:rsidR="00642458">
        <w:rPr>
          <w:lang w:val="en-GB"/>
        </w:rPr>
        <w:t xml:space="preserve">the scarcity of data in order to have at least 20 samples </w:t>
      </w:r>
      <w:r w:rsidR="00823E58">
        <w:rPr>
          <w:lang w:val="en-GB"/>
        </w:rPr>
        <w:t xml:space="preserve">for each </w:t>
      </w:r>
      <w:r w:rsidR="00642458">
        <w:rPr>
          <w:lang w:val="en-GB"/>
        </w:rPr>
        <w:t>portion</w:t>
      </w:r>
      <w:r w:rsidR="0075203D">
        <w:rPr>
          <w:lang w:val="en-GB"/>
        </w:rPr>
        <w:t xml:space="preserve">. </w:t>
      </w:r>
      <w:r w:rsidR="00545316" w:rsidRPr="0075203D">
        <w:rPr>
          <w:lang w:val="en-GB"/>
        </w:rPr>
        <w:t>A randomised stratified sampling design guaranteeing the split proportions for each site was used to obtain a single train-val-test split</w:t>
      </w:r>
      <w:r w:rsidR="0075203D">
        <w:rPr>
          <w:lang w:val="en-GB"/>
        </w:rPr>
        <w:t xml:space="preserve">. </w:t>
      </w:r>
      <w:r w:rsidR="00545316">
        <w:rPr>
          <w:lang w:val="en-GB"/>
        </w:rPr>
        <w:t>For</w:t>
      </w:r>
      <w:r w:rsidR="00A36258">
        <w:rPr>
          <w:lang w:val="en-GB"/>
        </w:rPr>
        <w:t xml:space="preserve"> the regression part </w:t>
      </w:r>
      <w:r w:rsidR="00545316">
        <w:rPr>
          <w:lang w:val="en-GB"/>
        </w:rPr>
        <w:t xml:space="preserve">these splits </w:t>
      </w:r>
      <w:r w:rsidR="00781959">
        <w:rPr>
          <w:lang w:val="en-GB"/>
        </w:rPr>
        <w:t>were made 10 times in order to</w:t>
      </w:r>
      <w:r w:rsidR="00E26CB3">
        <w:rPr>
          <w:lang w:val="en-GB"/>
        </w:rPr>
        <w:t xml:space="preserve"> perform cross-validati</w:t>
      </w:r>
      <w:r w:rsidR="009615E5">
        <w:rPr>
          <w:lang w:val="en-GB"/>
        </w:rPr>
        <w:t>on of the results</w:t>
      </w:r>
      <w:r w:rsidR="0075203D">
        <w:rPr>
          <w:lang w:val="en-GB"/>
        </w:rPr>
        <w:t xml:space="preserve">. </w:t>
      </w:r>
      <w:r w:rsidR="009E62F3" w:rsidRPr="009E62F3">
        <w:rPr>
          <w:lang w:val="en-GB"/>
        </w:rPr>
        <w:t>Due to the considerable inter</w:t>
      </w:r>
      <w:r w:rsidR="001C523A">
        <w:rPr>
          <w:lang w:val="en-GB"/>
        </w:rPr>
        <w:t>-</w:t>
      </w:r>
      <w:r w:rsidR="009E62F3" w:rsidRPr="009E62F3">
        <w:rPr>
          <w:lang w:val="en-GB"/>
        </w:rPr>
        <w:t>site variabilit</w:t>
      </w:r>
      <w:r w:rsidR="0075203D">
        <w:rPr>
          <w:lang w:val="en-GB"/>
        </w:rPr>
        <w:t xml:space="preserve">y </w:t>
      </w:r>
      <w:r w:rsidR="0034585F">
        <w:rPr>
          <w:lang w:val="en-GB"/>
        </w:rPr>
        <w:t xml:space="preserve">(Fig. </w:t>
      </w:r>
      <w:r w:rsidR="0075203D">
        <w:rPr>
          <w:lang w:val="en-GB"/>
        </w:rPr>
        <w:t>2</w:t>
      </w:r>
      <w:r w:rsidR="0034585F">
        <w:rPr>
          <w:lang w:val="en-GB"/>
        </w:rPr>
        <w:t>)</w:t>
      </w:r>
      <w:r w:rsidR="009E62F3" w:rsidRPr="009E62F3">
        <w:rPr>
          <w:lang w:val="en-GB"/>
        </w:rPr>
        <w:t>, this procedure is considered sufficient to achieve substantial representativeness of the individual portions with respect to the value distribution of the variables of interest without having to manually perform and/or supervise the process of train-val-test division</w:t>
      </w:r>
      <w:r w:rsidR="0075203D">
        <w:rPr>
          <w:lang w:val="en-GB"/>
        </w:rPr>
        <w:t xml:space="preserve">. </w:t>
      </w:r>
      <w:r w:rsidR="00A36258">
        <w:rPr>
          <w:lang w:val="en-GB"/>
        </w:rPr>
        <w:t>For the AE part the high number of tiles across train-val-test portions does not require any cross-validation</w:t>
      </w:r>
      <w:r w:rsidR="0075203D">
        <w:rPr>
          <w:lang w:val="en-GB"/>
        </w:rPr>
        <w:t>.</w:t>
      </w:r>
    </w:p>
    <w:p w14:paraId="199F0B3C" w14:textId="2B965EB3" w:rsidR="00D44389" w:rsidRDefault="00BF08B3" w:rsidP="00F57745">
      <w:pPr>
        <w:pStyle w:val="berschrift2"/>
        <w:spacing w:before="120"/>
        <w:rPr>
          <w:lang w:val="en-GB"/>
        </w:rPr>
      </w:pPr>
      <w:bookmarkStart w:id="18" w:name="_Toc113748974"/>
      <w:r>
        <w:rPr>
          <w:lang w:val="en-GB"/>
        </w:rPr>
        <w:t>4.</w:t>
      </w:r>
      <w:r w:rsidR="00F62CEF">
        <w:rPr>
          <w:lang w:val="en-GB"/>
        </w:rPr>
        <w:t>2</w:t>
      </w:r>
      <w:r>
        <w:rPr>
          <w:lang w:val="en-GB"/>
        </w:rPr>
        <w:t xml:space="preserve"> Hyperparameter search</w:t>
      </w:r>
      <w:bookmarkEnd w:id="18"/>
    </w:p>
    <w:p w14:paraId="3629E956" w14:textId="298F813F" w:rsidR="00FD5890" w:rsidRPr="00481CD8" w:rsidRDefault="0090450D" w:rsidP="00BA07D1">
      <w:pPr>
        <w:rPr>
          <w:lang w:val="en-GB"/>
        </w:rPr>
      </w:pPr>
      <w:r w:rsidRPr="00BA07D1">
        <w:rPr>
          <w:lang w:val="en-GB"/>
        </w:rPr>
        <w:t xml:space="preserve">All subsequent tests on neural network related hyperparameters are evaluated using the </w:t>
      </w:r>
      <w:r w:rsidR="001C523A" w:rsidRPr="00BA07D1">
        <w:rPr>
          <w:lang w:val="en-GB"/>
        </w:rPr>
        <w:t>mean absolute error (</w:t>
      </w:r>
      <w:r w:rsidRPr="00BA07D1">
        <w:rPr>
          <w:lang w:val="en-GB"/>
        </w:rPr>
        <w:t>MAE</w:t>
      </w:r>
      <w:r w:rsidR="001C523A" w:rsidRPr="00BA07D1">
        <w:rPr>
          <w:lang w:val="en-GB"/>
        </w:rPr>
        <w:t xml:space="preserve">) </w:t>
      </w:r>
      <w:r w:rsidRPr="00BA07D1">
        <w:rPr>
          <w:lang w:val="en-GB"/>
        </w:rPr>
        <w:t>accuracy on the validation sets</w:t>
      </w:r>
      <w:r w:rsidR="00BA07D1">
        <w:rPr>
          <w:lang w:val="en-GB"/>
        </w:rPr>
        <w:t xml:space="preserve">. </w:t>
      </w:r>
      <w:r>
        <w:rPr>
          <w:lang w:val="en-GB"/>
        </w:rPr>
        <w:t>To reduce the time spent on hyperparameter search, most evaluations have only been made fo</w:t>
      </w:r>
      <w:r w:rsidR="00481CD8">
        <w:rPr>
          <w:lang w:val="en-GB"/>
        </w:rPr>
        <w:t xml:space="preserve">r the variable vegetation coverage assuming in a simplifying manner that hyperparameters found for this variable are also suitable for </w:t>
      </w:r>
      <w:r w:rsidR="001C523A">
        <w:rPr>
          <w:lang w:val="en-GB"/>
        </w:rPr>
        <w:t xml:space="preserve">the </w:t>
      </w:r>
      <w:r w:rsidR="00481CD8">
        <w:rPr>
          <w:lang w:val="en-GB"/>
        </w:rPr>
        <w:t>regression of the other variables</w:t>
      </w:r>
      <w:r w:rsidR="00BA07D1">
        <w:rPr>
          <w:lang w:val="en-GB"/>
        </w:rPr>
        <w:t xml:space="preserve">. </w:t>
      </w:r>
      <w:r w:rsidR="00777DF7">
        <w:rPr>
          <w:lang w:val="en-GB"/>
        </w:rPr>
        <w:t>Only for model B and hyperparameters dropout and augmentation (4.2.1) large scale tests across all variables have been carried out</w:t>
      </w:r>
      <w:r w:rsidR="00BA07D1">
        <w:rPr>
          <w:lang w:val="en-GB"/>
        </w:rPr>
        <w:t>.</w:t>
      </w:r>
    </w:p>
    <w:p w14:paraId="1ED474CB" w14:textId="42F8A846" w:rsidR="00E44D34" w:rsidRDefault="00E44D34" w:rsidP="00BA07D1">
      <w:pPr>
        <w:pStyle w:val="berschrift2"/>
        <w:numPr>
          <w:ilvl w:val="2"/>
          <w:numId w:val="44"/>
        </w:numPr>
        <w:spacing w:before="120"/>
        <w:rPr>
          <w:lang w:val="en-GB"/>
        </w:rPr>
      </w:pPr>
      <w:bookmarkStart w:id="19" w:name="_Toc113748975"/>
      <w:r>
        <w:rPr>
          <w:lang w:val="en-GB"/>
        </w:rPr>
        <w:lastRenderedPageBreak/>
        <w:t>Model B</w:t>
      </w:r>
      <w:bookmarkEnd w:id="19"/>
    </w:p>
    <w:p w14:paraId="45E99EF2" w14:textId="74DB0B77" w:rsidR="00FD537E" w:rsidRDefault="005C7A1D" w:rsidP="00BA07D1">
      <w:pPr>
        <w:rPr>
          <w:lang w:val="en-GB"/>
        </w:rPr>
      </w:pPr>
      <w:r w:rsidRPr="00BA07D1">
        <w:rPr>
          <w:lang w:val="en-GB"/>
        </w:rPr>
        <w:t>Both part</w:t>
      </w:r>
      <w:r w:rsidR="001C523A" w:rsidRPr="00BA07D1">
        <w:rPr>
          <w:lang w:val="en-GB"/>
        </w:rPr>
        <w:t>s</w:t>
      </w:r>
      <w:r w:rsidRPr="00BA07D1">
        <w:rPr>
          <w:lang w:val="en-GB"/>
        </w:rPr>
        <w:t xml:space="preserve"> of model B – the AE pre-task and the subsequent CNN regression net – require the specifications of some hyperparameters</w:t>
      </w:r>
      <w:r w:rsidR="00BA07D1">
        <w:rPr>
          <w:lang w:val="en-GB"/>
        </w:rPr>
        <w:t xml:space="preserve">. </w:t>
      </w:r>
      <w:r>
        <w:rPr>
          <w:lang w:val="en-GB"/>
        </w:rPr>
        <w:t>For the AE, different learning rates (LRs) and optimisers are tested as hyperparameters first</w:t>
      </w:r>
      <w:r w:rsidR="00BA07D1">
        <w:rPr>
          <w:lang w:val="en-GB"/>
        </w:rPr>
        <w:t xml:space="preserve">. </w:t>
      </w:r>
      <w:r>
        <w:rPr>
          <w:lang w:val="en-GB"/>
        </w:rPr>
        <w:t xml:space="preserve">0.001, 0.01 and 0.1 </w:t>
      </w:r>
      <w:r w:rsidR="008A098A">
        <w:rPr>
          <w:lang w:val="en-GB"/>
        </w:rPr>
        <w:t>are</w:t>
      </w:r>
      <w:r>
        <w:rPr>
          <w:lang w:val="en-GB"/>
        </w:rPr>
        <w:t xml:space="preserve"> tested as potentially suitable LRs</w:t>
      </w:r>
      <w:r w:rsidR="00BA07D1">
        <w:rPr>
          <w:lang w:val="en-GB"/>
        </w:rPr>
        <w:t xml:space="preserve">. </w:t>
      </w:r>
      <w:r w:rsidR="00D14693" w:rsidRPr="00BA07D1">
        <w:rPr>
          <w:lang w:val="en-GB"/>
        </w:rPr>
        <w:t>F</w:t>
      </w:r>
      <w:r w:rsidRPr="00BA07D1">
        <w:rPr>
          <w:lang w:val="en-GB"/>
        </w:rPr>
        <w:t>or optimisers</w:t>
      </w:r>
      <w:r w:rsidR="00D14693" w:rsidRPr="00BA07D1">
        <w:rPr>
          <w:lang w:val="en-GB"/>
        </w:rPr>
        <w:t>,</w:t>
      </w:r>
      <w:r w:rsidRPr="00BA07D1">
        <w:rPr>
          <w:lang w:val="en-GB"/>
        </w:rPr>
        <w:t xml:space="preserve"> Adam and Adam with weight decay </w:t>
      </w:r>
      <w:r w:rsidR="008A098A" w:rsidRPr="00BA07D1">
        <w:rPr>
          <w:lang w:val="en-GB"/>
        </w:rPr>
        <w:t>(AdamW) are</w:t>
      </w:r>
      <w:r w:rsidRPr="00BA07D1">
        <w:rPr>
          <w:lang w:val="en-GB"/>
        </w:rPr>
        <w:t xml:space="preserve"> </w:t>
      </w:r>
      <w:r w:rsidR="008A098A" w:rsidRPr="00BA07D1">
        <w:rPr>
          <w:lang w:val="en-GB"/>
        </w:rPr>
        <w:t>assessed</w:t>
      </w:r>
      <w:r w:rsidR="00BA07D1">
        <w:rPr>
          <w:lang w:val="en-GB"/>
        </w:rPr>
        <w:t xml:space="preserve">. </w:t>
      </w:r>
      <w:r>
        <w:rPr>
          <w:lang w:val="en-GB"/>
        </w:rPr>
        <w:t xml:space="preserve">The test </w:t>
      </w:r>
      <w:r w:rsidR="008A098A">
        <w:rPr>
          <w:lang w:val="en-GB"/>
        </w:rPr>
        <w:t xml:space="preserve">is </w:t>
      </w:r>
      <w:r>
        <w:rPr>
          <w:lang w:val="en-GB"/>
        </w:rPr>
        <w:t xml:space="preserve">run 10 times for each combination </w:t>
      </w:r>
      <w:r w:rsidR="008A098A">
        <w:rPr>
          <w:lang w:val="en-GB"/>
        </w:rPr>
        <w:t xml:space="preserve">of </w:t>
      </w:r>
      <w:r>
        <w:rPr>
          <w:lang w:val="en-GB"/>
        </w:rPr>
        <w:t>LR</w:t>
      </w:r>
      <w:r w:rsidR="008A098A">
        <w:rPr>
          <w:lang w:val="en-GB"/>
        </w:rPr>
        <w:t xml:space="preserve"> &amp;</w:t>
      </w:r>
      <w:r>
        <w:rPr>
          <w:lang w:val="en-GB"/>
        </w:rPr>
        <w:t xml:space="preserve"> optimiser on a 10</w:t>
      </w:r>
      <w:r w:rsidR="00D14693">
        <w:rPr>
          <w:lang w:val="en-GB"/>
        </w:rPr>
        <w:t> </w:t>
      </w:r>
      <w:r>
        <w:rPr>
          <w:lang w:val="en-GB"/>
        </w:rPr>
        <w:t>% subset of the total dataset of unlabelled tiles</w:t>
      </w:r>
      <w:r w:rsidR="00BA07D1">
        <w:rPr>
          <w:lang w:val="en-GB"/>
        </w:rPr>
        <w:t xml:space="preserve">. </w:t>
      </w:r>
      <w:r>
        <w:rPr>
          <w:lang w:val="en-GB"/>
        </w:rPr>
        <w:t xml:space="preserve">In a second step, two </w:t>
      </w:r>
      <w:r w:rsidR="008A098A">
        <w:rPr>
          <w:lang w:val="en-GB"/>
        </w:rPr>
        <w:t>net architectures are compared based on the best LR-optimiser-combination</w:t>
      </w:r>
      <w:r w:rsidR="00BA07D1">
        <w:rPr>
          <w:lang w:val="en-GB"/>
        </w:rPr>
        <w:t xml:space="preserve">. </w:t>
      </w:r>
      <w:r w:rsidR="008A098A">
        <w:rPr>
          <w:lang w:val="en-GB"/>
        </w:rPr>
        <w:t>A</w:t>
      </w:r>
      <w:r>
        <w:rPr>
          <w:lang w:val="en-GB"/>
        </w:rPr>
        <w:t xml:space="preserve"> design with the convolutional block consisting of a single convolutional layer is tested against one where a U-Net typical double convolution is used</w:t>
      </w:r>
      <w:r w:rsidR="00BA07D1">
        <w:rPr>
          <w:lang w:val="en-GB"/>
        </w:rPr>
        <w:t xml:space="preserve">. </w:t>
      </w:r>
      <w:r w:rsidR="00FD537E">
        <w:rPr>
          <w:lang w:val="en-GB"/>
        </w:rPr>
        <w:t>As this second hyperparameter test is less extensive it is carried out on the total dataset directly</w:t>
      </w:r>
      <w:r w:rsidR="00BA07D1">
        <w:rPr>
          <w:lang w:val="en-GB"/>
        </w:rPr>
        <w:t>.</w:t>
      </w:r>
    </w:p>
    <w:p w14:paraId="2A1A2804" w14:textId="74D2802C" w:rsidR="0090450D" w:rsidRPr="00654BE7" w:rsidRDefault="008A098A" w:rsidP="00654BE7">
      <w:pPr>
        <w:rPr>
          <w:lang w:val="en-GB"/>
        </w:rPr>
      </w:pPr>
      <w:r w:rsidRPr="00654BE7">
        <w:rPr>
          <w:lang w:val="en-GB"/>
        </w:rPr>
        <w:t xml:space="preserve">For the CNN regression net, </w:t>
      </w:r>
      <w:r w:rsidR="00FD537E" w:rsidRPr="00654BE7">
        <w:rPr>
          <w:lang w:val="en-GB"/>
        </w:rPr>
        <w:t>a two-</w:t>
      </w:r>
      <w:r w:rsidRPr="00654BE7">
        <w:rPr>
          <w:lang w:val="en-GB"/>
        </w:rPr>
        <w:t>step adjustment of hyperparameters is carried out</w:t>
      </w:r>
      <w:r w:rsidR="00083946" w:rsidRPr="00654BE7">
        <w:rPr>
          <w:lang w:val="en-GB"/>
        </w:rPr>
        <w:t xml:space="preserve"> as wel</w:t>
      </w:r>
      <w:r w:rsidR="00654BE7">
        <w:rPr>
          <w:lang w:val="en-GB"/>
        </w:rPr>
        <w:t xml:space="preserve">l. </w:t>
      </w:r>
      <w:r w:rsidR="00FD537E" w:rsidRPr="00654BE7">
        <w:rPr>
          <w:lang w:val="en-GB"/>
        </w:rPr>
        <w:t>First, a</w:t>
      </w:r>
      <w:r w:rsidR="00F06D9B" w:rsidRPr="00654BE7">
        <w:rPr>
          <w:lang w:val="en-GB"/>
        </w:rPr>
        <w:t xml:space="preserve"> total of eight different combinations out of </w:t>
      </w:r>
      <w:r w:rsidR="00BD2F1B" w:rsidRPr="00654BE7">
        <w:rPr>
          <w:lang w:val="en-GB"/>
        </w:rPr>
        <w:t xml:space="preserve">LRs </w:t>
      </w:r>
      <w:r w:rsidRPr="00654BE7">
        <w:rPr>
          <w:lang w:val="en-GB"/>
        </w:rPr>
        <w:t xml:space="preserve">(0.01 &amp; 0.1), optimisers (Adam, AdamW) and </w:t>
      </w:r>
      <w:r w:rsidR="00BD2F1B" w:rsidRPr="00654BE7">
        <w:rPr>
          <w:lang w:val="en-GB"/>
        </w:rPr>
        <w:t>l</w:t>
      </w:r>
      <w:r w:rsidR="00F06D9B" w:rsidRPr="00654BE7">
        <w:rPr>
          <w:lang w:val="en-GB"/>
        </w:rPr>
        <w:t>osses (L1, L2) is tested each 10-times on two different train-val-test splits to determine a suitable setting</w:t>
      </w:r>
      <w:r w:rsidR="00654BE7">
        <w:rPr>
          <w:lang w:val="en-GB"/>
        </w:rPr>
        <w:t xml:space="preserve">. </w:t>
      </w:r>
      <w:r w:rsidR="00F06D9B">
        <w:rPr>
          <w:lang w:val="en-GB"/>
        </w:rPr>
        <w:t xml:space="preserve">Afterwards the best combination is applied to perform a </w:t>
      </w:r>
      <w:r w:rsidR="00A8687E">
        <w:rPr>
          <w:lang w:val="en-GB"/>
        </w:rPr>
        <w:t>complete</w:t>
      </w:r>
      <w:r w:rsidR="00F06D9B">
        <w:rPr>
          <w:lang w:val="en-GB"/>
        </w:rPr>
        <w:t xml:space="preserve"> assessment of four different models on all of the 10 train-val-test splits 5-times each</w:t>
      </w:r>
      <w:r w:rsidR="00654BE7">
        <w:rPr>
          <w:lang w:val="en-GB"/>
        </w:rPr>
        <w:t xml:space="preserve">. </w:t>
      </w:r>
      <w:r w:rsidR="00A8687E">
        <w:rPr>
          <w:lang w:val="en-GB"/>
        </w:rPr>
        <w:t>The four different models are created based on two different dropout rates for the conv layers (0, 0.2) and applying standard data augmentation techniques (no, yes)</w:t>
      </w:r>
      <w:r w:rsidR="00654BE7">
        <w:rPr>
          <w:lang w:val="en-GB"/>
        </w:rPr>
        <w:t xml:space="preserve">. </w:t>
      </w:r>
      <w:r w:rsidR="00BD2F1B">
        <w:rPr>
          <w:lang w:val="en-GB"/>
        </w:rPr>
        <w:t>The data</w:t>
      </w:r>
      <w:r w:rsidR="00A8687E">
        <w:rPr>
          <w:lang w:val="en-GB"/>
        </w:rPr>
        <w:t xml:space="preserve"> augmentation techniques which are applied for two of the four models are brightness and hue transforms</w:t>
      </w:r>
      <w:r w:rsidR="00654BE7">
        <w:rPr>
          <w:lang w:val="en-GB"/>
        </w:rPr>
        <w:t xml:space="preserve">. </w:t>
      </w:r>
      <w:r w:rsidR="00A8687E">
        <w:rPr>
          <w:lang w:val="en-GB"/>
        </w:rPr>
        <w:t xml:space="preserve">Considering the missing calibration of </w:t>
      </w:r>
      <w:r w:rsidR="00DE00A4">
        <w:rPr>
          <w:lang w:val="en-GB"/>
        </w:rPr>
        <w:t>reflectance values</w:t>
      </w:r>
      <w:r w:rsidR="00A8687E">
        <w:rPr>
          <w:lang w:val="en-GB"/>
        </w:rPr>
        <w:t xml:space="preserve"> across sites, it seems reasonable to aim at a model that is insensitive to small brightness and hue changes</w:t>
      </w:r>
      <w:r w:rsidR="00654BE7">
        <w:rPr>
          <w:lang w:val="en-GB"/>
        </w:rPr>
        <w:t xml:space="preserve">. </w:t>
      </w:r>
      <w:r w:rsidR="00774357">
        <w:rPr>
          <w:lang w:val="en-GB"/>
        </w:rPr>
        <w:t>Again,</w:t>
      </w:r>
      <w:r w:rsidR="00FE42EE">
        <w:rPr>
          <w:lang w:val="en-GB"/>
        </w:rPr>
        <w:t xml:space="preserve"> </w:t>
      </w:r>
      <w:r w:rsidR="00774357">
        <w:rPr>
          <w:lang w:val="en-GB"/>
        </w:rPr>
        <w:t xml:space="preserve">this second hyperparameter test with </w:t>
      </w:r>
      <w:r w:rsidR="00FE42EE">
        <w:rPr>
          <w:lang w:val="en-GB"/>
        </w:rPr>
        <w:t xml:space="preserve">dropout and augmentation </w:t>
      </w:r>
      <w:r w:rsidR="00774357">
        <w:rPr>
          <w:lang w:val="en-GB"/>
        </w:rPr>
        <w:t xml:space="preserve">is </w:t>
      </w:r>
      <w:r w:rsidR="00A8687E">
        <w:rPr>
          <w:lang w:val="en-GB"/>
        </w:rPr>
        <w:t>assessed directly on all splits due to the low data amount</w:t>
      </w:r>
      <w:r w:rsidR="00FE42EE">
        <w:rPr>
          <w:lang w:val="en-GB"/>
        </w:rPr>
        <w:t xml:space="preserve"> and correspondingly fast training of a single model</w:t>
      </w:r>
      <w:r w:rsidR="00654BE7">
        <w:rPr>
          <w:lang w:val="en-GB"/>
        </w:rPr>
        <w:t xml:space="preserve">. </w:t>
      </w:r>
      <w:r w:rsidR="00774357">
        <w:rPr>
          <w:lang w:val="en-GB"/>
        </w:rPr>
        <w:t>Different t</w:t>
      </w:r>
      <w:r w:rsidR="004D74E2">
        <w:rPr>
          <w:lang w:val="en-GB"/>
        </w:rPr>
        <w:t xml:space="preserve">han </w:t>
      </w:r>
      <w:r w:rsidR="00774357">
        <w:rPr>
          <w:lang w:val="en-GB"/>
        </w:rPr>
        <w:t xml:space="preserve">LR, optimiser and loss settings, which </w:t>
      </w:r>
      <w:r w:rsidR="004D74E2">
        <w:rPr>
          <w:lang w:val="en-GB"/>
        </w:rPr>
        <w:t>are</w:t>
      </w:r>
      <w:r w:rsidR="00774357">
        <w:rPr>
          <w:lang w:val="en-GB"/>
        </w:rPr>
        <w:t xml:space="preserve"> standard hyperparameters – probably not needing any specific adjustments in the current case of a simple net architecture anyway – dropout and augmentation are assumed to be particularly relevant for the problem at hand</w:t>
      </w:r>
      <w:r w:rsidR="00654BE7">
        <w:rPr>
          <w:lang w:val="en-GB"/>
        </w:rPr>
        <w:t xml:space="preserve">. </w:t>
      </w:r>
      <w:r w:rsidR="00774357">
        <w:rPr>
          <w:lang w:val="en-GB"/>
        </w:rPr>
        <w:t xml:space="preserve">Therefore, its these two which are tested more </w:t>
      </w:r>
      <w:r w:rsidR="008E6D02">
        <w:rPr>
          <w:lang w:val="en-GB"/>
        </w:rPr>
        <w:t>extensively</w:t>
      </w:r>
      <w:r w:rsidR="00654BE7">
        <w:rPr>
          <w:lang w:val="en-GB"/>
        </w:rPr>
        <w:t>.</w:t>
      </w:r>
    </w:p>
    <w:p w14:paraId="032C7CC6" w14:textId="31D88077" w:rsidR="00DE77F4" w:rsidRPr="00DE77F4" w:rsidRDefault="00174379" w:rsidP="00DE77F4">
      <w:pPr>
        <w:pStyle w:val="berschrift2"/>
        <w:spacing w:before="120"/>
        <w:rPr>
          <w:lang w:val="en-GB"/>
        </w:rPr>
      </w:pPr>
      <w:bookmarkStart w:id="20" w:name="_Toc113748976"/>
      <w:r>
        <w:rPr>
          <w:lang w:val="en-GB"/>
        </w:rPr>
        <w:t>4.2.2 Model C</w:t>
      </w:r>
      <w:bookmarkEnd w:id="20"/>
    </w:p>
    <w:p w14:paraId="23E91FEE" w14:textId="288DE703" w:rsidR="00E66BF7" w:rsidRDefault="004F050F" w:rsidP="00654BE7">
      <w:pPr>
        <w:rPr>
          <w:lang w:val="en-GB"/>
        </w:rPr>
      </w:pPr>
      <w:r w:rsidRPr="00654BE7">
        <w:rPr>
          <w:lang w:val="en-GB"/>
        </w:rPr>
        <w:t>Prior to dealing with the hyperparameters of the net, model C requires to choose a suitable perplexity value for t-SNE</w:t>
      </w:r>
      <w:r w:rsidR="00654BE7">
        <w:rPr>
          <w:lang w:val="en-GB"/>
        </w:rPr>
        <w:t xml:space="preserve">. </w:t>
      </w:r>
      <w:r>
        <w:rPr>
          <w:lang w:val="en-GB"/>
        </w:rPr>
        <w:t xml:space="preserve">Therefore, an experiment on different perplexities ranging from 1 to 100 is conducted using </w:t>
      </w:r>
      <w:r w:rsidR="00E66BF7">
        <w:rPr>
          <w:lang w:val="en-GB"/>
        </w:rPr>
        <w:t xml:space="preserve">only a single sub data set with all </w:t>
      </w:r>
      <w:r>
        <w:rPr>
          <w:lang w:val="en-GB"/>
        </w:rPr>
        <w:t>labelled tiles</w:t>
      </w:r>
      <w:r w:rsidR="00207FBF">
        <w:rPr>
          <w:lang w:val="en-GB"/>
        </w:rPr>
        <w:t xml:space="preserve"> </w:t>
      </w:r>
      <w:r w:rsidR="00E66BF7">
        <w:rPr>
          <w:lang w:val="en-GB"/>
        </w:rPr>
        <w:t xml:space="preserve">and a same amount of randomly selected unlabelled tiles </w:t>
      </w:r>
      <w:r w:rsidR="00207FBF">
        <w:rPr>
          <w:lang w:val="en-GB"/>
        </w:rPr>
        <w:t>as input</w:t>
      </w:r>
      <w:r w:rsidR="00654BE7">
        <w:rPr>
          <w:lang w:val="en-GB"/>
        </w:rPr>
        <w:t xml:space="preserve">. </w:t>
      </w:r>
      <w:r w:rsidR="00AB1EEA">
        <w:rPr>
          <w:lang w:val="en-GB"/>
        </w:rPr>
        <w:t>t-SNE is performed 100 times for every perplexity value</w:t>
      </w:r>
      <w:r w:rsidR="00654BE7">
        <w:rPr>
          <w:lang w:val="en-GB"/>
        </w:rPr>
        <w:t xml:space="preserve">. </w:t>
      </w:r>
      <w:r>
        <w:rPr>
          <w:lang w:val="en-GB"/>
        </w:rPr>
        <w:t xml:space="preserve">Assessing the corresponding t-SNE embeddings is done </w:t>
      </w:r>
      <w:r w:rsidR="008A7871">
        <w:rPr>
          <w:lang w:val="en-GB"/>
        </w:rPr>
        <w:t xml:space="preserve">using the average </w:t>
      </w:r>
      <w:r>
        <w:rPr>
          <w:lang w:val="en-GB"/>
        </w:rPr>
        <w:t xml:space="preserve">RMSE value for </w:t>
      </w:r>
      <w:r w:rsidR="008A7871">
        <w:rPr>
          <w:lang w:val="en-GB"/>
        </w:rPr>
        <w:t xml:space="preserve">vegetation coverage measured across all </w:t>
      </w:r>
      <w:r w:rsidR="00E66BF7">
        <w:rPr>
          <w:lang w:val="en-GB"/>
        </w:rPr>
        <w:t xml:space="preserve">labelled </w:t>
      </w:r>
      <w:r w:rsidR="008A7871">
        <w:rPr>
          <w:lang w:val="en-GB"/>
        </w:rPr>
        <w:t>point pairs with separating distances smaller than the mean NN distance</w:t>
      </w:r>
      <w:r w:rsidR="00654BE7">
        <w:rPr>
          <w:lang w:val="en-GB"/>
        </w:rPr>
        <w:t xml:space="preserve">. </w:t>
      </w:r>
      <w:r w:rsidR="00E66BF7">
        <w:rPr>
          <w:lang w:val="en-GB"/>
        </w:rPr>
        <w:t xml:space="preserve">Additionally, the percentage of unlabelled tiles </w:t>
      </w:r>
      <w:r w:rsidR="00E8223F">
        <w:rPr>
          <w:lang w:val="en-GB"/>
        </w:rPr>
        <w:t xml:space="preserve">that </w:t>
      </w:r>
      <w:r w:rsidR="00E66BF7">
        <w:rPr>
          <w:lang w:val="en-GB"/>
        </w:rPr>
        <w:t xml:space="preserve">would </w:t>
      </w:r>
      <w:r w:rsidR="00E8223F">
        <w:rPr>
          <w:lang w:val="en-GB"/>
        </w:rPr>
        <w:t>be</w:t>
      </w:r>
      <w:r w:rsidR="00E66BF7">
        <w:rPr>
          <w:lang w:val="en-GB"/>
        </w:rPr>
        <w:t xml:space="preserve"> labelled following the </w:t>
      </w:r>
      <w:r w:rsidR="00E8223F" w:rsidRPr="00E8223F">
        <w:rPr>
          <w:lang w:val="en-GB"/>
        </w:rPr>
        <w:t>threshold-controlled</w:t>
      </w:r>
      <w:r w:rsidR="00E66BF7">
        <w:rPr>
          <w:lang w:val="en-GB"/>
        </w:rPr>
        <w:t xml:space="preserve"> nearest neighbour procedure as explained in 3.3 is </w:t>
      </w:r>
      <w:r w:rsidR="00E8223F">
        <w:rPr>
          <w:lang w:val="en-GB"/>
        </w:rPr>
        <w:t>taken into account</w:t>
      </w:r>
      <w:r w:rsidR="00654BE7">
        <w:rPr>
          <w:lang w:val="en-GB"/>
        </w:rPr>
        <w:t>.</w:t>
      </w:r>
    </w:p>
    <w:p w14:paraId="6C1D6E40" w14:textId="2C8024C3" w:rsidR="003569B9" w:rsidRPr="003569B9" w:rsidRDefault="00BA4D6B" w:rsidP="00654BE7">
      <w:pPr>
        <w:rPr>
          <w:lang w:val="en-GB"/>
        </w:rPr>
      </w:pPr>
      <w:r w:rsidRPr="00654BE7">
        <w:rPr>
          <w:lang w:val="en-GB"/>
        </w:rPr>
        <w:lastRenderedPageBreak/>
        <w:t>Testing the two net architectures resnet-18 and efficientnet-b0 was done in one go together with the adjustment of the hyperparameters LRs (0.01, 0.001), optimisers (Adam, AdamW) and losses (L1, L2)</w:t>
      </w:r>
      <w:r w:rsidR="00654BE7">
        <w:rPr>
          <w:lang w:val="en-GB"/>
        </w:rPr>
        <w:t xml:space="preserve">, </w:t>
      </w:r>
      <w:r w:rsidRPr="00654BE7">
        <w:rPr>
          <w:lang w:val="en-GB"/>
        </w:rPr>
        <w:t xml:space="preserve">For each combination of hyperparameters </w:t>
      </w:r>
      <w:r w:rsidR="003569B9" w:rsidRPr="00654BE7">
        <w:rPr>
          <w:lang w:val="en-GB"/>
        </w:rPr>
        <w:t xml:space="preserve">5 tests were </w:t>
      </w:r>
      <w:r w:rsidRPr="00654BE7">
        <w:rPr>
          <w:lang w:val="en-GB"/>
        </w:rPr>
        <w:t xml:space="preserve">carried </w:t>
      </w:r>
      <w:r w:rsidR="003569B9" w:rsidRPr="00654BE7">
        <w:rPr>
          <w:lang w:val="en-GB"/>
        </w:rPr>
        <w:t>out, each of them on different train-val-test splits</w:t>
      </w:r>
      <w:r w:rsidR="00654BE7">
        <w:rPr>
          <w:lang w:val="en-GB"/>
        </w:rPr>
        <w:t>.</w:t>
      </w:r>
    </w:p>
    <w:p w14:paraId="438A8859" w14:textId="2ADC22CD" w:rsidR="00576A95" w:rsidRDefault="002C3DBD" w:rsidP="00D87217">
      <w:pPr>
        <w:pStyle w:val="berschrift2"/>
        <w:numPr>
          <w:ilvl w:val="1"/>
          <w:numId w:val="30"/>
        </w:numPr>
        <w:spacing w:before="120"/>
        <w:rPr>
          <w:lang w:val="en-GB"/>
        </w:rPr>
      </w:pPr>
      <w:r>
        <w:rPr>
          <w:lang w:val="en-GB"/>
        </w:rPr>
        <w:t xml:space="preserve"> </w:t>
      </w:r>
      <w:bookmarkStart w:id="21" w:name="_Toc113748977"/>
      <w:r w:rsidR="00576A95">
        <w:rPr>
          <w:lang w:val="en-GB"/>
        </w:rPr>
        <w:t>Evaluation metrics</w:t>
      </w:r>
      <w:r w:rsidR="00781959">
        <w:rPr>
          <w:lang w:val="en-GB"/>
        </w:rPr>
        <w:t xml:space="preserve"> &amp; settings</w:t>
      </w:r>
      <w:bookmarkEnd w:id="21"/>
    </w:p>
    <w:p w14:paraId="5296E8D6" w14:textId="77777777" w:rsidR="000274AC" w:rsidRDefault="00D87217" w:rsidP="000274AC">
      <w:pPr>
        <w:rPr>
          <w:lang w:val="en-GB"/>
        </w:rPr>
      </w:pPr>
      <w:r w:rsidRPr="000274AC">
        <w:rPr>
          <w:lang w:val="en-GB"/>
        </w:rPr>
        <w:t xml:space="preserve">For the regression task, the following metrics are used to assess the accuracy of results: </w:t>
      </w:r>
      <w:r w:rsidR="00B83CA6" w:rsidRPr="000274AC">
        <w:rPr>
          <w:lang w:val="en-GB"/>
        </w:rPr>
        <w:t>m</w:t>
      </w:r>
      <w:r w:rsidRPr="000274AC">
        <w:rPr>
          <w:lang w:val="en-GB"/>
        </w:rPr>
        <w:t xml:space="preserve">ean </w:t>
      </w:r>
      <w:r w:rsidR="00B83CA6" w:rsidRPr="000274AC">
        <w:rPr>
          <w:lang w:val="en-GB"/>
        </w:rPr>
        <w:t>a</w:t>
      </w:r>
      <w:r w:rsidRPr="000274AC">
        <w:rPr>
          <w:lang w:val="en-GB"/>
        </w:rPr>
        <w:t xml:space="preserve">bsolute </w:t>
      </w:r>
      <w:r w:rsidR="00B83CA6" w:rsidRPr="000274AC">
        <w:rPr>
          <w:lang w:val="en-GB"/>
        </w:rPr>
        <w:t>e</w:t>
      </w:r>
      <w:r w:rsidRPr="000274AC">
        <w:rPr>
          <w:lang w:val="en-GB"/>
        </w:rPr>
        <w:t xml:space="preserve">rror (MAE), </w:t>
      </w:r>
      <w:r w:rsidR="00B83CA6" w:rsidRPr="000274AC">
        <w:rPr>
          <w:lang w:val="en-GB"/>
        </w:rPr>
        <w:t>m</w:t>
      </w:r>
      <w:r w:rsidRPr="000274AC">
        <w:rPr>
          <w:lang w:val="en-GB"/>
        </w:rPr>
        <w:t xml:space="preserve">ean </w:t>
      </w:r>
      <w:r w:rsidR="00B83CA6" w:rsidRPr="000274AC">
        <w:rPr>
          <w:lang w:val="en-GB"/>
        </w:rPr>
        <w:t>s</w:t>
      </w:r>
      <w:r w:rsidRPr="000274AC">
        <w:rPr>
          <w:lang w:val="en-GB"/>
        </w:rPr>
        <w:t xml:space="preserve">quared </w:t>
      </w:r>
      <w:r w:rsidR="00B83CA6" w:rsidRPr="000274AC">
        <w:rPr>
          <w:lang w:val="en-GB"/>
        </w:rPr>
        <w:t>e</w:t>
      </w:r>
      <w:r w:rsidRPr="000274AC">
        <w:rPr>
          <w:lang w:val="en-GB"/>
        </w:rPr>
        <w:t xml:space="preserve">rror (MSE), Person’s </w:t>
      </w:r>
      <w:r w:rsidR="00C22F98" w:rsidRPr="000274AC">
        <w:rPr>
          <w:lang w:val="en-GB"/>
        </w:rPr>
        <w:t>c</w:t>
      </w:r>
      <w:r w:rsidRPr="000274AC">
        <w:rPr>
          <w:lang w:val="en-GB"/>
        </w:rPr>
        <w:t xml:space="preserve">orrelation </w:t>
      </w:r>
      <w:r w:rsidR="00C22F98" w:rsidRPr="000274AC">
        <w:rPr>
          <w:lang w:val="en-GB"/>
        </w:rPr>
        <w:t>c</w:t>
      </w:r>
      <w:r w:rsidRPr="000274AC">
        <w:rPr>
          <w:lang w:val="en-GB"/>
        </w:rPr>
        <w:t xml:space="preserve">oefficient (r), </w:t>
      </w:r>
      <w:r w:rsidR="00B83CA6" w:rsidRPr="000274AC">
        <w:rPr>
          <w:lang w:val="en-GB"/>
        </w:rPr>
        <w:t>c</w:t>
      </w:r>
      <w:r w:rsidR="00C22F98" w:rsidRPr="000274AC">
        <w:rPr>
          <w:lang w:val="en-GB"/>
        </w:rPr>
        <w:t xml:space="preserve">oefficient of determination (R2) and </w:t>
      </w:r>
      <w:r w:rsidRPr="000274AC">
        <w:rPr>
          <w:lang w:val="en-GB"/>
        </w:rPr>
        <w:t xml:space="preserve">Spearman’s </w:t>
      </w:r>
      <w:r w:rsidR="00C22F98" w:rsidRPr="000274AC">
        <w:rPr>
          <w:lang w:val="en-GB"/>
        </w:rPr>
        <w:t>c</w:t>
      </w:r>
      <w:r w:rsidRPr="000274AC">
        <w:rPr>
          <w:lang w:val="en-GB"/>
        </w:rPr>
        <w:t xml:space="preserve">orrelation </w:t>
      </w:r>
      <w:r w:rsidR="00C22F98" w:rsidRPr="000274AC">
        <w:rPr>
          <w:lang w:val="en-GB"/>
        </w:rPr>
        <w:t>c</w:t>
      </w:r>
      <w:r w:rsidRPr="000274AC">
        <w:rPr>
          <w:lang w:val="en-GB"/>
        </w:rPr>
        <w:t>oefficient</w:t>
      </w:r>
      <w:r w:rsidR="00C22F98" w:rsidRPr="000274AC">
        <w:rPr>
          <w:lang w:val="en-GB"/>
        </w:rPr>
        <w:t> </w:t>
      </w:r>
      <w:r w:rsidRPr="000274AC">
        <w:rPr>
          <w:lang w:val="en-GB"/>
        </w:rPr>
        <w:t>(s)</w:t>
      </w:r>
      <w:r w:rsidR="000274AC">
        <w:rPr>
          <w:lang w:val="en-GB"/>
        </w:rPr>
        <w:t xml:space="preserve">. </w:t>
      </w:r>
      <w:r w:rsidR="00C22F98">
        <w:rPr>
          <w:lang w:val="en-GB"/>
        </w:rPr>
        <w:t>For the evaluation of AE-based</w:t>
      </w:r>
      <w:r w:rsidR="00A35DE7">
        <w:rPr>
          <w:lang w:val="en-GB"/>
        </w:rPr>
        <w:t xml:space="preserve"> reconstruction</w:t>
      </w:r>
      <w:r w:rsidR="00A11901">
        <w:rPr>
          <w:lang w:val="en-GB"/>
        </w:rPr>
        <w:t xml:space="preserve"> abilities, </w:t>
      </w:r>
      <w:r w:rsidR="00B83CA6">
        <w:rPr>
          <w:lang w:val="en-GB"/>
        </w:rPr>
        <w:t>five different metrics are used: MAE, MSE, angle between spectra (SAM), peak signal noise ratio (PSNR) and structural similarity index measure (SSIM)</w:t>
      </w:r>
      <w:r w:rsidR="000274AC">
        <w:rPr>
          <w:lang w:val="en-GB"/>
        </w:rPr>
        <w:t> </w:t>
      </w:r>
      <w:r w:rsidR="00770C04">
        <w:rPr>
          <w:rStyle w:val="Funotenzeichen"/>
          <w:lang w:val="en-GB"/>
        </w:rPr>
        <w:footnoteReference w:id="1"/>
      </w:r>
      <w:r w:rsidR="000274AC">
        <w:rPr>
          <w:lang w:val="en-GB"/>
        </w:rPr>
        <w:t xml:space="preserve">. </w:t>
      </w:r>
      <w:r w:rsidR="00A50D23">
        <w:rPr>
          <w:lang w:val="en-GB"/>
        </w:rPr>
        <w:t>Including the kernel-based SSIM aims at providing not only information on absolute spectral accuracies but also the reconstruction accuracy of spatial dependencies</w:t>
      </w:r>
      <w:r w:rsidR="000274AC">
        <w:rPr>
          <w:lang w:val="en-GB"/>
        </w:rPr>
        <w:t>.</w:t>
      </w:r>
    </w:p>
    <w:p w14:paraId="5BF8C028" w14:textId="1230F331" w:rsidR="007233E0" w:rsidRDefault="007233E0" w:rsidP="000274AC">
      <w:pPr>
        <w:rPr>
          <w:lang w:val="en-GB"/>
        </w:rPr>
      </w:pPr>
      <w:r>
        <w:rPr>
          <w:lang w:val="en-GB"/>
        </w:rPr>
        <w:t>Trainings of the final model</w:t>
      </w:r>
      <w:r w:rsidR="008923CE">
        <w:rPr>
          <w:lang w:val="en-GB"/>
        </w:rPr>
        <w:t>s</w:t>
      </w:r>
      <w:r>
        <w:rPr>
          <w:lang w:val="en-GB"/>
        </w:rPr>
        <w:t xml:space="preserve"> with determined hyperparameters </w:t>
      </w:r>
      <w:r w:rsidR="008923CE">
        <w:rPr>
          <w:lang w:val="en-GB"/>
        </w:rPr>
        <w:t xml:space="preserve">as well as their </w:t>
      </w:r>
      <w:r>
        <w:rPr>
          <w:lang w:val="en-GB"/>
        </w:rPr>
        <w:t>corresponding e</w:t>
      </w:r>
      <w:r w:rsidR="00FD5F37" w:rsidRPr="00402537">
        <w:rPr>
          <w:lang w:val="en-GB"/>
        </w:rPr>
        <w:t xml:space="preserve">valuations on the test data set were </w:t>
      </w:r>
      <w:r w:rsidR="00C33527">
        <w:rPr>
          <w:lang w:val="en-GB"/>
        </w:rPr>
        <w:t xml:space="preserve">generally </w:t>
      </w:r>
      <w:r w:rsidR="00FD5F37" w:rsidRPr="00402537">
        <w:rPr>
          <w:lang w:val="en-GB"/>
        </w:rPr>
        <w:t>performed multiple times</w:t>
      </w:r>
      <w:r w:rsidR="008923CE">
        <w:rPr>
          <w:lang w:val="en-GB"/>
        </w:rPr>
        <w:t xml:space="preserve"> </w:t>
      </w:r>
      <w:r w:rsidR="00C33527">
        <w:rPr>
          <w:lang w:val="en-GB"/>
        </w:rPr>
        <w:t>(exception</w:t>
      </w:r>
      <w:r w:rsidR="00E8223F">
        <w:rPr>
          <w:lang w:val="en-GB"/>
        </w:rPr>
        <w:t>:</w:t>
      </w:r>
      <w:r w:rsidR="00C33527">
        <w:rPr>
          <w:lang w:val="en-GB"/>
        </w:rPr>
        <w:t xml:space="preserve"> </w:t>
      </w:r>
      <w:r w:rsidR="00E8223F">
        <w:rPr>
          <w:lang w:val="en-GB"/>
        </w:rPr>
        <w:t xml:space="preserve">model B, AE part </w:t>
      </w:r>
      <w:r w:rsidR="00C33527">
        <w:rPr>
          <w:lang w:val="en-GB"/>
        </w:rPr>
        <w:t>5.1.1</w:t>
      </w:r>
      <w:r w:rsidR="00266C71">
        <w:rPr>
          <w:lang w:val="en-GB"/>
        </w:rPr>
        <w:t>/5.2.2</w:t>
      </w:r>
      <w:r w:rsidR="00C33527">
        <w:rPr>
          <w:lang w:val="en-GB"/>
        </w:rPr>
        <w:t>)</w:t>
      </w:r>
      <w:r w:rsidR="000274AC">
        <w:rPr>
          <w:lang w:val="en-GB"/>
        </w:rPr>
        <w:t xml:space="preserve">. </w:t>
      </w:r>
      <w:r w:rsidR="008923CE">
        <w:rPr>
          <w:lang w:val="en-GB"/>
        </w:rPr>
        <w:t xml:space="preserve">This aims at assessing the stability and reproducibility of the trainings and enabling the selection of </w:t>
      </w:r>
      <w:r w:rsidR="00A32B2F">
        <w:rPr>
          <w:lang w:val="en-GB"/>
        </w:rPr>
        <w:t xml:space="preserve">the </w:t>
      </w:r>
      <w:r w:rsidR="008923CE">
        <w:rPr>
          <w:lang w:val="en-GB"/>
        </w:rPr>
        <w:t>best performing model</w:t>
      </w:r>
      <w:r w:rsidR="003C6B7B">
        <w:rPr>
          <w:lang w:val="en-GB"/>
        </w:rPr>
        <w:t xml:space="preserve"> </w:t>
      </w:r>
      <w:r w:rsidR="003C6B7B" w:rsidRPr="003C6B7B">
        <w:rPr>
          <w:lang w:val="en-GB"/>
        </w:rPr>
        <w:t xml:space="preserve">based on the validation metrics </w:t>
      </w:r>
      <w:r w:rsidR="003C6B7B">
        <w:rPr>
          <w:lang w:val="en-GB"/>
        </w:rPr>
        <w:t xml:space="preserve">to avoid </w:t>
      </w:r>
      <w:r w:rsidR="003C6B7B" w:rsidRPr="00402537">
        <w:rPr>
          <w:lang w:val="en-GB"/>
        </w:rPr>
        <w:t>unfavourable local minima solutions</w:t>
      </w:r>
      <w:r w:rsidR="000274AC">
        <w:rPr>
          <w:lang w:val="en-GB"/>
        </w:rPr>
        <w:t>.</w:t>
      </w:r>
    </w:p>
    <w:p w14:paraId="7AEE527F" w14:textId="06A1D35F" w:rsidR="000274AC" w:rsidRDefault="000274AC" w:rsidP="000274AC">
      <w:pPr>
        <w:rPr>
          <w:lang w:val="en-GB"/>
        </w:rPr>
      </w:pPr>
    </w:p>
    <w:p w14:paraId="0936A275" w14:textId="1FB5FE86" w:rsidR="000274AC" w:rsidRDefault="000274AC" w:rsidP="000274AC">
      <w:pPr>
        <w:rPr>
          <w:lang w:val="en-GB"/>
        </w:rPr>
      </w:pPr>
    </w:p>
    <w:p w14:paraId="23F21187" w14:textId="201F96AB" w:rsidR="000274AC" w:rsidRDefault="000274AC" w:rsidP="000274AC">
      <w:pPr>
        <w:rPr>
          <w:lang w:val="en-GB"/>
        </w:rPr>
      </w:pPr>
    </w:p>
    <w:p w14:paraId="76E3E872" w14:textId="261ED2B6" w:rsidR="000274AC" w:rsidRDefault="000274AC" w:rsidP="000274AC">
      <w:pPr>
        <w:rPr>
          <w:lang w:val="en-GB"/>
        </w:rPr>
      </w:pPr>
    </w:p>
    <w:p w14:paraId="0786635E" w14:textId="53E29216" w:rsidR="000274AC" w:rsidRDefault="000274AC" w:rsidP="000274AC">
      <w:pPr>
        <w:rPr>
          <w:lang w:val="en-GB"/>
        </w:rPr>
      </w:pPr>
    </w:p>
    <w:p w14:paraId="360B378D" w14:textId="3CE37904" w:rsidR="000274AC" w:rsidRDefault="000274AC" w:rsidP="000274AC">
      <w:pPr>
        <w:rPr>
          <w:lang w:val="en-GB"/>
        </w:rPr>
      </w:pPr>
    </w:p>
    <w:p w14:paraId="7DA664C4" w14:textId="541BB8DD" w:rsidR="000274AC" w:rsidRDefault="000274AC" w:rsidP="000274AC">
      <w:pPr>
        <w:rPr>
          <w:lang w:val="en-GB"/>
        </w:rPr>
      </w:pPr>
    </w:p>
    <w:p w14:paraId="468FD1B3" w14:textId="3D32DF39" w:rsidR="000274AC" w:rsidRDefault="000274AC" w:rsidP="000274AC">
      <w:pPr>
        <w:rPr>
          <w:lang w:val="en-GB"/>
        </w:rPr>
      </w:pPr>
    </w:p>
    <w:p w14:paraId="63AA6E96" w14:textId="77777777" w:rsidR="000274AC" w:rsidRPr="003C6B7B" w:rsidRDefault="000274AC" w:rsidP="000274AC">
      <w:pPr>
        <w:rPr>
          <w:lang w:val="en-GB"/>
        </w:rPr>
      </w:pPr>
    </w:p>
    <w:p w14:paraId="4AEA42E9" w14:textId="67B52C05" w:rsidR="00AE1FCA" w:rsidRPr="009E3610" w:rsidRDefault="00AE1FCA" w:rsidP="00A17D6F">
      <w:pPr>
        <w:pStyle w:val="berschrift1"/>
        <w:spacing w:after="120"/>
      </w:pPr>
      <w:bookmarkStart w:id="22" w:name="_Toc113748978"/>
      <w:r w:rsidRPr="009E3610">
        <w:lastRenderedPageBreak/>
        <w:t xml:space="preserve">5 </w:t>
      </w:r>
      <w:r w:rsidR="003219F7" w:rsidRPr="009E3610">
        <w:t>Results</w:t>
      </w:r>
      <w:bookmarkEnd w:id="22"/>
    </w:p>
    <w:p w14:paraId="32EBDA54" w14:textId="419F3D46" w:rsidR="00C751ED" w:rsidRPr="009E3610" w:rsidRDefault="00311FFC" w:rsidP="00CD30DC">
      <w:pPr>
        <w:pStyle w:val="berschrift2"/>
        <w:spacing w:before="120"/>
      </w:pPr>
      <w:bookmarkStart w:id="23" w:name="_Toc113748979"/>
      <w:r w:rsidRPr="009E3610">
        <w:t>5.1 Hyperparameter definition</w:t>
      </w:r>
      <w:bookmarkEnd w:id="23"/>
    </w:p>
    <w:p w14:paraId="4BF363AA" w14:textId="1B221AF9" w:rsidR="006410A3" w:rsidRPr="009E3610" w:rsidRDefault="006410A3" w:rsidP="006410A3">
      <w:pPr>
        <w:pStyle w:val="berschrift2"/>
        <w:spacing w:before="120"/>
      </w:pPr>
      <w:bookmarkStart w:id="24" w:name="_Toc113748980"/>
      <w:r w:rsidRPr="009E3610">
        <w:t>5.1.1 Model B</w:t>
      </w:r>
      <w:bookmarkEnd w:id="24"/>
    </w:p>
    <w:p w14:paraId="5474BBC6" w14:textId="1DC402E3" w:rsidR="007D6B45" w:rsidRPr="000E1E5F" w:rsidRDefault="00222EFF" w:rsidP="00E53EEA">
      <w:pPr>
        <w:rPr>
          <w:lang w:val="en-GB"/>
        </w:rPr>
      </w:pPr>
      <w:r w:rsidRPr="00E53EEA">
        <w:rPr>
          <w:lang w:val="en-GB"/>
        </w:rPr>
        <w:t>For the hyperparameter tests of the AE part, 4 out of the top 10 models with lowest MAE use AdamW with 0.01 learning rate and require around 100 epochs until convergence</w:t>
      </w:r>
      <w:r w:rsidR="00E53EEA">
        <w:rPr>
          <w:lang w:val="en-GB"/>
        </w:rPr>
        <w:t xml:space="preserve">. </w:t>
      </w:r>
      <w:r w:rsidRPr="00960519">
        <w:rPr>
          <w:lang w:val="en-GB"/>
        </w:rPr>
        <w:t xml:space="preserve">3 out of </w:t>
      </w:r>
      <w:r>
        <w:rPr>
          <w:lang w:val="en-GB"/>
        </w:rPr>
        <w:t xml:space="preserve">the </w:t>
      </w:r>
      <w:r w:rsidRPr="00960519">
        <w:rPr>
          <w:lang w:val="en-GB"/>
        </w:rPr>
        <w:t xml:space="preserve">top 10 models </w:t>
      </w:r>
      <w:r>
        <w:rPr>
          <w:lang w:val="en-GB"/>
        </w:rPr>
        <w:t xml:space="preserve">rely on </w:t>
      </w:r>
      <w:r w:rsidRPr="00960519">
        <w:rPr>
          <w:lang w:val="en-GB"/>
        </w:rPr>
        <w:t xml:space="preserve">Adam with 0.01 </w:t>
      </w:r>
      <w:r>
        <w:rPr>
          <w:lang w:val="en-GB"/>
        </w:rPr>
        <w:t>and on average need</w:t>
      </w:r>
      <w:r w:rsidRPr="00960519">
        <w:rPr>
          <w:lang w:val="en-GB"/>
        </w:rPr>
        <w:t xml:space="preserve"> a few more than 100 epochs until convergence</w:t>
      </w:r>
      <w:r w:rsidR="00E53EEA">
        <w:rPr>
          <w:lang w:val="en-GB"/>
        </w:rPr>
        <w:t xml:space="preserve">. </w:t>
      </w:r>
      <w:r w:rsidR="00DC6B15">
        <w:rPr>
          <w:lang w:val="en-GB"/>
        </w:rPr>
        <w:t xml:space="preserve">Thus, a </w:t>
      </w:r>
      <w:r>
        <w:rPr>
          <w:lang w:val="en-GB"/>
        </w:rPr>
        <w:t xml:space="preserve">LR of </w:t>
      </w:r>
      <w:r w:rsidRPr="00960519">
        <w:rPr>
          <w:lang w:val="en-GB"/>
        </w:rPr>
        <w:t xml:space="preserve">0.01 </w:t>
      </w:r>
      <w:r>
        <w:rPr>
          <w:lang w:val="en-GB"/>
        </w:rPr>
        <w:t xml:space="preserve">can be identified as </w:t>
      </w:r>
      <w:r w:rsidRPr="00960519">
        <w:rPr>
          <w:lang w:val="en-GB"/>
        </w:rPr>
        <w:t>preferable</w:t>
      </w:r>
      <w:r w:rsidR="00E53EEA">
        <w:rPr>
          <w:lang w:val="en-GB"/>
        </w:rPr>
        <w:t xml:space="preserve">. </w:t>
      </w:r>
      <w:r>
        <w:rPr>
          <w:lang w:val="en-GB"/>
        </w:rPr>
        <w:t xml:space="preserve">Also, </w:t>
      </w:r>
      <w:r w:rsidR="00960519" w:rsidRPr="00960519">
        <w:rPr>
          <w:lang w:val="en-GB"/>
        </w:rPr>
        <w:t xml:space="preserve">AdamW </w:t>
      </w:r>
      <w:r>
        <w:rPr>
          <w:lang w:val="en-GB"/>
        </w:rPr>
        <w:t xml:space="preserve">seems to achieve </w:t>
      </w:r>
      <w:r w:rsidR="00960519" w:rsidRPr="00960519">
        <w:rPr>
          <w:lang w:val="en-GB"/>
        </w:rPr>
        <w:t xml:space="preserve">slightly faster &amp; potentially better results with </w:t>
      </w:r>
      <w:r>
        <w:rPr>
          <w:lang w:val="en-GB"/>
        </w:rPr>
        <w:t xml:space="preserve">the drawback of </w:t>
      </w:r>
      <w:r w:rsidR="009215E5">
        <w:rPr>
          <w:lang w:val="en-GB"/>
        </w:rPr>
        <w:t xml:space="preserve">a slightly increased </w:t>
      </w:r>
      <w:r w:rsidR="00960519" w:rsidRPr="00960519">
        <w:rPr>
          <w:lang w:val="en-GB"/>
        </w:rPr>
        <w:t>variability across run</w:t>
      </w:r>
      <w:r>
        <w:rPr>
          <w:lang w:val="en-GB"/>
        </w:rPr>
        <w:t>s</w:t>
      </w:r>
      <w:r w:rsidR="00E53EEA">
        <w:rPr>
          <w:lang w:val="en-GB"/>
        </w:rPr>
        <w:t xml:space="preserve">. </w:t>
      </w:r>
      <w:r>
        <w:rPr>
          <w:lang w:val="en-GB"/>
        </w:rPr>
        <w:t>Still, the combination of</w:t>
      </w:r>
      <w:r w:rsidR="009215E5">
        <w:rPr>
          <w:lang w:val="en-GB"/>
        </w:rPr>
        <w:t xml:space="preserve"> LR 0.01 and AdamW is set as hyperparameter combination for all further experiments</w:t>
      </w:r>
      <w:r w:rsidR="00E53EEA">
        <w:rPr>
          <w:lang w:val="en-GB"/>
        </w:rPr>
        <w:t xml:space="preserve">. </w:t>
      </w:r>
      <w:r w:rsidR="005902E5">
        <w:rPr>
          <w:lang w:val="en-GB"/>
        </w:rPr>
        <w:t>Comparing the results o</w:t>
      </w:r>
      <w:r w:rsidR="00402537">
        <w:rPr>
          <w:lang w:val="en-GB"/>
        </w:rPr>
        <w:t>f single and double conv layers, one consistently obtains lower MAEs for the single conv layer setting (</w:t>
      </w:r>
      <w:r w:rsidR="00F762E7">
        <w:rPr>
          <w:lang w:val="en-GB"/>
        </w:rPr>
        <w:t>Tab</w:t>
      </w:r>
      <w:r w:rsidR="00E53EEA">
        <w:rPr>
          <w:lang w:val="en-GB"/>
        </w:rPr>
        <w:t>le</w:t>
      </w:r>
      <w:r w:rsidR="00F762E7">
        <w:rPr>
          <w:lang w:val="en-GB"/>
        </w:rPr>
        <w:t xml:space="preserve"> </w:t>
      </w:r>
      <w:r w:rsidR="00E53EEA">
        <w:rPr>
          <w:lang w:val="en-GB"/>
        </w:rPr>
        <w:t>2</w:t>
      </w:r>
      <w:r w:rsidR="00F762E7">
        <w:rPr>
          <w:lang w:val="en-GB"/>
        </w:rPr>
        <w:t>)</w:t>
      </w:r>
      <w:r w:rsidR="00E53EEA">
        <w:rPr>
          <w:lang w:val="en-GB"/>
        </w:rPr>
        <w:t xml:space="preserve">. </w:t>
      </w:r>
      <w:r w:rsidR="00052672">
        <w:rPr>
          <w:lang w:val="en-GB"/>
        </w:rPr>
        <w:t xml:space="preserve">It is also evident that for each </w:t>
      </w:r>
      <w:r w:rsidR="00DC6B15">
        <w:rPr>
          <w:lang w:val="en-GB"/>
        </w:rPr>
        <w:t>setting</w:t>
      </w:r>
      <w:r w:rsidR="00052672">
        <w:rPr>
          <w:lang w:val="en-GB"/>
        </w:rPr>
        <w:t xml:space="preserve"> there is low variation in the results across different trials such that multiple runs of the final model are not even necessary</w:t>
      </w:r>
      <w:r w:rsidR="00E53EEA">
        <w:rPr>
          <w:lang w:val="en-GB"/>
        </w:rPr>
        <w:t xml:space="preserve">. </w:t>
      </w:r>
      <w:r w:rsidR="00052672">
        <w:rPr>
          <w:lang w:val="en-GB"/>
        </w:rPr>
        <w:t>Instead, a single run with the final hyperparameter constellation on the total data set seems to be sufficient</w:t>
      </w:r>
      <w:r w:rsidR="00E53EEA">
        <w:rPr>
          <w:lang w:val="en-GB"/>
        </w:rPr>
        <w:t>.</w:t>
      </w:r>
      <w:r w:rsidR="00052672">
        <w:rPr>
          <w:lang w:val="en-GB"/>
        </w:rPr>
        <w:t xml:space="preserve"> </w:t>
      </w:r>
    </w:p>
    <w:p w14:paraId="662CFB64" w14:textId="2F61F3F0" w:rsidR="006C5FDC" w:rsidRDefault="006C5FDC" w:rsidP="006C5FDC">
      <w:pPr>
        <w:pStyle w:val="Beschriftung"/>
        <w:keepNext/>
      </w:pPr>
      <w:bookmarkStart w:id="25" w:name="_Toc113631052"/>
      <w:r>
        <w:t xml:space="preserve">Table </w:t>
      </w:r>
      <w:r>
        <w:fldChar w:fldCharType="begin"/>
      </w:r>
      <w:r>
        <w:instrText xml:space="preserve"> SEQ Table \* ARABIC </w:instrText>
      </w:r>
      <w:r>
        <w:fldChar w:fldCharType="separate"/>
      </w:r>
      <w:r w:rsidR="007A703C">
        <w:rPr>
          <w:noProof/>
        </w:rPr>
        <w:t>2</w:t>
      </w:r>
      <w:r>
        <w:fldChar w:fldCharType="end"/>
      </w:r>
      <w:r>
        <w:t>: Results of hyperparameter tests for AEs</w:t>
      </w:r>
      <w:bookmarkEnd w:id="25"/>
    </w:p>
    <w:p w14:paraId="565981E7" w14:textId="4DC0AE24" w:rsidR="00402537" w:rsidRPr="00F4228B" w:rsidRDefault="006C5FDC" w:rsidP="00F4228B">
      <w:pPr>
        <w:rPr>
          <w:lang w:val="en-GB"/>
        </w:rPr>
      </w:pPr>
      <w:r w:rsidRPr="006C5FDC">
        <w:rPr>
          <w:noProof/>
          <w:lang w:val="en-GB"/>
        </w:rPr>
        <w:drawing>
          <wp:inline distT="0" distB="0" distL="0" distR="0" wp14:anchorId="32780DD1" wp14:editId="0F8ED906">
            <wp:extent cx="1738795" cy="691116"/>
            <wp:effectExtent l="0" t="0" r="0" b="0"/>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a:blip r:embed="rId18"/>
                    <a:stretch>
                      <a:fillRect/>
                    </a:stretch>
                  </pic:blipFill>
                  <pic:spPr>
                    <a:xfrm>
                      <a:off x="0" y="0"/>
                      <a:ext cx="1901435" cy="755760"/>
                    </a:xfrm>
                    <a:prstGeom prst="rect">
                      <a:avLst/>
                    </a:prstGeom>
                  </pic:spPr>
                </pic:pic>
              </a:graphicData>
            </a:graphic>
          </wp:inline>
        </w:drawing>
      </w:r>
    </w:p>
    <w:p w14:paraId="6FA6E691" w14:textId="0CA5514C" w:rsidR="00B93F87" w:rsidRDefault="00916D86" w:rsidP="001A5726">
      <w:pPr>
        <w:rPr>
          <w:lang w:val="en-GB"/>
        </w:rPr>
      </w:pPr>
      <w:r w:rsidRPr="001A5726">
        <w:rPr>
          <w:lang w:val="en-GB"/>
        </w:rPr>
        <w:t xml:space="preserve">For the regression CNN, </w:t>
      </w:r>
      <w:r w:rsidR="002A351D" w:rsidRPr="001A5726">
        <w:rPr>
          <w:lang w:val="en-GB"/>
        </w:rPr>
        <w:t xml:space="preserve">on the other hand, </w:t>
      </w:r>
      <w:r w:rsidRPr="001A5726">
        <w:rPr>
          <w:lang w:val="en-GB"/>
        </w:rPr>
        <w:t xml:space="preserve">results </w:t>
      </w:r>
      <w:r w:rsidR="002A351D" w:rsidRPr="001A5726">
        <w:rPr>
          <w:lang w:val="en-GB"/>
        </w:rPr>
        <w:t>do not only vary between different hyperparameter settings but also across trials for the same setting</w:t>
      </w:r>
      <w:r w:rsidR="001A5726">
        <w:rPr>
          <w:lang w:val="en-GB"/>
        </w:rPr>
        <w:t xml:space="preserve">. </w:t>
      </w:r>
      <w:r w:rsidR="002A351D" w:rsidRPr="001A5726">
        <w:rPr>
          <w:lang w:val="en-GB"/>
        </w:rPr>
        <w:t>This is expressed in partly considerable margins between 25%-quantile and median MAE values for a given setting in Tab</w:t>
      </w:r>
      <w:r w:rsidR="001A5726">
        <w:rPr>
          <w:lang w:val="en-GB"/>
        </w:rPr>
        <w:t xml:space="preserve">le 3. </w:t>
      </w:r>
      <w:r w:rsidR="00D22D06">
        <w:rPr>
          <w:lang w:val="en-GB"/>
        </w:rPr>
        <w:t>This can be attributed to the fact that experiments are done on different train-val-test splits other than for the AE test, where the same data set was used consistently</w:t>
      </w:r>
      <w:r w:rsidR="001A5726">
        <w:rPr>
          <w:lang w:val="en-GB"/>
        </w:rPr>
        <w:t xml:space="preserve">. </w:t>
      </w:r>
      <w:r w:rsidR="00D22D06">
        <w:rPr>
          <w:lang w:val="en-GB"/>
        </w:rPr>
        <w:t xml:space="preserve">Still, </w:t>
      </w:r>
      <w:r w:rsidR="006038B3">
        <w:rPr>
          <w:lang w:val="en-GB"/>
        </w:rPr>
        <w:t>even</w:t>
      </w:r>
      <w:r w:rsidR="00D22D06">
        <w:rPr>
          <w:lang w:val="en-GB"/>
        </w:rPr>
        <w:t xml:space="preserve"> for the same train-val-test splits, results differ </w:t>
      </w:r>
      <w:r w:rsidR="00E005C2">
        <w:rPr>
          <w:lang w:val="en-GB"/>
        </w:rPr>
        <w:t>significantly</w:t>
      </w:r>
      <w:r w:rsidR="00D22D06">
        <w:rPr>
          <w:lang w:val="en-GB"/>
        </w:rPr>
        <w:t xml:space="preserve"> </w:t>
      </w:r>
      <w:r w:rsidR="00E005C2">
        <w:rPr>
          <w:lang w:val="en-GB"/>
        </w:rPr>
        <w:t xml:space="preserve">in many cases </w:t>
      </w:r>
      <w:r w:rsidR="00D22D06">
        <w:rPr>
          <w:lang w:val="en-GB"/>
        </w:rPr>
        <w:t xml:space="preserve">which </w:t>
      </w:r>
      <w:r w:rsidR="006038B3">
        <w:rPr>
          <w:lang w:val="en-GB"/>
        </w:rPr>
        <w:t>is a consequence of the overall small data size</w:t>
      </w:r>
      <w:r w:rsidR="00D21C73">
        <w:rPr>
          <w:lang w:val="en-GB"/>
        </w:rPr>
        <w:t xml:space="preserve"> compared to model complexity</w:t>
      </w:r>
      <w:r w:rsidR="001A5726">
        <w:rPr>
          <w:lang w:val="en-GB"/>
        </w:rPr>
        <w:t xml:space="preserve">. </w:t>
      </w:r>
      <w:r w:rsidR="006038B3">
        <w:rPr>
          <w:lang w:val="en-GB"/>
        </w:rPr>
        <w:t xml:space="preserve">This </w:t>
      </w:r>
      <w:r w:rsidR="00E005C2">
        <w:rPr>
          <w:lang w:val="en-GB"/>
        </w:rPr>
        <w:t xml:space="preserve">matches the </w:t>
      </w:r>
      <w:r w:rsidR="006038B3">
        <w:rPr>
          <w:lang w:val="en-GB"/>
        </w:rPr>
        <w:t>observation of fluctuating validation loss curves</w:t>
      </w:r>
      <w:r w:rsidR="001A5726">
        <w:rPr>
          <w:lang w:val="en-GB"/>
        </w:rPr>
        <w:t xml:space="preserve">. </w:t>
      </w:r>
      <w:r w:rsidR="0046133B">
        <w:rPr>
          <w:lang w:val="en-GB"/>
        </w:rPr>
        <w:t>Even i</w:t>
      </w:r>
      <w:r w:rsidR="007E6F2F">
        <w:rPr>
          <w:lang w:val="en-GB"/>
        </w:rPr>
        <w:t xml:space="preserve">f this complicates </w:t>
      </w:r>
      <w:r w:rsidR="007E6F2F" w:rsidRPr="007E6F2F">
        <w:rPr>
          <w:lang w:val="en-GB"/>
        </w:rPr>
        <w:t>the evaluation of hyperparameter tests</w:t>
      </w:r>
      <w:r w:rsidR="007E6F2F">
        <w:rPr>
          <w:lang w:val="en-GB"/>
        </w:rPr>
        <w:t>, Tab</w:t>
      </w:r>
      <w:r w:rsidR="00F56E5F">
        <w:rPr>
          <w:lang w:val="en-GB"/>
        </w:rPr>
        <w:t>le</w:t>
      </w:r>
      <w:r w:rsidR="007E6F2F">
        <w:rPr>
          <w:lang w:val="en-GB"/>
        </w:rPr>
        <w:t xml:space="preserve">. </w:t>
      </w:r>
      <w:r w:rsidR="00F56E5F">
        <w:rPr>
          <w:lang w:val="en-GB"/>
        </w:rPr>
        <w:t>3</w:t>
      </w:r>
      <w:r w:rsidR="007E6F2F">
        <w:rPr>
          <w:lang w:val="en-GB"/>
        </w:rPr>
        <w:t xml:space="preserve"> indicates that the setting with LR 0.001, Adam as optimiser and L1 loss achieves good results in terms of both 25%-quantile and median MAE</w:t>
      </w:r>
      <w:r w:rsidR="001A5726">
        <w:rPr>
          <w:lang w:val="en-GB"/>
        </w:rPr>
        <w:t>.</w:t>
      </w:r>
    </w:p>
    <w:p w14:paraId="7950FD5D" w14:textId="7935862E" w:rsidR="00F56E5F" w:rsidRPr="00DA2676" w:rsidRDefault="00F56E5F" w:rsidP="00DA2676">
      <w:pPr>
        <w:rPr>
          <w:i/>
          <w:lang w:val="en-GB"/>
        </w:rPr>
      </w:pPr>
      <w:r w:rsidRPr="00F56E5F">
        <w:rPr>
          <w:lang w:val="en-GB"/>
        </w:rPr>
        <w:t>Tab</w:t>
      </w:r>
      <w:r>
        <w:rPr>
          <w:lang w:val="en-GB"/>
        </w:rPr>
        <w:t>le 4</w:t>
      </w:r>
      <w:r w:rsidRPr="00F56E5F">
        <w:rPr>
          <w:lang w:val="en-GB"/>
        </w:rPr>
        <w:t xml:space="preserve"> presents an analogous summary of the results for the subsequent tests dealing with the influences of augmentation and dropout</w:t>
      </w:r>
      <w:r>
        <w:rPr>
          <w:lang w:val="en-GB"/>
        </w:rPr>
        <w:t xml:space="preserve">. </w:t>
      </w:r>
      <w:r>
        <w:rPr>
          <w:lang w:val="en-GB"/>
        </w:rPr>
        <w:t>Apparently, models without augmentation and dropout already produce good results across different trials and test-val-splits</w:t>
      </w:r>
      <w:r>
        <w:rPr>
          <w:lang w:val="en-GB"/>
        </w:rPr>
        <w:t>.</w:t>
      </w:r>
      <w:bookmarkStart w:id="26" w:name="_Toc113631053"/>
      <w:r w:rsidR="00C90158">
        <w:rPr>
          <w:lang w:val="en-GB"/>
        </w:rPr>
        <w:t xml:space="preserve"> </w:t>
      </w:r>
      <w:r>
        <w:rPr>
          <w:lang w:val="en-GB"/>
        </w:rPr>
        <w:t>Especially for the variables height and volume, MAEs are increasing when including augmentation and/or dropout</w:t>
      </w:r>
      <w:r w:rsidR="00C90158">
        <w:rPr>
          <w:lang w:val="en-GB"/>
        </w:rPr>
        <w:t xml:space="preserve">. </w:t>
      </w:r>
      <w:r>
        <w:rPr>
          <w:lang w:val="en-GB"/>
        </w:rPr>
        <w:t>Only for vegetation coverage validation accuracies on the augmented dataset tend to produce slightly better results than on non-augmented ones</w:t>
      </w:r>
      <w:r w:rsidR="00C90158">
        <w:rPr>
          <w:lang w:val="en-GB"/>
        </w:rPr>
        <w:t xml:space="preserve">. </w:t>
      </w:r>
      <w:r>
        <w:rPr>
          <w:lang w:val="en-GB"/>
        </w:rPr>
        <w:t>Still, due to the other variables the most chosen setting for the final evaluation on the test set is set to no augmentation and no dropout</w:t>
      </w:r>
      <w:r w:rsidR="00C90158">
        <w:rPr>
          <w:lang w:val="en-GB"/>
        </w:rPr>
        <w:t>.</w:t>
      </w:r>
    </w:p>
    <w:p w14:paraId="6755DB65" w14:textId="6A1F257A" w:rsidR="00E43992" w:rsidRDefault="00E43992" w:rsidP="00E43992">
      <w:pPr>
        <w:pStyle w:val="Beschriftung"/>
        <w:keepNext/>
        <w:spacing w:after="0"/>
      </w:pPr>
      <w:r>
        <w:lastRenderedPageBreak/>
        <w:t xml:space="preserve">Table </w:t>
      </w:r>
      <w:r>
        <w:fldChar w:fldCharType="begin"/>
      </w:r>
      <w:r>
        <w:instrText xml:space="preserve"> SEQ Table \* ARABIC </w:instrText>
      </w:r>
      <w:r>
        <w:fldChar w:fldCharType="separate"/>
      </w:r>
      <w:r w:rsidR="007A703C">
        <w:rPr>
          <w:noProof/>
        </w:rPr>
        <w:t>3</w:t>
      </w:r>
      <w:r>
        <w:fldChar w:fldCharType="end"/>
      </w:r>
      <w:r>
        <w:t>: Results of hyperparameter tests for CNN regression nets</w:t>
      </w:r>
      <w:r w:rsidR="00147A53">
        <w:t xml:space="preserve"> (part I)</w:t>
      </w:r>
      <w:r>
        <w:t>.</w:t>
      </w:r>
      <w:bookmarkEnd w:id="26"/>
      <w:r>
        <w:t xml:space="preserve"> </w:t>
      </w:r>
    </w:p>
    <w:p w14:paraId="4FE270A8" w14:textId="155E02A4" w:rsidR="00E43992" w:rsidRDefault="00E43992" w:rsidP="00E43992">
      <w:pPr>
        <w:pStyle w:val="Beschriftung"/>
        <w:keepNext/>
      </w:pPr>
      <w:r>
        <w:t>Accurac</w:t>
      </w:r>
      <w:r w:rsidR="000A1ABB">
        <w:t>y figures</w:t>
      </w:r>
      <w:r>
        <w:t xml:space="preserve"> are calculated across </w:t>
      </w:r>
      <w:r w:rsidR="00B807D5">
        <w:t>2</w:t>
      </w:r>
      <w:r>
        <w:t>0 trials per setting</w:t>
      </w:r>
      <w:r w:rsidR="000A1ABB">
        <w:t>.</w:t>
      </w:r>
    </w:p>
    <w:p w14:paraId="1D4D8DF3" w14:textId="666DDF5E" w:rsidR="009E5710" w:rsidRDefault="00E43992" w:rsidP="009E5710">
      <w:pPr>
        <w:rPr>
          <w:lang w:val="en-GB"/>
        </w:rPr>
      </w:pPr>
      <w:r w:rsidRPr="00E43992">
        <w:rPr>
          <w:noProof/>
          <w:lang w:val="en-GB"/>
        </w:rPr>
        <w:drawing>
          <wp:inline distT="0" distB="0" distL="0" distR="0" wp14:anchorId="2826398D" wp14:editId="7F2ED9F1">
            <wp:extent cx="3274695" cy="1518464"/>
            <wp:effectExtent l="0" t="0" r="1905" b="5715"/>
            <wp:docPr id="6" name="Grafik 6"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isch enthält.&#10;&#10;Automatisch generierte Beschreibung"/>
                    <pic:cNvPicPr/>
                  </pic:nvPicPr>
                  <pic:blipFill>
                    <a:blip r:embed="rId19"/>
                    <a:stretch>
                      <a:fillRect/>
                    </a:stretch>
                  </pic:blipFill>
                  <pic:spPr>
                    <a:xfrm>
                      <a:off x="0" y="0"/>
                      <a:ext cx="3304095" cy="1532097"/>
                    </a:xfrm>
                    <a:prstGeom prst="rect">
                      <a:avLst/>
                    </a:prstGeom>
                  </pic:spPr>
                </pic:pic>
              </a:graphicData>
            </a:graphic>
          </wp:inline>
        </w:drawing>
      </w:r>
    </w:p>
    <w:p w14:paraId="7227B8FA" w14:textId="01BEB61B" w:rsidR="00F87AC0" w:rsidRDefault="004E5D3B" w:rsidP="00F87AC0">
      <w:pPr>
        <w:pStyle w:val="Beschriftung"/>
        <w:keepNext/>
        <w:spacing w:after="0"/>
      </w:pPr>
      <w:bookmarkStart w:id="27" w:name="_Toc113631054"/>
      <w:r>
        <w:t xml:space="preserve">Table </w:t>
      </w:r>
      <w:r>
        <w:fldChar w:fldCharType="begin"/>
      </w:r>
      <w:r>
        <w:instrText xml:space="preserve"> SEQ Table \* ARABIC </w:instrText>
      </w:r>
      <w:r>
        <w:fldChar w:fldCharType="separate"/>
      </w:r>
      <w:r w:rsidR="007A703C">
        <w:rPr>
          <w:noProof/>
        </w:rPr>
        <w:t>4</w:t>
      </w:r>
      <w:r>
        <w:fldChar w:fldCharType="end"/>
      </w:r>
      <w:r>
        <w:t xml:space="preserve">: </w:t>
      </w:r>
      <w:r w:rsidR="00F87AC0">
        <w:t>Results of hyperparameter tests for CNN regression nets</w:t>
      </w:r>
      <w:r w:rsidR="008B4967">
        <w:t xml:space="preserve"> (part II)</w:t>
      </w:r>
      <w:r w:rsidR="00F87AC0">
        <w:t>.</w:t>
      </w:r>
      <w:bookmarkEnd w:id="27"/>
      <w:r w:rsidR="00F87AC0">
        <w:t xml:space="preserve"> </w:t>
      </w:r>
    </w:p>
    <w:p w14:paraId="236028B0" w14:textId="7EBC364B" w:rsidR="00F87AC0" w:rsidRPr="00F87AC0" w:rsidRDefault="00F87AC0" w:rsidP="00F87AC0">
      <w:pPr>
        <w:pStyle w:val="Beschriftung"/>
        <w:keepNext/>
      </w:pPr>
      <w:r>
        <w:t xml:space="preserve">Accuracy figures are calculated </w:t>
      </w:r>
      <w:r w:rsidR="00313257">
        <w:t>across 50 trial per setting.</w:t>
      </w:r>
    </w:p>
    <w:p w14:paraId="344E2DBE" w14:textId="64DE467D" w:rsidR="00A11F6B" w:rsidRPr="00A11F6B" w:rsidRDefault="00A11F6B" w:rsidP="00A11F6B">
      <w:pPr>
        <w:rPr>
          <w:i/>
          <w:lang w:val="en-GB"/>
        </w:rPr>
      </w:pPr>
      <w:r w:rsidRPr="00A11F6B">
        <w:rPr>
          <w:i/>
          <w:noProof/>
          <w:lang w:val="en-GB"/>
        </w:rPr>
        <w:drawing>
          <wp:inline distT="0" distB="0" distL="0" distR="0" wp14:anchorId="3E4328B7" wp14:editId="0B7C20F1">
            <wp:extent cx="3274828" cy="2014761"/>
            <wp:effectExtent l="0" t="0" r="1905" b="5080"/>
            <wp:docPr id="15" name="Grafik 15"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isch enthält.&#10;&#10;Automatisch generierte Beschreibung"/>
                    <pic:cNvPicPr/>
                  </pic:nvPicPr>
                  <pic:blipFill>
                    <a:blip r:embed="rId20"/>
                    <a:stretch>
                      <a:fillRect/>
                    </a:stretch>
                  </pic:blipFill>
                  <pic:spPr>
                    <a:xfrm>
                      <a:off x="0" y="0"/>
                      <a:ext cx="3292443" cy="2025598"/>
                    </a:xfrm>
                    <a:prstGeom prst="rect">
                      <a:avLst/>
                    </a:prstGeom>
                  </pic:spPr>
                </pic:pic>
              </a:graphicData>
            </a:graphic>
          </wp:inline>
        </w:drawing>
      </w:r>
    </w:p>
    <w:p w14:paraId="429E8B55" w14:textId="549FB824" w:rsidR="00040195" w:rsidRPr="00040195" w:rsidRDefault="005E4684" w:rsidP="00DA2676">
      <w:pPr>
        <w:rPr>
          <w:i/>
          <w:lang w:val="en-GB"/>
        </w:rPr>
      </w:pPr>
      <w:r w:rsidRPr="00DA2676">
        <w:rPr>
          <w:lang w:val="en-GB"/>
        </w:rPr>
        <w:t xml:space="preserve">Fig. </w:t>
      </w:r>
      <w:r w:rsidR="00DA2676">
        <w:rPr>
          <w:lang w:val="en-GB"/>
        </w:rPr>
        <w:t>4</w:t>
      </w:r>
      <w:r w:rsidRPr="00DA2676">
        <w:rPr>
          <w:lang w:val="en-GB"/>
        </w:rPr>
        <w:t xml:space="preserve"> allows a more detailed assessment of the results of the second hyperparameter test also in terms of individual model runs</w:t>
      </w:r>
      <w:r w:rsidR="00DA2676">
        <w:rPr>
          <w:lang w:val="en-GB"/>
        </w:rPr>
        <w:t xml:space="preserve">. </w:t>
      </w:r>
      <w:r>
        <w:rPr>
          <w:lang w:val="en-GB"/>
        </w:rPr>
        <w:t>For all the variables and hyperparameter settings a certain range of MAEs is evident</w:t>
      </w:r>
      <w:r w:rsidR="00DA2676">
        <w:rPr>
          <w:lang w:val="en-GB"/>
        </w:rPr>
        <w:t xml:space="preserve">. </w:t>
      </w:r>
      <w:r>
        <w:rPr>
          <w:lang w:val="en-GB"/>
        </w:rPr>
        <w:t>This is expected and partly to due the evaluation on different train-val-test splits</w:t>
      </w:r>
      <w:r w:rsidR="00DA2676">
        <w:rPr>
          <w:lang w:val="en-GB"/>
        </w:rPr>
        <w:t xml:space="preserve">. </w:t>
      </w:r>
      <w:r w:rsidR="00040195">
        <w:rPr>
          <w:lang w:val="en-GB"/>
        </w:rPr>
        <w:t>F</w:t>
      </w:r>
      <w:r>
        <w:rPr>
          <w:lang w:val="en-GB"/>
        </w:rPr>
        <w:t xml:space="preserve">or very few models large MAEs </w:t>
      </w:r>
      <w:r w:rsidR="00040195">
        <w:rPr>
          <w:lang w:val="en-GB"/>
        </w:rPr>
        <w:t>are visible</w:t>
      </w:r>
      <w:r w:rsidR="00DA2676">
        <w:rPr>
          <w:i/>
          <w:lang w:val="en-GB"/>
        </w:rPr>
        <w:t xml:space="preserve">. </w:t>
      </w:r>
      <w:r w:rsidR="00040195" w:rsidRPr="00DA2676">
        <w:rPr>
          <w:lang w:val="en-GB"/>
        </w:rPr>
        <w:t>The origin of these deviating model runs remains to be investigated and may be attributed to some unfavourable train-val-test splits</w:t>
      </w:r>
      <w:r w:rsidR="00DA2676">
        <w:rPr>
          <w:lang w:val="en-GB"/>
        </w:rPr>
        <w:t xml:space="preserve">. </w:t>
      </w:r>
      <w:r w:rsidR="00040195" w:rsidRPr="00040195">
        <w:rPr>
          <w:lang w:val="en-GB"/>
        </w:rPr>
        <w:t xml:space="preserve">The fact that this concerns less than 15 out of a total of </w:t>
      </w:r>
      <w:r w:rsidR="00E874FD">
        <w:rPr>
          <w:lang w:val="en-GB"/>
        </w:rPr>
        <w:t xml:space="preserve">600 </w:t>
      </w:r>
      <w:r w:rsidR="00040195" w:rsidRPr="00040195">
        <w:rPr>
          <w:lang w:val="en-GB"/>
        </w:rPr>
        <w:t xml:space="preserve">models, however, won’t affect the models performance in the proposed </w:t>
      </w:r>
      <w:r w:rsidR="00DC6B15">
        <w:rPr>
          <w:lang w:val="en-GB"/>
        </w:rPr>
        <w:t xml:space="preserve">training design with </w:t>
      </w:r>
      <w:r w:rsidR="00040195" w:rsidRPr="00040195">
        <w:rPr>
          <w:lang w:val="en-GB"/>
        </w:rPr>
        <w:t>multiple repetitio</w:t>
      </w:r>
      <w:r w:rsidR="00DC6B15">
        <w:rPr>
          <w:lang w:val="en-GB"/>
        </w:rPr>
        <w:t xml:space="preserve">ns </w:t>
      </w:r>
      <w:r w:rsidR="00040195" w:rsidRPr="00040195">
        <w:rPr>
          <w:lang w:val="en-GB"/>
        </w:rPr>
        <w:t xml:space="preserve">and confirms the general suitability of the </w:t>
      </w:r>
      <w:r w:rsidR="00DC6B15">
        <w:rPr>
          <w:lang w:val="en-GB"/>
        </w:rPr>
        <w:t xml:space="preserve">chosen </w:t>
      </w:r>
      <w:r w:rsidR="00040195" w:rsidRPr="00040195">
        <w:rPr>
          <w:lang w:val="en-GB"/>
        </w:rPr>
        <w:t>hyperparameter settings</w:t>
      </w:r>
      <w:r w:rsidR="00DA2676">
        <w:rPr>
          <w:lang w:val="en-GB"/>
        </w:rPr>
        <w:t>.</w:t>
      </w:r>
    </w:p>
    <w:p w14:paraId="55189C35" w14:textId="77777777" w:rsidR="004E5D3B" w:rsidRDefault="00076BA0" w:rsidP="004E5D3B">
      <w:pPr>
        <w:keepNext/>
      </w:pPr>
      <w:r>
        <w:rPr>
          <w:noProof/>
        </w:rPr>
        <w:drawing>
          <wp:inline distT="0" distB="0" distL="0" distR="0" wp14:anchorId="2FBE3016" wp14:editId="5750533C">
            <wp:extent cx="5760085" cy="1781175"/>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085" cy="1781175"/>
                    </a:xfrm>
                    <a:prstGeom prst="rect">
                      <a:avLst/>
                    </a:prstGeom>
                    <a:noFill/>
                    <a:ln>
                      <a:noFill/>
                    </a:ln>
                  </pic:spPr>
                </pic:pic>
              </a:graphicData>
            </a:graphic>
          </wp:inline>
        </w:drawing>
      </w:r>
    </w:p>
    <w:p w14:paraId="0080D2DF" w14:textId="3440ED5E" w:rsidR="00A11F6B" w:rsidRPr="0015530B" w:rsidRDefault="004E5D3B" w:rsidP="004E5D3B">
      <w:pPr>
        <w:pStyle w:val="Beschriftung"/>
      </w:pPr>
      <w:bookmarkStart w:id="28" w:name="_Toc113730566"/>
      <w:r>
        <w:t xml:space="preserve">Figure </w:t>
      </w:r>
      <w:r>
        <w:fldChar w:fldCharType="begin"/>
      </w:r>
      <w:r>
        <w:instrText xml:space="preserve"> SEQ Figure \* ARABIC </w:instrText>
      </w:r>
      <w:r>
        <w:fldChar w:fldCharType="separate"/>
      </w:r>
      <w:r w:rsidR="007A703C">
        <w:rPr>
          <w:noProof/>
        </w:rPr>
        <w:t>4</w:t>
      </w:r>
      <w:r>
        <w:fldChar w:fldCharType="end"/>
      </w:r>
      <w:r>
        <w:t xml:space="preserve">: </w:t>
      </w:r>
      <w:r w:rsidR="003D2B52">
        <w:t>MAE for all models (model type B) per hyperparameter constellation and variable of interest</w:t>
      </w:r>
      <w:bookmarkEnd w:id="28"/>
    </w:p>
    <w:p w14:paraId="5BCB589C" w14:textId="37C081B9" w:rsidR="00333A32" w:rsidRPr="00DA2676" w:rsidRDefault="00ED2C63" w:rsidP="00DA2676">
      <w:pPr>
        <w:rPr>
          <w:i/>
          <w:lang w:val="en-GB"/>
        </w:rPr>
      </w:pPr>
      <w:r w:rsidRPr="00DA2676">
        <w:rPr>
          <w:lang w:val="en-GB"/>
        </w:rPr>
        <w:lastRenderedPageBreak/>
        <w:t xml:space="preserve">Putting </w:t>
      </w:r>
      <w:r w:rsidR="00064A4F" w:rsidRPr="00DA2676">
        <w:rPr>
          <w:lang w:val="en-GB"/>
        </w:rPr>
        <w:t xml:space="preserve">encoder </w:t>
      </w:r>
      <w:r w:rsidRPr="00DA2676">
        <w:rPr>
          <w:lang w:val="en-GB"/>
        </w:rPr>
        <w:t>and CNN regression part together</w:t>
      </w:r>
      <w:r w:rsidR="0015530B" w:rsidRPr="00DA2676">
        <w:rPr>
          <w:lang w:val="en-GB"/>
        </w:rPr>
        <w:t xml:space="preserve"> considering </w:t>
      </w:r>
      <w:r w:rsidR="00304706" w:rsidRPr="00DA2676">
        <w:rPr>
          <w:lang w:val="en-GB"/>
        </w:rPr>
        <w:t>all</w:t>
      </w:r>
      <w:r w:rsidR="0015530B" w:rsidRPr="00DA2676">
        <w:rPr>
          <w:lang w:val="en-GB"/>
        </w:rPr>
        <w:t xml:space="preserve"> the </w:t>
      </w:r>
      <w:r w:rsidR="00156AFC" w:rsidRPr="00DA2676">
        <w:rPr>
          <w:lang w:val="en-GB"/>
        </w:rPr>
        <w:t xml:space="preserve">above-mentioned </w:t>
      </w:r>
      <w:r w:rsidR="0015530B" w:rsidRPr="00DA2676">
        <w:rPr>
          <w:lang w:val="en-GB"/>
        </w:rPr>
        <w:t>hyperparameters affecting the model architecture</w:t>
      </w:r>
      <w:r w:rsidRPr="00DA2676">
        <w:rPr>
          <w:lang w:val="en-GB"/>
        </w:rPr>
        <w:t xml:space="preserve">, one derives at </w:t>
      </w:r>
      <w:r w:rsidR="0015530B" w:rsidRPr="00DA2676">
        <w:rPr>
          <w:lang w:val="en-GB"/>
        </w:rPr>
        <w:t>a regression net with about 21 K parameters for model B</w:t>
      </w:r>
      <w:r w:rsidR="00DA2676">
        <w:rPr>
          <w:lang w:val="en-GB"/>
        </w:rPr>
        <w:t>.</w:t>
      </w:r>
    </w:p>
    <w:p w14:paraId="554EF428" w14:textId="51B69B0B" w:rsidR="00167BE0" w:rsidRDefault="00167BE0" w:rsidP="00167BE0">
      <w:pPr>
        <w:pStyle w:val="Beschriftung"/>
        <w:keepNext/>
      </w:pPr>
      <w:bookmarkStart w:id="29" w:name="_Toc113631055"/>
      <w:r>
        <w:t xml:space="preserve">Table </w:t>
      </w:r>
      <w:r>
        <w:fldChar w:fldCharType="begin"/>
      </w:r>
      <w:r>
        <w:instrText xml:space="preserve"> SEQ Table \* ARABIC </w:instrText>
      </w:r>
      <w:r>
        <w:fldChar w:fldCharType="separate"/>
      </w:r>
      <w:r w:rsidR="007A703C">
        <w:rPr>
          <w:noProof/>
        </w:rPr>
        <w:t>5</w:t>
      </w:r>
      <w:r>
        <w:fldChar w:fldCharType="end"/>
      </w:r>
      <w:r>
        <w:t xml:space="preserve">: </w:t>
      </w:r>
      <w:r w:rsidR="00871B36">
        <w:t>Final a</w:t>
      </w:r>
      <w:r>
        <w:t>rchitecture model B</w:t>
      </w:r>
      <w:bookmarkEnd w:id="29"/>
      <w:r>
        <w:t xml:space="preserve"> </w:t>
      </w:r>
    </w:p>
    <w:p w14:paraId="1499E7B1" w14:textId="66969E68" w:rsidR="009E5710" w:rsidRPr="000A1ACE" w:rsidRDefault="00167BE0" w:rsidP="009E5710">
      <w:pPr>
        <w:rPr>
          <w:i/>
          <w:lang w:val="en-GB"/>
        </w:rPr>
      </w:pPr>
      <w:r w:rsidRPr="00167BE0">
        <w:rPr>
          <w:i/>
          <w:noProof/>
          <w:lang w:val="en-GB"/>
        </w:rPr>
        <w:drawing>
          <wp:inline distT="0" distB="0" distL="0" distR="0" wp14:anchorId="7BC0398D" wp14:editId="6E7EC03E">
            <wp:extent cx="5760085" cy="291719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2917190"/>
                    </a:xfrm>
                    <a:prstGeom prst="rect">
                      <a:avLst/>
                    </a:prstGeom>
                  </pic:spPr>
                </pic:pic>
              </a:graphicData>
            </a:graphic>
          </wp:inline>
        </w:drawing>
      </w:r>
    </w:p>
    <w:p w14:paraId="14297FD3" w14:textId="090A79D5" w:rsidR="00C751ED" w:rsidRDefault="00C751ED" w:rsidP="00616B67">
      <w:pPr>
        <w:pStyle w:val="berschrift2"/>
        <w:numPr>
          <w:ilvl w:val="2"/>
          <w:numId w:val="45"/>
        </w:numPr>
        <w:spacing w:before="120"/>
        <w:rPr>
          <w:lang w:val="en-GB"/>
        </w:rPr>
      </w:pPr>
      <w:bookmarkStart w:id="30" w:name="_Toc113748981"/>
      <w:r>
        <w:rPr>
          <w:lang w:val="en-GB"/>
        </w:rPr>
        <w:t xml:space="preserve">Model </w:t>
      </w:r>
      <w:r w:rsidR="006410A3">
        <w:rPr>
          <w:lang w:val="en-GB"/>
        </w:rPr>
        <w:t>C</w:t>
      </w:r>
      <w:bookmarkEnd w:id="30"/>
    </w:p>
    <w:p w14:paraId="32328E5B" w14:textId="77777777" w:rsidR="00616B67" w:rsidRDefault="00207FBF" w:rsidP="00616B67">
      <w:pPr>
        <w:rPr>
          <w:lang w:val="en-GB"/>
        </w:rPr>
      </w:pPr>
      <w:r w:rsidRPr="000A1ACE">
        <w:rPr>
          <w:lang w:val="en-GB"/>
        </w:rPr>
        <w:t>Exemplary results of the t-SNE based 2D representations of labelled images are shown below for 5 different perplexities with each embedding calculated 5 times</w:t>
      </w:r>
      <w:r w:rsidR="000A1ACE">
        <w:rPr>
          <w:lang w:val="en-GB"/>
        </w:rPr>
        <w:t xml:space="preserve">. </w:t>
      </w:r>
      <w:r>
        <w:rPr>
          <w:lang w:val="en-GB"/>
        </w:rPr>
        <w:t xml:space="preserve">Considering the local clustering of similar vegetation values as well as the existing global gradient across the 2D space, </w:t>
      </w:r>
      <w:r w:rsidR="00AB1EEA">
        <w:rPr>
          <w:lang w:val="en-GB"/>
        </w:rPr>
        <w:t>the use of deep features as perceptual similarity metrics seems to work in a reliable manner</w:t>
      </w:r>
      <w:r w:rsidR="000A1ACE">
        <w:rPr>
          <w:lang w:val="en-GB"/>
        </w:rPr>
        <w:t xml:space="preserve">. </w:t>
      </w:r>
      <w:r w:rsidR="00AB1EEA">
        <w:rPr>
          <w:lang w:val="en-GB"/>
        </w:rPr>
        <w:t>Only for the smallest perplexity of 2, local similarities are weighted too heavy for representing global patterns but even in this case the local clustering of similar values would still allow the application of the proposed nearest neighbour based pseudo-value assignment</w:t>
      </w:r>
      <w:r w:rsidR="000A1ACE">
        <w:rPr>
          <w:lang w:val="en-GB"/>
        </w:rPr>
        <w:t>.</w:t>
      </w:r>
    </w:p>
    <w:p w14:paraId="7AE19949" w14:textId="6BDE4020" w:rsidR="00616B67" w:rsidRPr="00AB1EEA" w:rsidRDefault="00616B67" w:rsidP="000A1ACE">
      <w:pPr>
        <w:rPr>
          <w:lang w:val="en-GB"/>
        </w:rPr>
      </w:pPr>
      <w:r w:rsidRPr="00616B67">
        <w:rPr>
          <w:lang w:val="en-GB"/>
        </w:rPr>
        <w:t>Assessing the RMSE systematically based on 100 trials per perplexity value, the lowest mean RMSE values smaller than 12 are achieved for perplexities smaller 5 and perplexities between 20 and 35. For large ones (&gt; 50) the mean RMSE rises above 13</w:t>
      </w:r>
      <w:r>
        <w:rPr>
          <w:lang w:val="en-GB"/>
        </w:rPr>
        <w:t xml:space="preserve">. </w:t>
      </w:r>
      <w:r>
        <w:rPr>
          <w:lang w:val="en-GB"/>
        </w:rPr>
        <w:t xml:space="preserve">Note that given the small amount of data (less than 200 data points), the results of the t-SNE are not changing substantially anymore once the perplexity is large enough (Fig. </w:t>
      </w:r>
      <w:r>
        <w:rPr>
          <w:lang w:val="en-GB"/>
        </w:rPr>
        <w:t>5</w:t>
      </w:r>
      <w:r>
        <w:rPr>
          <w:lang w:val="en-GB"/>
        </w:rPr>
        <w:t>)</w:t>
      </w:r>
      <w:r>
        <w:rPr>
          <w:lang w:val="en-GB"/>
        </w:rPr>
        <w:t xml:space="preserve">. </w:t>
      </w:r>
      <w:r>
        <w:rPr>
          <w:lang w:val="en-GB"/>
        </w:rPr>
        <w:t>Analysing the 10%-quantile of RMSE values largely agrees with the results of mean RMSE</w:t>
      </w:r>
      <w:r>
        <w:rPr>
          <w:lang w:val="en-GB"/>
        </w:rPr>
        <w:t xml:space="preserve">. </w:t>
      </w:r>
      <w:r>
        <w:rPr>
          <w:lang w:val="en-GB"/>
        </w:rPr>
        <w:t>The 10%-quantile RMSE drop below 10 for very small perplexity values and values in the range 20 to 30</w:t>
      </w:r>
      <w:r>
        <w:rPr>
          <w:lang w:val="en-GB"/>
        </w:rPr>
        <w:t xml:space="preserve">. </w:t>
      </w:r>
      <w:r>
        <w:rPr>
          <w:lang w:val="en-GB"/>
        </w:rPr>
        <w:t>Including the observation that the percentage of unlabelled tiles that could be labelled rises continuously from less than 20 % to almost 40 % with increasing perplexities, one can conclude that the medium perplexity values are preferable</w:t>
      </w:r>
      <w:r>
        <w:rPr>
          <w:lang w:val="en-GB"/>
        </w:rPr>
        <w:t xml:space="preserve">. </w:t>
      </w:r>
      <w:r>
        <w:rPr>
          <w:lang w:val="en-GB"/>
        </w:rPr>
        <w:t>For all subsequent experiments, the perplexity was therefore set to 25</w:t>
      </w:r>
      <w:r>
        <w:rPr>
          <w:lang w:val="en-GB"/>
        </w:rPr>
        <w:t>.</w:t>
      </w:r>
    </w:p>
    <w:p w14:paraId="760E0929" w14:textId="026E5D46" w:rsidR="00015B82" w:rsidRDefault="000D19E2" w:rsidP="00015B82">
      <w:pPr>
        <w:keepNext/>
      </w:pPr>
      <w:r>
        <w:rPr>
          <w:noProof/>
        </w:rPr>
        <w:lastRenderedPageBreak/>
        <w:drawing>
          <wp:inline distT="0" distB="0" distL="0" distR="0" wp14:anchorId="0B7AE1FA" wp14:editId="40B5FD0B">
            <wp:extent cx="5760085" cy="5445760"/>
            <wp:effectExtent l="0" t="0" r="0" b="254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85" cy="5445760"/>
                    </a:xfrm>
                    <a:prstGeom prst="rect">
                      <a:avLst/>
                    </a:prstGeom>
                    <a:noFill/>
                    <a:ln>
                      <a:noFill/>
                    </a:ln>
                  </pic:spPr>
                </pic:pic>
              </a:graphicData>
            </a:graphic>
          </wp:inline>
        </w:drawing>
      </w:r>
    </w:p>
    <w:p w14:paraId="78D0107C" w14:textId="6911B876" w:rsidR="00CE1C1A" w:rsidRDefault="00015B82" w:rsidP="00015B82">
      <w:pPr>
        <w:pStyle w:val="Beschriftung"/>
      </w:pPr>
      <w:bookmarkStart w:id="31" w:name="_Toc113730567"/>
      <w:r>
        <w:t xml:space="preserve">Figure </w:t>
      </w:r>
      <w:r>
        <w:fldChar w:fldCharType="begin"/>
      </w:r>
      <w:r>
        <w:instrText xml:space="preserve"> SEQ Figure \* ARABIC </w:instrText>
      </w:r>
      <w:r>
        <w:fldChar w:fldCharType="separate"/>
      </w:r>
      <w:r w:rsidR="007A703C">
        <w:rPr>
          <w:noProof/>
        </w:rPr>
        <w:t>5</w:t>
      </w:r>
      <w:r>
        <w:fldChar w:fldCharType="end"/>
      </w:r>
      <w:r>
        <w:t>: TSNE results for a range of perplexities</w:t>
      </w:r>
      <w:r w:rsidR="00FE7520">
        <w:t xml:space="preserve"> &amp; </w:t>
      </w:r>
      <w:r>
        <w:t>several repetitions</w:t>
      </w:r>
      <w:bookmarkEnd w:id="31"/>
    </w:p>
    <w:p w14:paraId="21DE697B" w14:textId="77777777" w:rsidR="00D17B2C" w:rsidRDefault="00D17B2C" w:rsidP="000917F0">
      <w:pPr>
        <w:pStyle w:val="Beschriftung"/>
        <w:keepNext/>
        <w:spacing w:after="0"/>
      </w:pPr>
      <w:bookmarkStart w:id="32" w:name="_Toc113631056"/>
    </w:p>
    <w:p w14:paraId="32E3FBC5" w14:textId="406008D9" w:rsidR="000917F0" w:rsidRDefault="001C2273" w:rsidP="000917F0">
      <w:pPr>
        <w:pStyle w:val="Beschriftung"/>
        <w:keepNext/>
        <w:spacing w:after="0"/>
      </w:pPr>
      <w:r>
        <w:t xml:space="preserve">Table </w:t>
      </w:r>
      <w:r>
        <w:fldChar w:fldCharType="begin"/>
      </w:r>
      <w:r>
        <w:instrText xml:space="preserve"> SEQ Table \* ARABIC </w:instrText>
      </w:r>
      <w:r>
        <w:fldChar w:fldCharType="separate"/>
      </w:r>
      <w:r w:rsidR="007A703C">
        <w:rPr>
          <w:noProof/>
        </w:rPr>
        <w:t>6</w:t>
      </w:r>
      <w:r>
        <w:fldChar w:fldCharType="end"/>
      </w:r>
      <w:r>
        <w:t>: Results of hyperparameter tests for SOTA nets</w:t>
      </w:r>
      <w:r w:rsidR="00E43992">
        <w:t>.</w:t>
      </w:r>
      <w:bookmarkEnd w:id="32"/>
    </w:p>
    <w:p w14:paraId="4BBDE465" w14:textId="68BA51C7" w:rsidR="001C2273" w:rsidRDefault="001C2273" w:rsidP="001C2273">
      <w:pPr>
        <w:pStyle w:val="Beschriftung"/>
        <w:keepNext/>
      </w:pPr>
      <w:r>
        <w:t xml:space="preserve">Accuracies are calculated across the </w:t>
      </w:r>
      <w:r w:rsidR="00B807D5">
        <w:t>5</w:t>
      </w:r>
      <w:r>
        <w:t xml:space="preserve"> trials per setting</w:t>
      </w:r>
      <w:r w:rsidR="00295A39">
        <w:t>.</w:t>
      </w:r>
    </w:p>
    <w:p w14:paraId="69893DDE" w14:textId="44B24656" w:rsidR="003A4606" w:rsidRDefault="00331ECF" w:rsidP="00CD30DC">
      <w:pPr>
        <w:rPr>
          <w:lang w:val="en-GB"/>
        </w:rPr>
      </w:pPr>
      <w:r w:rsidRPr="00331ECF">
        <w:rPr>
          <w:noProof/>
          <w:lang w:val="en-GB"/>
        </w:rPr>
        <w:drawing>
          <wp:inline distT="0" distB="0" distL="0" distR="0" wp14:anchorId="1EC8666D" wp14:editId="58E3807C">
            <wp:extent cx="3990831" cy="2477386"/>
            <wp:effectExtent l="0" t="0" r="0" b="0"/>
            <wp:docPr id="4" name="Grafik 4"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isch enthält.&#10;&#10;Automatisch generierte Beschreibung"/>
                    <pic:cNvPicPr/>
                  </pic:nvPicPr>
                  <pic:blipFill>
                    <a:blip r:embed="rId24"/>
                    <a:stretch>
                      <a:fillRect/>
                    </a:stretch>
                  </pic:blipFill>
                  <pic:spPr>
                    <a:xfrm>
                      <a:off x="0" y="0"/>
                      <a:ext cx="4052046" cy="2515386"/>
                    </a:xfrm>
                    <a:prstGeom prst="rect">
                      <a:avLst/>
                    </a:prstGeom>
                  </pic:spPr>
                </pic:pic>
              </a:graphicData>
            </a:graphic>
          </wp:inline>
        </w:drawing>
      </w:r>
    </w:p>
    <w:p w14:paraId="3BB7B0F3" w14:textId="15033496" w:rsidR="00061FE4" w:rsidRPr="00CD30DC" w:rsidRDefault="00061FE4" w:rsidP="00CD30DC">
      <w:pPr>
        <w:rPr>
          <w:lang w:val="en-GB"/>
        </w:rPr>
      </w:pPr>
      <w:r w:rsidRPr="00EF51C6">
        <w:rPr>
          <w:lang w:val="en-GB"/>
        </w:rPr>
        <w:lastRenderedPageBreak/>
        <w:t>Assessing hyperparameter constellations for the regression nets (Tab</w:t>
      </w:r>
      <w:r>
        <w:rPr>
          <w:lang w:val="en-GB"/>
        </w:rPr>
        <w:t>le 6</w:t>
      </w:r>
      <w:r w:rsidRPr="00EF51C6">
        <w:rPr>
          <w:lang w:val="en-GB"/>
        </w:rPr>
        <w:t>), it is evident that LRs of 0.01 consistently lead to lower errors on the validation set for various constellations of the other hyperparameters</w:t>
      </w:r>
      <w:r>
        <w:rPr>
          <w:lang w:val="en-GB"/>
        </w:rPr>
        <w:t>. Regarding optimisers &amp; loss functions no clear patterns regarding superior settings are visible. With respect to net architectures, efficientnets tend to perform better than resnets. However, due to the computational efficiency </w:t>
      </w:r>
      <w:r>
        <w:rPr>
          <w:rStyle w:val="Funotenzeichen"/>
          <w:lang w:val="en-GB"/>
        </w:rPr>
        <w:footnoteReference w:id="2"/>
      </w:r>
      <w:r>
        <w:rPr>
          <w:lang w:val="en-GB"/>
        </w:rPr>
        <w:t xml:space="preserve"> and an acceptable </w:t>
      </w:r>
      <w:r w:rsidRPr="00F674ED">
        <w:rPr>
          <w:lang w:val="en-GB"/>
        </w:rPr>
        <w:t xml:space="preserve">sacrifice </w:t>
      </w:r>
      <w:r>
        <w:rPr>
          <w:lang w:val="en-GB"/>
        </w:rPr>
        <w:t xml:space="preserve">of accuracy, resnet is chosen as a net architecture for the further evaluation of model C. </w:t>
      </w:r>
      <w:r w:rsidRPr="000917F0">
        <w:rPr>
          <w:lang w:val="en-GB"/>
        </w:rPr>
        <w:t xml:space="preserve">The other hyperparameters </w:t>
      </w:r>
      <w:r>
        <w:rPr>
          <w:lang w:val="en-GB"/>
        </w:rPr>
        <w:t xml:space="preserve">are </w:t>
      </w:r>
      <w:r w:rsidRPr="000917F0">
        <w:rPr>
          <w:lang w:val="en-GB"/>
        </w:rPr>
        <w:t>set according to the best-performing resnet (Tab</w:t>
      </w:r>
      <w:r>
        <w:rPr>
          <w:lang w:val="en-GB"/>
        </w:rPr>
        <w:t>.</w:t>
      </w:r>
      <w:r w:rsidRPr="000917F0">
        <w:rPr>
          <w:lang w:val="en-GB"/>
        </w:rPr>
        <w:t xml:space="preserve"> 1</w:t>
      </w:r>
      <w:r>
        <w:rPr>
          <w:lang w:val="en-GB"/>
        </w:rPr>
        <w:t>,</w:t>
      </w:r>
      <w:r w:rsidRPr="00E43F8A">
        <w:rPr>
          <w:lang w:val="en-GB"/>
        </w:rPr>
        <w:t xml:space="preserve"> </w:t>
      </w:r>
      <w:r>
        <w:rPr>
          <w:lang w:val="en-GB"/>
        </w:rPr>
        <w:t>3</w:t>
      </w:r>
      <w:r w:rsidRPr="00E43F8A">
        <w:rPr>
          <w:vertAlign w:val="superscript"/>
          <w:lang w:val="en-GB"/>
        </w:rPr>
        <w:t>rd</w:t>
      </w:r>
      <w:r>
        <w:rPr>
          <w:lang w:val="en-GB"/>
        </w:rPr>
        <w:t xml:space="preserve"> </w:t>
      </w:r>
      <w:r w:rsidRPr="000917F0">
        <w:rPr>
          <w:lang w:val="en-GB"/>
        </w:rPr>
        <w:t>row)</w:t>
      </w:r>
      <w:r>
        <w:rPr>
          <w:lang w:val="en-GB"/>
        </w:rPr>
        <w:t>.</w:t>
      </w:r>
    </w:p>
    <w:p w14:paraId="621BB378" w14:textId="66AC36D9" w:rsidR="00311FFC" w:rsidRDefault="00311FFC" w:rsidP="00C60582">
      <w:pPr>
        <w:pStyle w:val="berschrift2"/>
        <w:spacing w:before="120"/>
        <w:rPr>
          <w:lang w:val="en-GB"/>
        </w:rPr>
      </w:pPr>
      <w:bookmarkStart w:id="33" w:name="_Toc113748982"/>
      <w:r>
        <w:rPr>
          <w:lang w:val="en-GB"/>
        </w:rPr>
        <w:t>5.2 Performance of models</w:t>
      </w:r>
      <w:bookmarkEnd w:id="33"/>
    </w:p>
    <w:p w14:paraId="1F6FCB09" w14:textId="27261F33" w:rsidR="00244971" w:rsidRPr="00F2790C" w:rsidRDefault="00A646C2" w:rsidP="00D17B2C">
      <w:pPr>
        <w:rPr>
          <w:lang w:val="en-GB"/>
        </w:rPr>
      </w:pPr>
      <w:r w:rsidRPr="00BE64BC">
        <w:rPr>
          <w:lang w:val="en-GB"/>
        </w:rPr>
        <w:t>An overview on the performance of all models is shown below</w:t>
      </w:r>
      <w:r w:rsidR="00BE64BC">
        <w:rPr>
          <w:lang w:val="en-GB"/>
        </w:rPr>
        <w:t>.</w:t>
      </w:r>
      <w:r w:rsidR="007414B5">
        <w:rPr>
          <w:lang w:val="en-GB"/>
        </w:rPr>
        <w:t xml:space="preserve"> </w:t>
      </w:r>
      <w:r w:rsidR="00274367" w:rsidRPr="007414B5">
        <w:rPr>
          <w:lang w:val="en-GB"/>
        </w:rPr>
        <w:t xml:space="preserve">The different matrices essentially agree with each other in terms of their informative value </w:t>
      </w:r>
      <w:r w:rsidR="00F2790C" w:rsidRPr="007414B5">
        <w:rPr>
          <w:lang w:val="en-GB"/>
        </w:rPr>
        <w:t>about</w:t>
      </w:r>
      <w:r w:rsidR="00274367" w:rsidRPr="007414B5">
        <w:rPr>
          <w:lang w:val="en-GB"/>
        </w:rPr>
        <w:t xml:space="preserve"> model quality</w:t>
      </w:r>
      <w:r w:rsidR="007414B5">
        <w:rPr>
          <w:lang w:val="en-GB"/>
        </w:rPr>
        <w:t xml:space="preserve">. </w:t>
      </w:r>
      <w:r w:rsidR="00752033">
        <w:rPr>
          <w:lang w:val="en-GB"/>
        </w:rPr>
        <w:t>Vegetation coverage is predicted most reliabl</w:t>
      </w:r>
      <w:r w:rsidR="00ED503E">
        <w:rPr>
          <w:lang w:val="en-GB"/>
        </w:rPr>
        <w:t xml:space="preserve">e by all models with mean R2 values consistently above </w:t>
      </w:r>
      <w:r w:rsidR="00866D70">
        <w:rPr>
          <w:lang w:val="en-GB"/>
        </w:rPr>
        <w:t>0.85</w:t>
      </w:r>
      <w:r w:rsidR="007414B5">
        <w:rPr>
          <w:lang w:val="en-GB"/>
        </w:rPr>
        <w:t xml:space="preserve">. </w:t>
      </w:r>
      <w:r w:rsidR="00866D70">
        <w:rPr>
          <w:lang w:val="en-GB"/>
        </w:rPr>
        <w:t xml:space="preserve">For the other variables lower shares of explained variance in the range of </w:t>
      </w:r>
      <w:r w:rsidR="00E612EB">
        <w:rPr>
          <w:lang w:val="en-GB"/>
        </w:rPr>
        <w:t xml:space="preserve">0.5 – 0.6 (vegetation volume) and </w:t>
      </w:r>
      <w:r w:rsidR="00866D70">
        <w:rPr>
          <w:lang w:val="en-GB"/>
        </w:rPr>
        <w:t>0.3 – 0.5 (vegetation heights)</w:t>
      </w:r>
      <w:r w:rsidR="00E612EB">
        <w:rPr>
          <w:lang w:val="en-GB"/>
        </w:rPr>
        <w:t>, respectively, are obtained</w:t>
      </w:r>
      <w:r w:rsidR="007414B5">
        <w:rPr>
          <w:lang w:val="en-GB"/>
        </w:rPr>
        <w:t xml:space="preserve">. </w:t>
      </w:r>
      <w:r w:rsidR="0095267F">
        <w:rPr>
          <w:lang w:val="en-GB"/>
        </w:rPr>
        <w:t xml:space="preserve">Comparisons across the different models indicate the superiority of the data synthesis based approach </w:t>
      </w:r>
      <w:r w:rsidR="007778FF">
        <w:rPr>
          <w:lang w:val="en-GB"/>
        </w:rPr>
        <w:t xml:space="preserve">(model C) </w:t>
      </w:r>
      <w:r w:rsidR="0095267F">
        <w:rPr>
          <w:lang w:val="en-GB"/>
        </w:rPr>
        <w:t>in all cases</w:t>
      </w:r>
      <w:r w:rsidR="007414B5">
        <w:rPr>
          <w:lang w:val="en-GB"/>
        </w:rPr>
        <w:t xml:space="preserve">. </w:t>
      </w:r>
      <w:r w:rsidR="0095267F">
        <w:rPr>
          <w:lang w:val="en-GB"/>
        </w:rPr>
        <w:t xml:space="preserve">Its mean MAE is slightly lower than those </w:t>
      </w:r>
      <w:r w:rsidR="002B6DBD">
        <w:rPr>
          <w:lang w:val="en-GB"/>
        </w:rPr>
        <w:t xml:space="preserve">achieved in case of the random forest </w:t>
      </w:r>
      <w:r w:rsidR="007778FF">
        <w:rPr>
          <w:lang w:val="en-GB"/>
        </w:rPr>
        <w:t xml:space="preserve">(model A) </w:t>
      </w:r>
      <w:r w:rsidR="002B6DBD">
        <w:rPr>
          <w:lang w:val="en-GB"/>
        </w:rPr>
        <w:t xml:space="preserve">or </w:t>
      </w:r>
      <w:r w:rsidR="007778FF">
        <w:rPr>
          <w:lang w:val="en-GB"/>
        </w:rPr>
        <w:t xml:space="preserve">the </w:t>
      </w:r>
      <w:r w:rsidR="002B6DBD">
        <w:rPr>
          <w:lang w:val="en-GB"/>
        </w:rPr>
        <w:t>AE-based approach</w:t>
      </w:r>
      <w:r w:rsidR="007778FF">
        <w:rPr>
          <w:lang w:val="en-GB"/>
        </w:rPr>
        <w:t xml:space="preserve"> (model B)</w:t>
      </w:r>
      <w:r w:rsidR="007414B5">
        <w:rPr>
          <w:lang w:val="en-GB"/>
        </w:rPr>
        <w:t xml:space="preserve">. </w:t>
      </w:r>
      <w:r w:rsidR="00B26349">
        <w:rPr>
          <w:lang w:val="en-GB"/>
        </w:rPr>
        <w:t>C</w:t>
      </w:r>
      <w:r w:rsidR="00231129">
        <w:rPr>
          <w:lang w:val="en-GB"/>
        </w:rPr>
        <w:t xml:space="preserve">omplementary, </w:t>
      </w:r>
      <w:r w:rsidR="002B6DBD">
        <w:rPr>
          <w:lang w:val="en-GB"/>
        </w:rPr>
        <w:t>higher correlation coefficients are measured</w:t>
      </w:r>
      <w:r w:rsidR="000A1875">
        <w:rPr>
          <w:lang w:val="en-GB"/>
        </w:rPr>
        <w:t xml:space="preserve"> as well</w:t>
      </w:r>
      <w:r w:rsidR="007414B5">
        <w:rPr>
          <w:lang w:val="en-GB"/>
        </w:rPr>
        <w:t xml:space="preserve">. </w:t>
      </w:r>
      <w:r w:rsidR="007778FF">
        <w:rPr>
          <w:lang w:val="en-GB"/>
        </w:rPr>
        <w:t>Model A and B tend to perform similar for vegetation volume and heights whereas A performs better compared to B for the vegetation coverage regression</w:t>
      </w:r>
      <w:r w:rsidR="007414B5">
        <w:rPr>
          <w:lang w:val="en-GB"/>
        </w:rPr>
        <w:t xml:space="preserve">. </w:t>
      </w:r>
      <w:r w:rsidR="007778FF">
        <w:rPr>
          <w:lang w:val="en-GB"/>
        </w:rPr>
        <w:t>However, differences between models are rarely significant</w:t>
      </w:r>
      <w:r w:rsidR="007414B5">
        <w:rPr>
          <w:lang w:val="en-GB"/>
        </w:rPr>
        <w:t xml:space="preserve">. </w:t>
      </w:r>
      <w:r w:rsidR="007778FF">
        <w:rPr>
          <w:lang w:val="en-GB"/>
        </w:rPr>
        <w:t xml:space="preserve">Given the </w:t>
      </w:r>
      <w:r w:rsidR="00860D5F">
        <w:rPr>
          <w:lang w:val="en-GB"/>
        </w:rPr>
        <w:t xml:space="preserve">small number of test samples and the </w:t>
      </w:r>
      <w:r w:rsidR="007778FF">
        <w:rPr>
          <w:lang w:val="en-GB"/>
        </w:rPr>
        <w:t xml:space="preserve">limited number of folds for cross-validation </w:t>
      </w:r>
      <w:r w:rsidR="00860D5F">
        <w:rPr>
          <w:lang w:val="en-GB"/>
        </w:rPr>
        <w:t>(10 train-val-test splits), the 95 % confidence intervals around the mean metrics are relatively large</w:t>
      </w:r>
      <w:r w:rsidR="007414B5">
        <w:rPr>
          <w:lang w:val="en-GB"/>
        </w:rPr>
        <w:t xml:space="preserve">. </w:t>
      </w:r>
      <w:r w:rsidR="00FD684E" w:rsidRPr="00F2790C">
        <w:rPr>
          <w:lang w:val="en-GB"/>
        </w:rPr>
        <w:t xml:space="preserve">A detailed view on the </w:t>
      </w:r>
      <w:r w:rsidR="002E7438">
        <w:rPr>
          <w:lang w:val="en-GB"/>
        </w:rPr>
        <w:t xml:space="preserve">speed and accuracy </w:t>
      </w:r>
      <w:r w:rsidR="00FD684E" w:rsidRPr="00F2790C">
        <w:rPr>
          <w:lang w:val="en-GB"/>
        </w:rPr>
        <w:t>performance of each model is presented subsequently</w:t>
      </w:r>
      <w:r w:rsidR="0052445E">
        <w:rPr>
          <w:lang w:val="en-GB"/>
        </w:rPr>
        <w:t>.</w:t>
      </w:r>
    </w:p>
    <w:p w14:paraId="353E4AB1" w14:textId="77777777" w:rsidR="00527FE7" w:rsidRDefault="00BB31A2" w:rsidP="00527FE7">
      <w:pPr>
        <w:keepNext/>
      </w:pPr>
      <w:r>
        <w:rPr>
          <w:noProof/>
        </w:rPr>
        <w:drawing>
          <wp:inline distT="0" distB="0" distL="0" distR="0" wp14:anchorId="3F13BCBA" wp14:editId="513B2F83">
            <wp:extent cx="5760085" cy="238442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085" cy="2384425"/>
                    </a:xfrm>
                    <a:prstGeom prst="rect">
                      <a:avLst/>
                    </a:prstGeom>
                    <a:noFill/>
                    <a:ln>
                      <a:noFill/>
                    </a:ln>
                  </pic:spPr>
                </pic:pic>
              </a:graphicData>
            </a:graphic>
          </wp:inline>
        </w:drawing>
      </w:r>
    </w:p>
    <w:p w14:paraId="00BC1523" w14:textId="78049FCB" w:rsidR="00BB31A2" w:rsidRPr="00BB31A2" w:rsidRDefault="00527FE7" w:rsidP="00527FE7">
      <w:pPr>
        <w:pStyle w:val="Beschriftung"/>
      </w:pPr>
      <w:bookmarkStart w:id="34" w:name="_Toc113730568"/>
      <w:r>
        <w:t xml:space="preserve">Figure </w:t>
      </w:r>
      <w:r>
        <w:fldChar w:fldCharType="begin"/>
      </w:r>
      <w:r>
        <w:instrText xml:space="preserve"> SEQ Figure \* ARABIC </w:instrText>
      </w:r>
      <w:r>
        <w:fldChar w:fldCharType="separate"/>
      </w:r>
      <w:r w:rsidR="007A703C">
        <w:rPr>
          <w:noProof/>
        </w:rPr>
        <w:t>6</w:t>
      </w:r>
      <w:r>
        <w:fldChar w:fldCharType="end"/>
      </w:r>
      <w:r>
        <w:t>: Accuracies for all models &amp; variables. Means across the 10 train-val-test splits together with 95 % confidence intervals (CI) are displayed.</w:t>
      </w:r>
      <w:bookmarkEnd w:id="34"/>
    </w:p>
    <w:p w14:paraId="58593464" w14:textId="620CA3B2" w:rsidR="00CD30DC" w:rsidRDefault="00CD30DC" w:rsidP="0018074F">
      <w:pPr>
        <w:pStyle w:val="berschrift2"/>
        <w:numPr>
          <w:ilvl w:val="2"/>
          <w:numId w:val="46"/>
        </w:numPr>
        <w:spacing w:before="120"/>
        <w:rPr>
          <w:lang w:val="en-GB"/>
        </w:rPr>
      </w:pPr>
      <w:bookmarkStart w:id="35" w:name="_Toc113748983"/>
      <w:r>
        <w:rPr>
          <w:lang w:val="en-GB"/>
        </w:rPr>
        <w:lastRenderedPageBreak/>
        <w:t>Model A</w:t>
      </w:r>
      <w:bookmarkEnd w:id="35"/>
    </w:p>
    <w:p w14:paraId="189F08C3" w14:textId="1A132313" w:rsidR="00CB01F1" w:rsidRPr="0018074F" w:rsidRDefault="00C33843" w:rsidP="0018074F">
      <w:pPr>
        <w:rPr>
          <w:lang w:val="en-GB"/>
        </w:rPr>
      </w:pPr>
      <w:r w:rsidRPr="0018074F">
        <w:rPr>
          <w:lang w:val="en-GB"/>
        </w:rPr>
        <w:t xml:space="preserve">Applying object-based multi-scale feature engineering for </w:t>
      </w:r>
      <w:r w:rsidR="00A94F6E" w:rsidRPr="0018074F">
        <w:rPr>
          <w:lang w:val="en-GB"/>
        </w:rPr>
        <w:t xml:space="preserve">a single tile takes </w:t>
      </w:r>
      <w:r w:rsidR="002E7438" w:rsidRPr="0018074F">
        <w:rPr>
          <w:lang w:val="en-GB"/>
        </w:rPr>
        <w:t>a few seconds</w:t>
      </w:r>
      <w:r w:rsidR="0018074F">
        <w:rPr>
          <w:lang w:val="en-GB"/>
        </w:rPr>
        <w:t xml:space="preserve">. </w:t>
      </w:r>
      <w:r w:rsidR="000703E1">
        <w:rPr>
          <w:lang w:val="en-GB"/>
        </w:rPr>
        <w:t xml:space="preserve">Conducting the random forest regression multiple times </w:t>
      </w:r>
      <w:r w:rsidR="002E7438">
        <w:rPr>
          <w:lang w:val="en-GB"/>
        </w:rPr>
        <w:t xml:space="preserve">for all </w:t>
      </w:r>
      <w:r w:rsidR="000703E1">
        <w:rPr>
          <w:lang w:val="en-GB"/>
        </w:rPr>
        <w:t>train-test-val splits takes less than 10 min</w:t>
      </w:r>
      <w:r w:rsidR="0018074F">
        <w:rPr>
          <w:lang w:val="en-GB"/>
        </w:rPr>
        <w:t xml:space="preserve">. </w:t>
      </w:r>
      <w:r w:rsidR="00627F75">
        <w:rPr>
          <w:lang w:val="en-GB"/>
        </w:rPr>
        <w:t xml:space="preserve">Therefore, the </w:t>
      </w:r>
      <w:r w:rsidR="001A1121">
        <w:rPr>
          <w:lang w:val="en-GB"/>
        </w:rPr>
        <w:t>executi</w:t>
      </w:r>
      <w:r w:rsidR="00C16D25">
        <w:rPr>
          <w:lang w:val="en-GB"/>
        </w:rPr>
        <w:t>on</w:t>
      </w:r>
      <w:r w:rsidR="001A1121">
        <w:rPr>
          <w:lang w:val="en-GB"/>
        </w:rPr>
        <w:t xml:space="preserve"> </w:t>
      </w:r>
      <w:r w:rsidR="00C16D25">
        <w:rPr>
          <w:lang w:val="en-GB"/>
        </w:rPr>
        <w:t xml:space="preserve">of </w:t>
      </w:r>
      <w:r w:rsidR="001A1121">
        <w:rPr>
          <w:lang w:val="en-GB"/>
        </w:rPr>
        <w:t>the complete feature engineering</w:t>
      </w:r>
      <w:r w:rsidR="00C16D25">
        <w:rPr>
          <w:lang w:val="en-GB"/>
        </w:rPr>
        <w:t xml:space="preserve"> </w:t>
      </w:r>
      <w:r w:rsidR="00900984">
        <w:rPr>
          <w:lang w:val="en-GB"/>
        </w:rPr>
        <w:t>–</w:t>
      </w:r>
      <w:r w:rsidR="00C16D25">
        <w:rPr>
          <w:lang w:val="en-GB"/>
        </w:rPr>
        <w:t xml:space="preserve"> </w:t>
      </w:r>
      <w:r w:rsidR="001A1121">
        <w:rPr>
          <w:lang w:val="en-GB"/>
        </w:rPr>
        <w:t xml:space="preserve">training </w:t>
      </w:r>
      <w:r w:rsidR="00900984">
        <w:rPr>
          <w:lang w:val="en-GB"/>
        </w:rPr>
        <w:t>–</w:t>
      </w:r>
      <w:r w:rsidR="00C16D25">
        <w:rPr>
          <w:lang w:val="en-GB"/>
        </w:rPr>
        <w:t xml:space="preserve"> </w:t>
      </w:r>
      <w:r w:rsidR="001A1121">
        <w:rPr>
          <w:lang w:val="en-GB"/>
        </w:rPr>
        <w:t xml:space="preserve">evaluation pipeline </w:t>
      </w:r>
      <w:r w:rsidR="00627F75">
        <w:rPr>
          <w:lang w:val="en-GB"/>
        </w:rPr>
        <w:t>needs approximately ½ hour</w:t>
      </w:r>
      <w:r w:rsidR="001A1121">
        <w:rPr>
          <w:lang w:val="en-GB"/>
        </w:rPr>
        <w:t xml:space="preserve"> for the given number of tiles (i.e. n = 160)</w:t>
      </w:r>
      <w:r w:rsidR="0018074F">
        <w:rPr>
          <w:lang w:val="en-GB"/>
        </w:rPr>
        <w:t xml:space="preserve">. </w:t>
      </w:r>
      <w:r w:rsidR="002E7438" w:rsidRPr="0018074F">
        <w:rPr>
          <w:lang w:val="en-GB"/>
        </w:rPr>
        <w:t xml:space="preserve">Intermediate </w:t>
      </w:r>
      <w:r w:rsidR="00CB01F1" w:rsidRPr="0018074F">
        <w:rPr>
          <w:lang w:val="en-GB"/>
        </w:rPr>
        <w:t>result</w:t>
      </w:r>
      <w:r w:rsidR="002E7438" w:rsidRPr="0018074F">
        <w:rPr>
          <w:lang w:val="en-GB"/>
        </w:rPr>
        <w:t>s</w:t>
      </w:r>
      <w:r w:rsidR="00CB01F1" w:rsidRPr="0018074F">
        <w:rPr>
          <w:lang w:val="en-GB"/>
        </w:rPr>
        <w:t xml:space="preserve"> of the feature engineering process </w:t>
      </w:r>
      <w:r w:rsidR="002E7438" w:rsidRPr="0018074F">
        <w:rPr>
          <w:lang w:val="en-GB"/>
        </w:rPr>
        <w:t xml:space="preserve">are </w:t>
      </w:r>
      <w:r w:rsidR="00CB01F1" w:rsidRPr="0018074F">
        <w:rPr>
          <w:lang w:val="en-GB"/>
        </w:rPr>
        <w:t xml:space="preserve">shown in Fig. </w:t>
      </w:r>
      <w:r w:rsidR="00EF202C">
        <w:rPr>
          <w:lang w:val="en-GB"/>
        </w:rPr>
        <w:t>7</w:t>
      </w:r>
      <w:r w:rsidR="00CB01F1" w:rsidRPr="0018074F">
        <w:rPr>
          <w:lang w:val="en-GB"/>
        </w:rPr>
        <w:t xml:space="preserve"> exempl</w:t>
      </w:r>
      <w:r w:rsidR="002E7438" w:rsidRPr="0018074F">
        <w:rPr>
          <w:lang w:val="en-GB"/>
        </w:rPr>
        <w:t>arily</w:t>
      </w:r>
      <w:r w:rsidR="00CB01F1" w:rsidRPr="0018074F">
        <w:rPr>
          <w:lang w:val="en-GB"/>
        </w:rPr>
        <w:t xml:space="preserve"> for a single tile</w:t>
      </w:r>
      <w:r w:rsidR="0018074F">
        <w:rPr>
          <w:lang w:val="en-GB"/>
        </w:rPr>
        <w:t>.</w:t>
      </w:r>
    </w:p>
    <w:p w14:paraId="6019B67A" w14:textId="77777777" w:rsidR="00CD30DC" w:rsidRDefault="00CD30DC" w:rsidP="00354D04">
      <w:pPr>
        <w:jc w:val="center"/>
        <w:rPr>
          <w:lang w:val="en-GB"/>
        </w:rPr>
      </w:pPr>
      <w:r>
        <w:rPr>
          <w:noProof/>
        </w:rPr>
        <w:drawing>
          <wp:inline distT="0" distB="0" distL="0" distR="0" wp14:anchorId="2836173F" wp14:editId="2959249A">
            <wp:extent cx="5688153" cy="1405264"/>
            <wp:effectExtent l="0" t="0" r="8255" b="4445"/>
            <wp:docPr id="21" name="Grafik 21" descr="Ein Bild, das Text, Bau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Baum enthält.&#10;&#10;Automatisch generierte Beschreibu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93764" cy="1406650"/>
                    </a:xfrm>
                    <a:prstGeom prst="rect">
                      <a:avLst/>
                    </a:prstGeom>
                    <a:noFill/>
                    <a:ln>
                      <a:noFill/>
                    </a:ln>
                  </pic:spPr>
                </pic:pic>
              </a:graphicData>
            </a:graphic>
          </wp:inline>
        </w:drawing>
      </w:r>
    </w:p>
    <w:p w14:paraId="557A512B" w14:textId="77777777" w:rsidR="00CD30DC" w:rsidRDefault="00CD30DC" w:rsidP="00354D04">
      <w:pPr>
        <w:jc w:val="center"/>
        <w:rPr>
          <w:lang w:val="en-GB"/>
        </w:rPr>
      </w:pPr>
      <w:r>
        <w:rPr>
          <w:noProof/>
        </w:rPr>
        <w:drawing>
          <wp:inline distT="0" distB="0" distL="0" distR="0" wp14:anchorId="6B3227EE" wp14:editId="26BF38F5">
            <wp:extent cx="5635256" cy="1392196"/>
            <wp:effectExtent l="0" t="0" r="3810" b="0"/>
            <wp:docPr id="22" name="Grafik 22" descr="Ein Bild, das Text, Baum, Pflanz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Baum, Pflanze enthält.&#10;&#10;Automatisch generierte Beschreibu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49527" cy="1395722"/>
                    </a:xfrm>
                    <a:prstGeom prst="rect">
                      <a:avLst/>
                    </a:prstGeom>
                    <a:noFill/>
                    <a:ln>
                      <a:noFill/>
                    </a:ln>
                  </pic:spPr>
                </pic:pic>
              </a:graphicData>
            </a:graphic>
          </wp:inline>
        </w:drawing>
      </w:r>
    </w:p>
    <w:p w14:paraId="1629D37C" w14:textId="77777777" w:rsidR="00B9541C" w:rsidRDefault="00CD30DC" w:rsidP="00354D04">
      <w:pPr>
        <w:keepNext/>
        <w:jc w:val="center"/>
      </w:pPr>
      <w:r>
        <w:rPr>
          <w:noProof/>
        </w:rPr>
        <w:drawing>
          <wp:inline distT="0" distB="0" distL="0" distR="0" wp14:anchorId="7D97FF62" wp14:editId="210AC0D2">
            <wp:extent cx="5029200" cy="1392164"/>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56801" cy="1399804"/>
                    </a:xfrm>
                    <a:prstGeom prst="rect">
                      <a:avLst/>
                    </a:prstGeom>
                    <a:noFill/>
                    <a:ln>
                      <a:noFill/>
                    </a:ln>
                  </pic:spPr>
                </pic:pic>
              </a:graphicData>
            </a:graphic>
          </wp:inline>
        </w:drawing>
      </w:r>
    </w:p>
    <w:p w14:paraId="663413E3" w14:textId="4938F760" w:rsidR="00CD30DC" w:rsidRDefault="00B9541C" w:rsidP="00B9541C">
      <w:pPr>
        <w:pStyle w:val="Beschriftung"/>
      </w:pPr>
      <w:bookmarkStart w:id="36" w:name="_Toc113730569"/>
      <w:r>
        <w:t xml:space="preserve">Figure </w:t>
      </w:r>
      <w:r>
        <w:fldChar w:fldCharType="begin"/>
      </w:r>
      <w:r>
        <w:instrText xml:space="preserve"> SEQ Figure \* ARABIC </w:instrText>
      </w:r>
      <w:r>
        <w:fldChar w:fldCharType="separate"/>
      </w:r>
      <w:r w:rsidR="007A703C">
        <w:rPr>
          <w:noProof/>
        </w:rPr>
        <w:t>7</w:t>
      </w:r>
      <w:r>
        <w:fldChar w:fldCharType="end"/>
      </w:r>
      <w:r>
        <w:t>: Exemplary intermediate products during the feature engineering process model A. Original RGB visualisation and false-color NIR, R, G are shown on the top. In the middle, the output of the classification based on a NDVI threshold of 0.4 is displayed. The final row shows the two levels of segmentations relying on scale parameters 20 and 200.</w:t>
      </w:r>
      <w:bookmarkEnd w:id="36"/>
    </w:p>
    <w:p w14:paraId="31830ACD" w14:textId="4D489719" w:rsidR="008C6E6B" w:rsidRDefault="00250926" w:rsidP="00354D04">
      <w:pPr>
        <w:rPr>
          <w:lang w:val="en-GB"/>
        </w:rPr>
      </w:pPr>
      <w:r w:rsidRPr="0018074F">
        <w:rPr>
          <w:lang w:val="en-GB"/>
        </w:rPr>
        <w:t xml:space="preserve">Table </w:t>
      </w:r>
      <w:r w:rsidR="00354D04">
        <w:rPr>
          <w:lang w:val="en-GB"/>
        </w:rPr>
        <w:t>7</w:t>
      </w:r>
      <w:r w:rsidRPr="0018074F">
        <w:rPr>
          <w:lang w:val="en-GB"/>
        </w:rPr>
        <w:t xml:space="preserve"> shows the mean accuracies achieved on the tests set as displayed also in Fig. </w:t>
      </w:r>
      <w:r w:rsidR="00354D04">
        <w:rPr>
          <w:lang w:val="en-GB"/>
        </w:rPr>
        <w:t>6</w:t>
      </w:r>
      <w:r w:rsidR="00AF64E5">
        <w:rPr>
          <w:lang w:val="en-GB"/>
        </w:rPr>
        <w:t>.</w:t>
      </w:r>
      <w:r w:rsidR="00354D04">
        <w:rPr>
          <w:lang w:val="en-GB"/>
        </w:rPr>
        <w:t xml:space="preserve"> </w:t>
      </w:r>
      <w:r w:rsidR="006538FE" w:rsidRPr="006538FE">
        <w:rPr>
          <w:lang w:val="en-GB"/>
        </w:rPr>
        <w:t xml:space="preserve">A further breakdown of the results for individual train-test-val splits using the MAE metric is shown </w:t>
      </w:r>
      <w:r w:rsidR="008E7647">
        <w:rPr>
          <w:lang w:val="en-GB"/>
        </w:rPr>
        <w:t xml:space="preserve">in Fig. </w:t>
      </w:r>
      <w:r w:rsidR="00354D04">
        <w:rPr>
          <w:lang w:val="en-GB"/>
        </w:rPr>
        <w:t>8.</w:t>
      </w:r>
    </w:p>
    <w:p w14:paraId="745557A4" w14:textId="7CA39779" w:rsidR="008C6E6B" w:rsidRPr="008C6E6B" w:rsidRDefault="00BF0B6D" w:rsidP="008C6E6B">
      <w:pPr>
        <w:pStyle w:val="Beschriftung"/>
        <w:keepNext/>
      </w:pPr>
      <w:bookmarkStart w:id="37" w:name="_Toc113631057"/>
      <w:r>
        <w:t xml:space="preserve">Table </w:t>
      </w:r>
      <w:r>
        <w:fldChar w:fldCharType="begin"/>
      </w:r>
      <w:r>
        <w:instrText xml:space="preserve"> SEQ Table \* ARABIC </w:instrText>
      </w:r>
      <w:r>
        <w:fldChar w:fldCharType="separate"/>
      </w:r>
      <w:r w:rsidR="007A703C">
        <w:rPr>
          <w:noProof/>
        </w:rPr>
        <w:t>7</w:t>
      </w:r>
      <w:r>
        <w:fldChar w:fldCharType="end"/>
      </w:r>
      <w:r>
        <w:t>: Performance results for model A. Mean values across all train-test-val splits are displayed</w:t>
      </w:r>
      <w:bookmarkEnd w:id="37"/>
    </w:p>
    <w:p w14:paraId="523BDF88" w14:textId="4F79AA3B" w:rsidR="008C6E6B" w:rsidRDefault="00AF19DA" w:rsidP="00AF19DA">
      <w:pPr>
        <w:rPr>
          <w:lang w:val="en-GB"/>
        </w:rPr>
      </w:pPr>
      <w:r w:rsidRPr="00AF19DA">
        <w:rPr>
          <w:noProof/>
          <w:lang w:val="en-GB"/>
        </w:rPr>
        <w:drawing>
          <wp:inline distT="0" distB="0" distL="0" distR="0" wp14:anchorId="7445AFC7" wp14:editId="6C06E1FE">
            <wp:extent cx="3232849" cy="818707"/>
            <wp:effectExtent l="0" t="0" r="5715" b="63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29461" cy="843174"/>
                    </a:xfrm>
                    <a:prstGeom prst="rect">
                      <a:avLst/>
                    </a:prstGeom>
                  </pic:spPr>
                </pic:pic>
              </a:graphicData>
            </a:graphic>
          </wp:inline>
        </w:drawing>
      </w:r>
    </w:p>
    <w:p w14:paraId="262EC336" w14:textId="77777777" w:rsidR="008C6E6B" w:rsidRDefault="008C6E6B" w:rsidP="008C6E6B">
      <w:pPr>
        <w:keepNext/>
      </w:pPr>
      <w:r>
        <w:rPr>
          <w:noProof/>
        </w:rPr>
        <w:lastRenderedPageBreak/>
        <w:drawing>
          <wp:inline distT="0" distB="0" distL="0" distR="0" wp14:anchorId="68BAFB85" wp14:editId="22F50FAD">
            <wp:extent cx="2413591" cy="2413591"/>
            <wp:effectExtent l="0" t="0" r="6350" b="635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21642" cy="2421642"/>
                    </a:xfrm>
                    <a:prstGeom prst="rect">
                      <a:avLst/>
                    </a:prstGeom>
                    <a:noFill/>
                    <a:ln>
                      <a:noFill/>
                    </a:ln>
                  </pic:spPr>
                </pic:pic>
              </a:graphicData>
            </a:graphic>
          </wp:inline>
        </w:drawing>
      </w:r>
    </w:p>
    <w:p w14:paraId="639A3CEE" w14:textId="008FDA3A" w:rsidR="008C6E6B" w:rsidRPr="00AF19DA" w:rsidRDefault="008C6E6B" w:rsidP="008C6E6B">
      <w:pPr>
        <w:pStyle w:val="Beschriftung"/>
      </w:pPr>
      <w:bookmarkStart w:id="38" w:name="_Toc113730570"/>
      <w:r>
        <w:t xml:space="preserve">Figure </w:t>
      </w:r>
      <w:r>
        <w:fldChar w:fldCharType="begin"/>
      </w:r>
      <w:r>
        <w:instrText xml:space="preserve"> SEQ Figure \* ARABIC </w:instrText>
      </w:r>
      <w:r>
        <w:fldChar w:fldCharType="separate"/>
      </w:r>
      <w:r w:rsidR="007A703C">
        <w:rPr>
          <w:noProof/>
        </w:rPr>
        <w:t>8</w:t>
      </w:r>
      <w:r>
        <w:fldChar w:fldCharType="end"/>
      </w:r>
      <w:r>
        <w:t xml:space="preserve">: </w:t>
      </w:r>
      <w:r w:rsidR="006538FE">
        <w:t xml:space="preserve">MAE achieved for </w:t>
      </w:r>
      <w:r w:rsidR="0031299A">
        <w:t xml:space="preserve">individual train-val-test splits </w:t>
      </w:r>
      <w:r w:rsidR="00A236B2">
        <w:t>(</w:t>
      </w:r>
      <w:r w:rsidR="0031299A">
        <w:t>model A</w:t>
      </w:r>
      <w:r w:rsidR="00A236B2">
        <w:t>)</w:t>
      </w:r>
      <w:r w:rsidR="00D33F72">
        <w:t xml:space="preserve">. </w:t>
      </w:r>
      <w:r w:rsidR="009446A2">
        <w:t>The black line indicates the average</w:t>
      </w:r>
      <w:r w:rsidR="002340CB">
        <w:t>.</w:t>
      </w:r>
      <w:bookmarkEnd w:id="38"/>
    </w:p>
    <w:p w14:paraId="2A45C26D" w14:textId="429E6349" w:rsidR="00174379" w:rsidRDefault="00174379" w:rsidP="00354D04">
      <w:pPr>
        <w:pStyle w:val="berschrift2"/>
        <w:numPr>
          <w:ilvl w:val="2"/>
          <w:numId w:val="46"/>
        </w:numPr>
        <w:spacing w:before="120"/>
        <w:rPr>
          <w:lang w:val="en-GB"/>
        </w:rPr>
      </w:pPr>
      <w:bookmarkStart w:id="39" w:name="_Toc113748984"/>
      <w:r>
        <w:rPr>
          <w:lang w:val="en-GB"/>
        </w:rPr>
        <w:t>Model B</w:t>
      </w:r>
      <w:bookmarkEnd w:id="39"/>
    </w:p>
    <w:p w14:paraId="4968006A" w14:textId="77777777" w:rsidR="00354D04" w:rsidRDefault="00472985" w:rsidP="00354D04">
      <w:pPr>
        <w:rPr>
          <w:lang w:val="en-GB"/>
        </w:rPr>
      </w:pPr>
      <w:r w:rsidRPr="00354D04">
        <w:rPr>
          <w:lang w:val="en-GB"/>
        </w:rPr>
        <w:t>For the AE part</w:t>
      </w:r>
      <w:r w:rsidR="00A45E10" w:rsidRPr="00354D04">
        <w:rPr>
          <w:lang w:val="en-GB"/>
        </w:rPr>
        <w:t>, training on the total set of 18.000 images and 4000 tiles each for validation and testing t</w:t>
      </w:r>
      <w:r w:rsidR="00E44925" w:rsidRPr="00354D04">
        <w:rPr>
          <w:lang w:val="en-GB"/>
        </w:rPr>
        <w:t>akes</w:t>
      </w:r>
      <w:r w:rsidR="00A45E10" w:rsidRPr="00354D04">
        <w:rPr>
          <w:lang w:val="en-GB"/>
        </w:rPr>
        <w:t xml:space="preserve"> about 2.5 min/epoch </w:t>
      </w:r>
      <w:r w:rsidR="00A45E10">
        <w:rPr>
          <w:rStyle w:val="Funotenzeichen"/>
          <w:lang w:val="en-GB"/>
        </w:rPr>
        <w:footnoteReference w:id="3"/>
      </w:r>
      <w:r w:rsidR="00354D04">
        <w:rPr>
          <w:lang w:val="en-GB"/>
        </w:rPr>
        <w:t xml:space="preserve">. </w:t>
      </w:r>
      <w:r w:rsidR="00E44925">
        <w:rPr>
          <w:lang w:val="en-GB"/>
        </w:rPr>
        <w:t>T</w:t>
      </w:r>
      <w:r>
        <w:rPr>
          <w:lang w:val="en-GB"/>
        </w:rPr>
        <w:t xml:space="preserve">raining and validation loss curves for a single training </w:t>
      </w:r>
      <w:r w:rsidR="006C6CF5">
        <w:rPr>
          <w:lang w:val="en-GB"/>
        </w:rPr>
        <w:t xml:space="preserve">with the hyperparameters </w:t>
      </w:r>
      <w:r w:rsidR="00FC31C3">
        <w:rPr>
          <w:lang w:val="en-GB"/>
        </w:rPr>
        <w:t xml:space="preserve">according to 5.1.1 </w:t>
      </w:r>
      <w:r>
        <w:rPr>
          <w:lang w:val="en-GB"/>
        </w:rPr>
        <w:t xml:space="preserve">show a relatively smooth decay (Fig. </w:t>
      </w:r>
      <w:r w:rsidR="00354D04">
        <w:rPr>
          <w:lang w:val="en-GB"/>
        </w:rPr>
        <w:t>9</w:t>
      </w:r>
      <w:r>
        <w:rPr>
          <w:lang w:val="en-GB"/>
        </w:rPr>
        <w:t>)</w:t>
      </w:r>
      <w:r w:rsidR="00354D04">
        <w:rPr>
          <w:lang w:val="en-GB"/>
        </w:rPr>
        <w:t xml:space="preserve">. </w:t>
      </w:r>
      <w:r>
        <w:rPr>
          <w:lang w:val="en-GB"/>
        </w:rPr>
        <w:t>Convergence is reached after only a few epoch</w:t>
      </w:r>
      <w:r w:rsidR="00E3732F">
        <w:rPr>
          <w:lang w:val="en-GB"/>
        </w:rPr>
        <w:t>s</w:t>
      </w:r>
      <w:r w:rsidR="00354D04">
        <w:rPr>
          <w:lang w:val="en-GB"/>
        </w:rPr>
        <w:t>.</w:t>
      </w:r>
    </w:p>
    <w:p w14:paraId="0B15D0BD" w14:textId="7D904FA9" w:rsidR="00354D04" w:rsidRPr="00472985" w:rsidRDefault="00354D04" w:rsidP="00354D04">
      <w:pPr>
        <w:rPr>
          <w:lang w:val="en-GB"/>
        </w:rPr>
      </w:pPr>
      <w:r>
        <w:rPr>
          <w:lang w:val="en-GB"/>
        </w:rPr>
        <w:t>A</w:t>
      </w:r>
      <w:r w:rsidRPr="00354D04">
        <w:rPr>
          <w:lang w:val="en-GB"/>
        </w:rPr>
        <w:t xml:space="preserve">ccuracy figures </w:t>
      </w:r>
      <w:r>
        <w:rPr>
          <w:lang w:val="en-GB"/>
        </w:rPr>
        <w:t>for the test set are shown in Table 8.</w:t>
      </w:r>
      <w:bookmarkStart w:id="40" w:name="_Toc113631058"/>
      <w:r>
        <w:rPr>
          <w:lang w:val="en-GB"/>
        </w:rPr>
        <w:t xml:space="preserve"> </w:t>
      </w:r>
      <w:r w:rsidRPr="00354D04">
        <w:rPr>
          <w:lang w:val="en-GB"/>
        </w:rPr>
        <w:t>Considering the value range of [0,1], a MAE of 0.025 indicates a good approximation of original images by reconstructed tiles</w:t>
      </w:r>
      <w:r>
        <w:rPr>
          <w:lang w:val="en-GB"/>
        </w:rPr>
        <w:t xml:space="preserve">. </w:t>
      </w:r>
      <w:r>
        <w:rPr>
          <w:lang w:val="en-GB"/>
        </w:rPr>
        <w:t xml:space="preserve">This view is supported by the other metrics as well as a visual assessment of the results (Fig. </w:t>
      </w:r>
      <w:r>
        <w:rPr>
          <w:lang w:val="en-GB"/>
        </w:rPr>
        <w:t>9).</w:t>
      </w:r>
    </w:p>
    <w:p w14:paraId="57B31A0B" w14:textId="2B417FAC" w:rsidR="00354D04" w:rsidRPr="008A3246" w:rsidRDefault="00354D04" w:rsidP="004B51D2">
      <w:pPr>
        <w:keepNext/>
        <w:jc w:val="center"/>
        <w:rPr>
          <w:lang w:val="en-GB"/>
        </w:rPr>
      </w:pPr>
      <w:r>
        <w:rPr>
          <w:noProof/>
        </w:rPr>
        <w:drawing>
          <wp:inline distT="0" distB="0" distL="0" distR="0" wp14:anchorId="1586491A" wp14:editId="5588E6C4">
            <wp:extent cx="2665012" cy="2664000"/>
            <wp:effectExtent l="0" t="0" r="2540" b="3175"/>
            <wp:docPr id="9" name="Grafik 9" descr="Ein Bild, das Baum, draußen, Ro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descr="Ein Bild, das Baum, draußen, Rock enthält.&#10;&#10;Automatisch generierte Beschreibung"/>
                    <pic:cNvPicPr>
                      <a:picLocks noChangeAspect="1" noChangeArrowheads="1"/>
                    </pic:cNvPicPr>
                  </pic:nvPicPr>
                  <pic:blipFill rotWithShape="1">
                    <a:blip r:embed="rId31">
                      <a:extLst>
                        <a:ext uri="{28A0092B-C50C-407E-A947-70E740481C1C}">
                          <a14:useLocalDpi xmlns:a14="http://schemas.microsoft.com/office/drawing/2010/main" val="0"/>
                        </a:ext>
                      </a:extLst>
                    </a:blip>
                    <a:srcRect r="19945"/>
                    <a:stretch/>
                  </pic:blipFill>
                  <pic:spPr bwMode="auto">
                    <a:xfrm>
                      <a:off x="0" y="0"/>
                      <a:ext cx="2665012" cy="2664000"/>
                    </a:xfrm>
                    <a:prstGeom prst="rect">
                      <a:avLst/>
                    </a:prstGeom>
                    <a:noFill/>
                    <a:ln>
                      <a:noFill/>
                    </a:ln>
                    <a:extLst>
                      <a:ext uri="{53640926-AAD7-44D8-BBD7-CCE9431645EC}">
                        <a14:shadowObscured xmlns:a14="http://schemas.microsoft.com/office/drawing/2010/main"/>
                      </a:ext>
                    </a:extLst>
                  </pic:spPr>
                </pic:pic>
              </a:graphicData>
            </a:graphic>
          </wp:inline>
        </w:drawing>
      </w:r>
      <w:r w:rsidR="004B51D2" w:rsidRPr="00E5199D">
        <w:rPr>
          <w:noProof/>
          <w:lang w:val="en-GB"/>
        </w:rPr>
        <w:t xml:space="preserve">    </w:t>
      </w:r>
      <w:r>
        <w:rPr>
          <w:noProof/>
        </w:rPr>
        <w:drawing>
          <wp:inline distT="0" distB="0" distL="0" distR="0" wp14:anchorId="6A04626B" wp14:editId="72F2F632">
            <wp:extent cx="2662041" cy="2664000"/>
            <wp:effectExtent l="0" t="0" r="5080" b="3175"/>
            <wp:docPr id="10" name="Grafik 10" descr="Ein Bild, das Ro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Rock enthält.&#10;&#10;Automatisch generierte Beschreibung"/>
                    <pic:cNvPicPr>
                      <a:picLocks noChangeAspect="1" noChangeArrowheads="1"/>
                    </pic:cNvPicPr>
                  </pic:nvPicPr>
                  <pic:blipFill rotWithShape="1">
                    <a:blip r:embed="rId32">
                      <a:extLst>
                        <a:ext uri="{28A0092B-C50C-407E-A947-70E740481C1C}">
                          <a14:useLocalDpi xmlns:a14="http://schemas.microsoft.com/office/drawing/2010/main" val="0"/>
                        </a:ext>
                      </a:extLst>
                    </a:blip>
                    <a:srcRect r="20034"/>
                    <a:stretch/>
                  </pic:blipFill>
                  <pic:spPr bwMode="auto">
                    <a:xfrm>
                      <a:off x="0" y="0"/>
                      <a:ext cx="2662041"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071E825B" w14:textId="15E07926" w:rsidR="00354D04" w:rsidRPr="00BF4399" w:rsidRDefault="00354D04" w:rsidP="004B51D2">
      <w:pPr>
        <w:pStyle w:val="Beschriftung"/>
      </w:pPr>
      <w:bookmarkStart w:id="41" w:name="_Toc113730572"/>
      <w:r>
        <w:t xml:space="preserve">Figure </w:t>
      </w:r>
      <w:r>
        <w:fldChar w:fldCharType="begin"/>
      </w:r>
      <w:r>
        <w:instrText xml:space="preserve"> SEQ Figure \* ARABIC </w:instrText>
      </w:r>
      <w:r>
        <w:fldChar w:fldCharType="separate"/>
      </w:r>
      <w:r w:rsidR="007A703C">
        <w:rPr>
          <w:noProof/>
        </w:rPr>
        <w:t>9</w:t>
      </w:r>
      <w:r>
        <w:fldChar w:fldCharType="end"/>
      </w:r>
      <w:r>
        <w:t>: Comparison of original input and reconstructed images for a set of 16 tiles belonging to the test set with 4 tiles randomly selected for each site</w:t>
      </w:r>
      <w:bookmarkEnd w:id="40"/>
      <w:bookmarkEnd w:id="41"/>
    </w:p>
    <w:p w14:paraId="0893EA3C" w14:textId="7BDB6CD3" w:rsidR="004B51D2" w:rsidRDefault="004B51D2" w:rsidP="004B51D2">
      <w:pPr>
        <w:pStyle w:val="Beschriftung"/>
        <w:keepNext/>
      </w:pPr>
      <w:r>
        <w:lastRenderedPageBreak/>
        <w:t xml:space="preserve">Table </w:t>
      </w:r>
      <w:r>
        <w:fldChar w:fldCharType="begin"/>
      </w:r>
      <w:r>
        <w:instrText xml:space="preserve"> SEQ Table \* ARABIC </w:instrText>
      </w:r>
      <w:r>
        <w:fldChar w:fldCharType="separate"/>
      </w:r>
      <w:r w:rsidR="007A703C">
        <w:rPr>
          <w:noProof/>
        </w:rPr>
        <w:t>8</w:t>
      </w:r>
      <w:r>
        <w:fldChar w:fldCharType="end"/>
      </w:r>
      <w:r>
        <w:t>: Performance results for model B (AE part)</w:t>
      </w:r>
    </w:p>
    <w:p w14:paraId="2DE445D2" w14:textId="0AF407EE" w:rsidR="004B51D2" w:rsidRPr="004B51D2" w:rsidRDefault="004B51D2" w:rsidP="004B51D2">
      <w:pPr>
        <w:rPr>
          <w:lang w:val="en-GB"/>
        </w:rPr>
      </w:pPr>
      <w:r w:rsidRPr="00770C04">
        <w:rPr>
          <w:noProof/>
          <w:lang w:val="en-GB"/>
        </w:rPr>
        <w:drawing>
          <wp:inline distT="0" distB="0" distL="0" distR="0" wp14:anchorId="1B2DFCC9" wp14:editId="097CAB13">
            <wp:extent cx="1434344" cy="988828"/>
            <wp:effectExtent l="0" t="0" r="0" b="1905"/>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pic:nvPicPr>
                  <pic:blipFill>
                    <a:blip r:embed="rId33"/>
                    <a:stretch>
                      <a:fillRect/>
                    </a:stretch>
                  </pic:blipFill>
                  <pic:spPr>
                    <a:xfrm>
                      <a:off x="0" y="0"/>
                      <a:ext cx="1441471" cy="993741"/>
                    </a:xfrm>
                    <a:prstGeom prst="rect">
                      <a:avLst/>
                    </a:prstGeom>
                  </pic:spPr>
                </pic:pic>
              </a:graphicData>
            </a:graphic>
          </wp:inline>
        </w:drawing>
      </w:r>
    </w:p>
    <w:p w14:paraId="55DAB694" w14:textId="1FAD6D8D" w:rsidR="000D7735" w:rsidRDefault="00770C04" w:rsidP="000D7735">
      <w:pPr>
        <w:keepNext/>
        <w:jc w:val="center"/>
      </w:pPr>
      <w:r>
        <w:rPr>
          <w:noProof/>
        </w:rPr>
        <w:drawing>
          <wp:inline distT="0" distB="0" distL="0" distR="0" wp14:anchorId="4632A63D" wp14:editId="184B0364">
            <wp:extent cx="2548626" cy="4316818"/>
            <wp:effectExtent l="0" t="0" r="4445" b="762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t="-81" b="1"/>
                    <a:stretch/>
                  </pic:blipFill>
                  <pic:spPr bwMode="auto">
                    <a:xfrm>
                      <a:off x="0" y="0"/>
                      <a:ext cx="2548626" cy="4316818"/>
                    </a:xfrm>
                    <a:prstGeom prst="rect">
                      <a:avLst/>
                    </a:prstGeom>
                    <a:noFill/>
                    <a:ln>
                      <a:noFill/>
                    </a:ln>
                    <a:extLst>
                      <a:ext uri="{53640926-AAD7-44D8-BBD7-CCE9431645EC}">
                        <a14:shadowObscured xmlns:a14="http://schemas.microsoft.com/office/drawing/2010/main"/>
                      </a:ext>
                    </a:extLst>
                  </pic:spPr>
                </pic:pic>
              </a:graphicData>
            </a:graphic>
          </wp:inline>
        </w:drawing>
      </w:r>
    </w:p>
    <w:p w14:paraId="377A6957" w14:textId="56BB8D76" w:rsidR="008A3246" w:rsidRPr="008A3246" w:rsidRDefault="000D7735" w:rsidP="000D7735">
      <w:pPr>
        <w:pStyle w:val="Beschriftung"/>
        <w:jc w:val="left"/>
      </w:pPr>
      <w:bookmarkStart w:id="42" w:name="_Toc113730571"/>
      <w:r>
        <w:t xml:space="preserve">Figure </w:t>
      </w:r>
      <w:r>
        <w:fldChar w:fldCharType="begin"/>
      </w:r>
      <w:r>
        <w:instrText xml:space="preserve"> SEQ Figure \* ARABIC </w:instrText>
      </w:r>
      <w:r>
        <w:fldChar w:fldCharType="separate"/>
      </w:r>
      <w:r w:rsidR="007A703C">
        <w:rPr>
          <w:noProof/>
        </w:rPr>
        <w:t>10</w:t>
      </w:r>
      <w:r>
        <w:fldChar w:fldCharType="end"/>
      </w:r>
      <w:r>
        <w:t xml:space="preserve">: </w:t>
      </w:r>
      <w:r w:rsidRPr="006D39FF">
        <w:t>Loss and accuracy development during training</w:t>
      </w:r>
      <w:r>
        <w:t xml:space="preserve"> (model B, </w:t>
      </w:r>
      <w:r w:rsidR="004C0BE4">
        <w:t>AE</w:t>
      </w:r>
      <w:r w:rsidR="00474860">
        <w:t xml:space="preserve"> </w:t>
      </w:r>
      <w:r>
        <w:t>part)</w:t>
      </w:r>
      <w:bookmarkEnd w:id="42"/>
    </w:p>
    <w:p w14:paraId="022F7450" w14:textId="4D3F2E64" w:rsidR="00632FBB" w:rsidRDefault="00B8042E" w:rsidP="00632FBB">
      <w:pPr>
        <w:rPr>
          <w:lang w:val="en-GB"/>
        </w:rPr>
      </w:pPr>
      <w:r w:rsidRPr="00632FBB">
        <w:rPr>
          <w:lang w:val="en-GB"/>
        </w:rPr>
        <w:t xml:space="preserve">Training the small regression net stacked on top of the CNN on the small set of 160 tiles </w:t>
      </w:r>
      <w:r w:rsidR="000D6FB8" w:rsidRPr="00632FBB">
        <w:rPr>
          <w:lang w:val="en-GB"/>
        </w:rPr>
        <w:t xml:space="preserve">is </w:t>
      </w:r>
      <w:r w:rsidRPr="00632FBB">
        <w:rPr>
          <w:lang w:val="en-GB"/>
        </w:rPr>
        <w:t xml:space="preserve">rather fast with </w:t>
      </w:r>
      <w:r w:rsidR="004519B2" w:rsidRPr="00632FBB">
        <w:rPr>
          <w:lang w:val="en-GB"/>
        </w:rPr>
        <w:t xml:space="preserve">a few seconds per </w:t>
      </w:r>
      <w:r w:rsidRPr="00632FBB">
        <w:rPr>
          <w:lang w:val="en-GB"/>
        </w:rPr>
        <w:t>epoch</w:t>
      </w:r>
      <w:r w:rsidR="004B51D2" w:rsidRPr="00632FBB">
        <w:rPr>
          <w:lang w:val="en-GB"/>
        </w:rPr>
        <w:t xml:space="preserve">. </w:t>
      </w:r>
      <w:r w:rsidR="00E44925" w:rsidRPr="00632FBB">
        <w:rPr>
          <w:lang w:val="en-GB"/>
        </w:rPr>
        <w:t>T</w:t>
      </w:r>
      <w:r w:rsidRPr="00632FBB">
        <w:rPr>
          <w:lang w:val="en-GB"/>
        </w:rPr>
        <w:t xml:space="preserve">raining and validation </w:t>
      </w:r>
      <w:r w:rsidR="002811B6" w:rsidRPr="00632FBB">
        <w:rPr>
          <w:lang w:val="en-GB"/>
        </w:rPr>
        <w:t xml:space="preserve">are characterised by an early decrease in training loss and a delayed decrease in validation </w:t>
      </w:r>
      <w:r w:rsidRPr="00632FBB">
        <w:rPr>
          <w:lang w:val="en-GB"/>
        </w:rPr>
        <w:t xml:space="preserve">loss </w:t>
      </w:r>
      <w:r w:rsidR="002811B6" w:rsidRPr="00632FBB">
        <w:rPr>
          <w:lang w:val="en-GB"/>
        </w:rPr>
        <w:t xml:space="preserve">(Fig. </w:t>
      </w:r>
      <w:r w:rsidR="004B51D2" w:rsidRPr="00632FBB">
        <w:rPr>
          <w:lang w:val="en-GB"/>
        </w:rPr>
        <w:t>11</w:t>
      </w:r>
      <w:r w:rsidR="002811B6" w:rsidRPr="00632FBB">
        <w:rPr>
          <w:lang w:val="en-GB"/>
        </w:rPr>
        <w:t>)</w:t>
      </w:r>
      <w:r w:rsidR="004B51D2" w:rsidRPr="00632FBB">
        <w:rPr>
          <w:lang w:val="en-GB"/>
        </w:rPr>
        <w:t xml:space="preserve">. </w:t>
      </w:r>
      <w:r w:rsidRPr="00632FBB">
        <w:rPr>
          <w:lang w:val="en-GB"/>
        </w:rPr>
        <w:t xml:space="preserve">Convergence </w:t>
      </w:r>
      <w:r w:rsidR="002811B6" w:rsidRPr="00632FBB">
        <w:rPr>
          <w:lang w:val="en-GB"/>
        </w:rPr>
        <w:t>is reached after 50 – 100 epochs</w:t>
      </w:r>
      <w:r w:rsidR="00E44925" w:rsidRPr="00632FBB">
        <w:rPr>
          <w:lang w:val="en-GB"/>
        </w:rPr>
        <w:t xml:space="preserve"> in many cases</w:t>
      </w:r>
      <w:r w:rsidR="004B51D2" w:rsidRPr="00632FBB">
        <w:rPr>
          <w:lang w:val="en-GB"/>
        </w:rPr>
        <w:t>.</w:t>
      </w:r>
      <w:r w:rsidR="00632FBB" w:rsidRPr="00632FBB">
        <w:rPr>
          <w:lang w:val="en-GB"/>
        </w:rPr>
        <w:t xml:space="preserve"> </w:t>
      </w:r>
      <w:r w:rsidR="00632FBB" w:rsidRPr="00632FBB">
        <w:rPr>
          <w:lang w:val="en-GB"/>
        </w:rPr>
        <w:t xml:space="preserve">The following results on the variables of interest are achieved in terms of accuracies on test sets (see also Fig. </w:t>
      </w:r>
      <w:r w:rsidR="00632FBB">
        <w:rPr>
          <w:lang w:val="en-GB"/>
        </w:rPr>
        <w:t>6</w:t>
      </w:r>
      <w:r w:rsidR="00632FBB" w:rsidRPr="00632FBB">
        <w:rPr>
          <w:lang w:val="en-GB"/>
        </w:rPr>
        <w:t>)</w:t>
      </w:r>
      <w:r w:rsidR="00632FBB">
        <w:rPr>
          <w:lang w:val="en-GB"/>
        </w:rPr>
        <w:t>.</w:t>
      </w:r>
    </w:p>
    <w:p w14:paraId="276E2FCE" w14:textId="5E8D3552" w:rsidR="00632FBB" w:rsidRDefault="00632FBB" w:rsidP="00632FBB">
      <w:pPr>
        <w:pStyle w:val="Beschriftung"/>
        <w:keepNext/>
      </w:pPr>
      <w:bookmarkStart w:id="43" w:name="_Toc113631059"/>
      <w:r>
        <w:t xml:space="preserve">Table </w:t>
      </w:r>
      <w:r>
        <w:fldChar w:fldCharType="begin"/>
      </w:r>
      <w:r>
        <w:instrText xml:space="preserve"> SEQ Table \* ARABIC </w:instrText>
      </w:r>
      <w:r>
        <w:fldChar w:fldCharType="separate"/>
      </w:r>
      <w:r w:rsidR="007A703C">
        <w:rPr>
          <w:noProof/>
        </w:rPr>
        <w:t>9</w:t>
      </w:r>
      <w:r>
        <w:fldChar w:fldCharType="end"/>
      </w:r>
      <w:r>
        <w:t>: Performance results for model B (CNN-based regression). Mean values across all train-test-val splits are displayed.</w:t>
      </w:r>
      <w:bookmarkEnd w:id="43"/>
    </w:p>
    <w:p w14:paraId="492CAC5B" w14:textId="77777777" w:rsidR="00632FBB" w:rsidRDefault="00632FBB" w:rsidP="00632FBB">
      <w:pPr>
        <w:rPr>
          <w:lang w:val="en-GB"/>
        </w:rPr>
      </w:pPr>
      <w:r w:rsidRPr="00EF6631">
        <w:rPr>
          <w:noProof/>
          <w:lang w:val="en-GB"/>
        </w:rPr>
        <w:drawing>
          <wp:inline distT="0" distB="0" distL="0" distR="0" wp14:anchorId="51DCF394" wp14:editId="39EF8D28">
            <wp:extent cx="3613349" cy="938151"/>
            <wp:effectExtent l="0" t="0" r="6350" b="0"/>
            <wp:docPr id="16" name="Grafik 16"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descr="Ein Bild, das Tisch enthält.&#10;&#10;Automatisch generierte Beschreibung"/>
                    <pic:cNvPicPr/>
                  </pic:nvPicPr>
                  <pic:blipFill>
                    <a:blip r:embed="rId35"/>
                    <a:stretch>
                      <a:fillRect/>
                    </a:stretch>
                  </pic:blipFill>
                  <pic:spPr>
                    <a:xfrm>
                      <a:off x="0" y="0"/>
                      <a:ext cx="3726019" cy="967404"/>
                    </a:xfrm>
                    <a:prstGeom prst="rect">
                      <a:avLst/>
                    </a:prstGeom>
                  </pic:spPr>
                </pic:pic>
              </a:graphicData>
            </a:graphic>
          </wp:inline>
        </w:drawing>
      </w:r>
    </w:p>
    <w:p w14:paraId="45AB296D" w14:textId="77777777" w:rsidR="006D39FF" w:rsidRDefault="00DD3AAB" w:rsidP="004B51D2">
      <w:pPr>
        <w:keepNext/>
        <w:jc w:val="center"/>
      </w:pPr>
      <w:r>
        <w:rPr>
          <w:noProof/>
        </w:rPr>
        <w:lastRenderedPageBreak/>
        <w:drawing>
          <wp:inline distT="0" distB="0" distL="0" distR="0" wp14:anchorId="08D65FDF" wp14:editId="5D06DFAF">
            <wp:extent cx="2585126" cy="5142016"/>
            <wp:effectExtent l="0" t="0" r="5715" b="190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88785" cy="5149294"/>
                    </a:xfrm>
                    <a:prstGeom prst="rect">
                      <a:avLst/>
                    </a:prstGeom>
                    <a:noFill/>
                    <a:ln>
                      <a:noFill/>
                    </a:ln>
                  </pic:spPr>
                </pic:pic>
              </a:graphicData>
            </a:graphic>
          </wp:inline>
        </w:drawing>
      </w:r>
    </w:p>
    <w:p w14:paraId="23552360" w14:textId="4403D2D8" w:rsidR="00EF6631" w:rsidRPr="00EF6631" w:rsidRDefault="006D39FF" w:rsidP="00632FBB">
      <w:pPr>
        <w:pStyle w:val="Beschriftung"/>
      </w:pPr>
      <w:bookmarkStart w:id="44" w:name="_Toc113730573"/>
      <w:r>
        <w:t xml:space="preserve">Figure </w:t>
      </w:r>
      <w:r>
        <w:fldChar w:fldCharType="begin"/>
      </w:r>
      <w:r>
        <w:instrText xml:space="preserve"> SEQ Figure \* ARABIC </w:instrText>
      </w:r>
      <w:r>
        <w:fldChar w:fldCharType="separate"/>
      </w:r>
      <w:r w:rsidR="007A703C">
        <w:rPr>
          <w:noProof/>
        </w:rPr>
        <w:t>11</w:t>
      </w:r>
      <w:r>
        <w:fldChar w:fldCharType="end"/>
      </w:r>
      <w:r>
        <w:t xml:space="preserve">: </w:t>
      </w:r>
      <w:r w:rsidRPr="006D39FF">
        <w:t>Loss and accuracy development during training</w:t>
      </w:r>
      <w:r>
        <w:t xml:space="preserve"> (model B</w:t>
      </w:r>
      <w:r w:rsidR="000D7735">
        <w:t xml:space="preserve">, </w:t>
      </w:r>
      <w:r w:rsidR="00C71F36">
        <w:t>CNN</w:t>
      </w:r>
      <w:r w:rsidR="000D7735">
        <w:t>-based regression</w:t>
      </w:r>
      <w:r>
        <w:t>)</w:t>
      </w:r>
      <w:r w:rsidRPr="006D39FF">
        <w:t xml:space="preserve">. A representative example </w:t>
      </w:r>
      <w:r w:rsidR="00F90996">
        <w:t xml:space="preserve">was chosen </w:t>
      </w:r>
      <w:r w:rsidRPr="006D39FF">
        <w:t>(best model for split nr 10, variable coverage)</w:t>
      </w:r>
      <w:r w:rsidR="00F90996">
        <w:t>.</w:t>
      </w:r>
      <w:bookmarkEnd w:id="44"/>
    </w:p>
    <w:p w14:paraId="7D382B61" w14:textId="4A28D308" w:rsidR="00174379" w:rsidRDefault="00174379" w:rsidP="00632FBB">
      <w:pPr>
        <w:pStyle w:val="berschrift2"/>
        <w:numPr>
          <w:ilvl w:val="2"/>
          <w:numId w:val="46"/>
        </w:numPr>
        <w:spacing w:before="120"/>
        <w:rPr>
          <w:lang w:val="en-GB"/>
        </w:rPr>
      </w:pPr>
      <w:bookmarkStart w:id="45" w:name="_Toc113748985"/>
      <w:r>
        <w:rPr>
          <w:lang w:val="en-GB"/>
        </w:rPr>
        <w:t>Model C</w:t>
      </w:r>
      <w:bookmarkEnd w:id="45"/>
    </w:p>
    <w:p w14:paraId="1D1359C6" w14:textId="6F8E83CE" w:rsidR="00632FBB" w:rsidRPr="00632FBB" w:rsidRDefault="002B70D7" w:rsidP="00632FBB">
      <w:pPr>
        <w:rPr>
          <w:lang w:val="en-GB"/>
        </w:rPr>
      </w:pPr>
      <w:r w:rsidRPr="00632FBB">
        <w:rPr>
          <w:lang w:val="en-GB"/>
        </w:rPr>
        <w:t>Training on the total set of 5.000 tiles t</w:t>
      </w:r>
      <w:r w:rsidR="00F2455D" w:rsidRPr="00632FBB">
        <w:rPr>
          <w:lang w:val="en-GB"/>
        </w:rPr>
        <w:t>akes</w:t>
      </w:r>
      <w:r w:rsidRPr="00632FBB">
        <w:rPr>
          <w:lang w:val="en-GB"/>
        </w:rPr>
        <w:t xml:space="preserve"> about 0.5 min/epoch</w:t>
      </w:r>
      <w:r w:rsidR="00632FBB">
        <w:rPr>
          <w:lang w:val="en-GB"/>
        </w:rPr>
        <w:t xml:space="preserve">. </w:t>
      </w:r>
      <w:r w:rsidR="00BA72BF" w:rsidRPr="00632FBB">
        <w:rPr>
          <w:lang w:val="en-GB"/>
        </w:rPr>
        <w:t xml:space="preserve">Most trainings </w:t>
      </w:r>
      <w:r w:rsidR="00F2455D" w:rsidRPr="00632FBB">
        <w:rPr>
          <w:lang w:val="en-GB"/>
        </w:rPr>
        <w:t>are</w:t>
      </w:r>
      <w:r w:rsidR="00BA72BF" w:rsidRPr="00632FBB">
        <w:rPr>
          <w:lang w:val="en-GB"/>
        </w:rPr>
        <w:t xml:space="preserve"> finished </w:t>
      </w:r>
      <w:r w:rsidR="00F2455D" w:rsidRPr="00632FBB">
        <w:rPr>
          <w:lang w:val="en-GB"/>
        </w:rPr>
        <w:t>in</w:t>
      </w:r>
      <w:r w:rsidR="00BA72BF" w:rsidRPr="00632FBB">
        <w:rPr>
          <w:lang w:val="en-GB"/>
        </w:rPr>
        <w:t xml:space="preserve"> less than 30 epochs</w:t>
      </w:r>
      <w:r w:rsidR="00632FBB">
        <w:rPr>
          <w:lang w:val="en-GB"/>
        </w:rPr>
        <w:t xml:space="preserve">. </w:t>
      </w:r>
      <w:r w:rsidR="00BA72BF">
        <w:rPr>
          <w:lang w:val="en-GB"/>
        </w:rPr>
        <w:t>Inspecting the loss curves reveals that validation accuracies move rather erratically whereas the training loss is decreasing continuously in a smooth manner</w:t>
      </w:r>
      <w:r w:rsidR="00632FBB">
        <w:rPr>
          <w:lang w:val="en-GB"/>
        </w:rPr>
        <w:t xml:space="preserve"> (Fig. 12). </w:t>
      </w:r>
      <w:r w:rsidR="00632FBB" w:rsidRPr="00632FBB">
        <w:rPr>
          <w:lang w:val="en-GB"/>
        </w:rPr>
        <w:t xml:space="preserve">Table </w:t>
      </w:r>
      <w:r w:rsidR="00632FBB">
        <w:rPr>
          <w:lang w:val="en-GB"/>
        </w:rPr>
        <w:t>10</w:t>
      </w:r>
      <w:r w:rsidR="00632FBB" w:rsidRPr="00632FBB">
        <w:rPr>
          <w:lang w:val="en-GB"/>
        </w:rPr>
        <w:t xml:space="preserve">. shows the mean accuracies achieved on the tests set – again, these numbers are visualised in Fig. </w:t>
      </w:r>
      <w:r w:rsidR="00E7797A">
        <w:rPr>
          <w:lang w:val="en-GB"/>
        </w:rPr>
        <w:t>6 as well.</w:t>
      </w:r>
    </w:p>
    <w:p w14:paraId="0A67B921" w14:textId="29970FAA" w:rsidR="00632FBB" w:rsidRDefault="00632FBB" w:rsidP="00632FBB">
      <w:pPr>
        <w:pStyle w:val="Beschriftung"/>
        <w:keepNext/>
      </w:pPr>
      <w:bookmarkStart w:id="46" w:name="_Toc113631060"/>
      <w:r>
        <w:t xml:space="preserve">Table </w:t>
      </w:r>
      <w:r>
        <w:fldChar w:fldCharType="begin"/>
      </w:r>
      <w:r>
        <w:instrText xml:space="preserve"> SEQ Table \* ARABIC </w:instrText>
      </w:r>
      <w:r>
        <w:fldChar w:fldCharType="separate"/>
      </w:r>
      <w:r w:rsidR="007A703C">
        <w:rPr>
          <w:noProof/>
        </w:rPr>
        <w:t>10</w:t>
      </w:r>
      <w:r>
        <w:fldChar w:fldCharType="end"/>
      </w:r>
      <w:r>
        <w:t>: Performance results for model C. Mean values across all train-test-val splits are displayed.</w:t>
      </w:r>
      <w:bookmarkEnd w:id="46"/>
    </w:p>
    <w:p w14:paraId="4835E34E" w14:textId="77777777" w:rsidR="00632FBB" w:rsidRPr="00EF6631" w:rsidRDefault="00632FBB" w:rsidP="00632FBB">
      <w:pPr>
        <w:rPr>
          <w:lang w:val="en-GB"/>
        </w:rPr>
      </w:pPr>
      <w:r w:rsidRPr="00EF6631">
        <w:rPr>
          <w:noProof/>
          <w:lang w:val="en-GB"/>
        </w:rPr>
        <w:drawing>
          <wp:inline distT="0" distB="0" distL="0" distR="0" wp14:anchorId="565E09A4" wp14:editId="5E1BF2A7">
            <wp:extent cx="3633849" cy="936103"/>
            <wp:effectExtent l="0" t="0" r="5080" b="0"/>
            <wp:docPr id="24" name="Grafik 24"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isch enthält.&#10;&#10;Automatisch generierte Beschreibung"/>
                    <pic:cNvPicPr/>
                  </pic:nvPicPr>
                  <pic:blipFill>
                    <a:blip r:embed="rId37"/>
                    <a:stretch>
                      <a:fillRect/>
                    </a:stretch>
                  </pic:blipFill>
                  <pic:spPr>
                    <a:xfrm>
                      <a:off x="0" y="0"/>
                      <a:ext cx="3642188" cy="938251"/>
                    </a:xfrm>
                    <a:prstGeom prst="rect">
                      <a:avLst/>
                    </a:prstGeom>
                  </pic:spPr>
                </pic:pic>
              </a:graphicData>
            </a:graphic>
          </wp:inline>
        </w:drawing>
      </w:r>
    </w:p>
    <w:p w14:paraId="34F9DBC4" w14:textId="77777777" w:rsidR="00632FBB" w:rsidRDefault="00632FBB" w:rsidP="00632FBB">
      <w:pPr>
        <w:rPr>
          <w:lang w:val="en-GB"/>
        </w:rPr>
      </w:pPr>
    </w:p>
    <w:p w14:paraId="547A7297" w14:textId="77777777" w:rsidR="00EE69CE" w:rsidRDefault="00EE69CE" w:rsidP="00EE69CE">
      <w:pPr>
        <w:keepNext/>
      </w:pPr>
      <w:r>
        <w:rPr>
          <w:noProof/>
        </w:rPr>
        <w:lastRenderedPageBreak/>
        <w:drawing>
          <wp:inline distT="0" distB="0" distL="0" distR="0" wp14:anchorId="3C91DDF8" wp14:editId="4E4EAFFC">
            <wp:extent cx="2351314" cy="467694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59488" cy="4693206"/>
                    </a:xfrm>
                    <a:prstGeom prst="rect">
                      <a:avLst/>
                    </a:prstGeom>
                    <a:noFill/>
                    <a:ln>
                      <a:noFill/>
                    </a:ln>
                  </pic:spPr>
                </pic:pic>
              </a:graphicData>
            </a:graphic>
          </wp:inline>
        </w:drawing>
      </w:r>
    </w:p>
    <w:p w14:paraId="45AAC0C0" w14:textId="046CCAF4" w:rsidR="00632FBB" w:rsidRDefault="00EE69CE" w:rsidP="00CD3C80">
      <w:pPr>
        <w:pStyle w:val="Beschriftung"/>
      </w:pPr>
      <w:bookmarkStart w:id="47" w:name="_Toc113730574"/>
      <w:r>
        <w:t xml:space="preserve">Figure </w:t>
      </w:r>
      <w:r>
        <w:fldChar w:fldCharType="begin"/>
      </w:r>
      <w:r>
        <w:instrText xml:space="preserve"> SEQ Figure \* ARABIC </w:instrText>
      </w:r>
      <w:r>
        <w:fldChar w:fldCharType="separate"/>
      </w:r>
      <w:r w:rsidR="007A703C">
        <w:rPr>
          <w:noProof/>
        </w:rPr>
        <w:t>12</w:t>
      </w:r>
      <w:r>
        <w:fldChar w:fldCharType="end"/>
      </w:r>
      <w:r>
        <w:t xml:space="preserve">: </w:t>
      </w:r>
      <w:r w:rsidRPr="006D39FF">
        <w:t>Loss and accuracy development during training</w:t>
      </w:r>
      <w:r>
        <w:t xml:space="preserve"> (model C)</w:t>
      </w:r>
      <w:r w:rsidRPr="006D39FF">
        <w:t xml:space="preserve">. A representative example </w:t>
      </w:r>
      <w:r>
        <w:t xml:space="preserve">was chosen </w:t>
      </w:r>
      <w:r w:rsidRPr="006D39FF">
        <w:t>(best model for split nr 10, variable coverage)</w:t>
      </w:r>
      <w:r>
        <w:t>.</w:t>
      </w:r>
      <w:bookmarkStart w:id="48" w:name="_Toc113748986"/>
      <w:bookmarkEnd w:id="47"/>
    </w:p>
    <w:p w14:paraId="55E04977" w14:textId="77777777" w:rsidR="00CD3C80" w:rsidRPr="00CD3C80" w:rsidRDefault="00CD3C80" w:rsidP="00CD3C80">
      <w:pPr>
        <w:rPr>
          <w:lang w:val="en-GB"/>
        </w:rPr>
      </w:pPr>
    </w:p>
    <w:p w14:paraId="7160286A" w14:textId="7768793C" w:rsidR="00E478FD" w:rsidRDefault="00E478FD" w:rsidP="00E478FD">
      <w:pPr>
        <w:rPr>
          <w:lang w:val="en-GB"/>
        </w:rPr>
      </w:pPr>
    </w:p>
    <w:p w14:paraId="7DFFE74F" w14:textId="7CA6A54B" w:rsidR="00CD3C80" w:rsidRDefault="00CD3C80" w:rsidP="00E478FD">
      <w:pPr>
        <w:rPr>
          <w:lang w:val="en-GB"/>
        </w:rPr>
      </w:pPr>
    </w:p>
    <w:p w14:paraId="2020295B" w14:textId="4F0A058A" w:rsidR="00CD3C80" w:rsidRDefault="00CD3C80" w:rsidP="00E478FD">
      <w:pPr>
        <w:rPr>
          <w:lang w:val="en-GB"/>
        </w:rPr>
      </w:pPr>
    </w:p>
    <w:p w14:paraId="4E836902" w14:textId="6F2C7446" w:rsidR="00CD3C80" w:rsidRDefault="00CD3C80" w:rsidP="00E478FD">
      <w:pPr>
        <w:rPr>
          <w:lang w:val="en-GB"/>
        </w:rPr>
      </w:pPr>
    </w:p>
    <w:p w14:paraId="17759ECA" w14:textId="7E1C8784" w:rsidR="00CD3C80" w:rsidRDefault="00CD3C80" w:rsidP="00E478FD">
      <w:pPr>
        <w:rPr>
          <w:lang w:val="en-GB"/>
        </w:rPr>
      </w:pPr>
    </w:p>
    <w:p w14:paraId="2787D375" w14:textId="2C286AAD" w:rsidR="00CD3C80" w:rsidRDefault="00CD3C80" w:rsidP="00E478FD">
      <w:pPr>
        <w:rPr>
          <w:lang w:val="en-GB"/>
        </w:rPr>
      </w:pPr>
    </w:p>
    <w:p w14:paraId="25914B89" w14:textId="0ABA1C79" w:rsidR="00CD3C80" w:rsidRDefault="00CD3C80" w:rsidP="00E478FD">
      <w:pPr>
        <w:rPr>
          <w:lang w:val="en-GB"/>
        </w:rPr>
      </w:pPr>
    </w:p>
    <w:p w14:paraId="20E3113F" w14:textId="77777777" w:rsidR="00CD3C80" w:rsidRPr="00E478FD" w:rsidRDefault="00CD3C80" w:rsidP="00E478FD">
      <w:pPr>
        <w:rPr>
          <w:lang w:val="en-GB"/>
        </w:rPr>
      </w:pPr>
    </w:p>
    <w:p w14:paraId="6845907B" w14:textId="687FDB32" w:rsidR="00C60582" w:rsidRDefault="00311FFC" w:rsidP="00E24ED1">
      <w:pPr>
        <w:pStyle w:val="berschrift1"/>
        <w:spacing w:after="240"/>
        <w:rPr>
          <w:lang w:val="en-GB"/>
        </w:rPr>
      </w:pPr>
      <w:r>
        <w:rPr>
          <w:lang w:val="en-GB"/>
        </w:rPr>
        <w:lastRenderedPageBreak/>
        <w:t>6 Discussion &amp; Conclusion</w:t>
      </w:r>
      <w:bookmarkEnd w:id="48"/>
    </w:p>
    <w:p w14:paraId="435D5AC8" w14:textId="38173F1E" w:rsidR="000E7236" w:rsidRDefault="000E7236" w:rsidP="000E7236">
      <w:pPr>
        <w:rPr>
          <w:lang w:val="en-GB"/>
        </w:rPr>
      </w:pPr>
      <w:r w:rsidRPr="000E7236">
        <w:rPr>
          <w:lang w:val="en-GB"/>
        </w:rPr>
        <w:t xml:space="preserve">An extended discussion of the results is still pending. For the time being, however, the following </w:t>
      </w:r>
      <w:r>
        <w:rPr>
          <w:lang w:val="en-GB"/>
        </w:rPr>
        <w:t xml:space="preserve">points </w:t>
      </w:r>
      <w:r w:rsidRPr="000E7236">
        <w:rPr>
          <w:lang w:val="en-GB"/>
        </w:rPr>
        <w:t>can be summarised</w:t>
      </w:r>
      <w:r>
        <w:rPr>
          <w:lang w:val="en-GB"/>
        </w:rPr>
        <w:t>:</w:t>
      </w:r>
    </w:p>
    <w:p w14:paraId="06496C91" w14:textId="77777777" w:rsidR="00CD3C80" w:rsidRDefault="00A42888" w:rsidP="00CD3C80">
      <w:pPr>
        <w:rPr>
          <w:lang w:val="en-GB"/>
        </w:rPr>
      </w:pPr>
      <w:r w:rsidRPr="00CD3C80">
        <w:rPr>
          <w:lang w:val="en-GB"/>
        </w:rPr>
        <w:t>Overall model C seems to perform slightly better than the other models</w:t>
      </w:r>
      <w:r w:rsidR="00CD3C80">
        <w:rPr>
          <w:lang w:val="en-GB"/>
        </w:rPr>
        <w:t xml:space="preserve">. </w:t>
      </w:r>
      <w:r w:rsidRPr="00CD3C80">
        <w:rPr>
          <w:lang w:val="en-GB"/>
        </w:rPr>
        <w:t xml:space="preserve">The benefit of model C can be seen in the possibility to utilise the </w:t>
      </w:r>
      <w:r w:rsidR="00363DA3" w:rsidRPr="00CD3C80">
        <w:rPr>
          <w:lang w:val="en-GB"/>
        </w:rPr>
        <w:t xml:space="preserve">full capacity of </w:t>
      </w:r>
      <w:r w:rsidRPr="00CD3C80">
        <w:rPr>
          <w:lang w:val="en-GB"/>
        </w:rPr>
        <w:t>a SOTA-</w:t>
      </w:r>
      <w:r w:rsidR="00363DA3" w:rsidRPr="00CD3C80">
        <w:rPr>
          <w:lang w:val="en-GB"/>
        </w:rPr>
        <w:t>CNN without reducing the information and model complexity first</w:t>
      </w:r>
      <w:r w:rsidR="00CD3C80">
        <w:rPr>
          <w:lang w:val="en-GB"/>
        </w:rPr>
        <w:t xml:space="preserve">. </w:t>
      </w:r>
      <w:r>
        <w:rPr>
          <w:lang w:val="en-GB"/>
        </w:rPr>
        <w:t xml:space="preserve">Data synthesis is significantly </w:t>
      </w:r>
      <w:r w:rsidRPr="00A42888">
        <w:rPr>
          <w:lang w:val="en-GB"/>
        </w:rPr>
        <w:t xml:space="preserve">more powerful than common data augmentation techniques as </w:t>
      </w:r>
      <w:r>
        <w:rPr>
          <w:lang w:val="en-GB"/>
        </w:rPr>
        <w:t xml:space="preserve">the </w:t>
      </w:r>
      <w:r w:rsidRPr="00A42888">
        <w:rPr>
          <w:lang w:val="en-GB"/>
        </w:rPr>
        <w:t>data set i</w:t>
      </w:r>
      <w:r>
        <w:rPr>
          <w:lang w:val="en-GB"/>
        </w:rPr>
        <w:t xml:space="preserve">s </w:t>
      </w:r>
      <w:r w:rsidRPr="00A42888">
        <w:rPr>
          <w:lang w:val="en-GB"/>
        </w:rPr>
        <w:t xml:space="preserve">enhanced by </w:t>
      </w:r>
      <w:r>
        <w:rPr>
          <w:lang w:val="en-GB"/>
        </w:rPr>
        <w:t>morphologically similar but still new tiles</w:t>
      </w:r>
      <w:r w:rsidR="00CD3C80">
        <w:rPr>
          <w:lang w:val="en-GB"/>
        </w:rPr>
        <w:t xml:space="preserve">. </w:t>
      </w:r>
      <w:r w:rsidR="00CD69B3" w:rsidRPr="00CD69B3">
        <w:rPr>
          <w:lang w:val="en-GB"/>
        </w:rPr>
        <w:t>More</w:t>
      </w:r>
      <w:r w:rsidR="00CD69B3">
        <w:rPr>
          <w:lang w:val="en-GB"/>
        </w:rPr>
        <w:t>over</w:t>
      </w:r>
      <w:r w:rsidRPr="00CD69B3">
        <w:rPr>
          <w:lang w:val="en-GB"/>
        </w:rPr>
        <w:t xml:space="preserve">, </w:t>
      </w:r>
      <w:r w:rsidR="00CD69B3">
        <w:rPr>
          <w:lang w:val="en-GB"/>
        </w:rPr>
        <w:t xml:space="preserve">this approach is the only one that allows </w:t>
      </w:r>
      <w:r w:rsidR="00363DA3" w:rsidRPr="00CD69B3">
        <w:rPr>
          <w:lang w:val="en-GB"/>
        </w:rPr>
        <w:t xml:space="preserve">to balance </w:t>
      </w:r>
      <w:r w:rsidRPr="00CD69B3">
        <w:rPr>
          <w:lang w:val="en-GB"/>
        </w:rPr>
        <w:t xml:space="preserve">the </w:t>
      </w:r>
      <w:r w:rsidR="00363DA3" w:rsidRPr="00CD69B3">
        <w:rPr>
          <w:lang w:val="en-GB"/>
        </w:rPr>
        <w:t>dataset</w:t>
      </w:r>
      <w:r w:rsidR="00CD69B3">
        <w:rPr>
          <w:lang w:val="en-GB"/>
        </w:rPr>
        <w:t xml:space="preserve"> in the given sparse training data setting</w:t>
      </w:r>
      <w:r w:rsidR="00CD3C80">
        <w:rPr>
          <w:lang w:val="en-GB"/>
        </w:rPr>
        <w:t xml:space="preserve">. </w:t>
      </w:r>
      <w:r w:rsidR="00B373F0">
        <w:rPr>
          <w:lang w:val="en-GB"/>
        </w:rPr>
        <w:t>Even though, the influence of balancing the data set regarding model performance has not been assessed systematically in the current work, a higher degree of generalisability appears evident</w:t>
      </w:r>
      <w:r w:rsidR="00CD3C80">
        <w:rPr>
          <w:lang w:val="en-GB"/>
        </w:rPr>
        <w:t>.</w:t>
      </w:r>
    </w:p>
    <w:p w14:paraId="0F74CF92" w14:textId="77777777" w:rsidR="00CD3C80" w:rsidRDefault="00087A5F" w:rsidP="00CD3C80">
      <w:pPr>
        <w:rPr>
          <w:lang w:val="en-GB"/>
        </w:rPr>
      </w:pPr>
      <w:r>
        <w:rPr>
          <w:lang w:val="en-GB"/>
        </w:rPr>
        <w:t xml:space="preserve">At the same time, </w:t>
      </w:r>
      <w:r w:rsidR="00844A55" w:rsidRPr="00844A55">
        <w:rPr>
          <w:lang w:val="en-GB"/>
        </w:rPr>
        <w:t xml:space="preserve">model </w:t>
      </w:r>
      <w:r w:rsidR="00844A55">
        <w:rPr>
          <w:lang w:val="en-GB"/>
        </w:rPr>
        <w:t>C</w:t>
      </w:r>
      <w:r w:rsidR="00844A55" w:rsidRPr="00844A55">
        <w:rPr>
          <w:lang w:val="en-GB"/>
        </w:rPr>
        <w:t xml:space="preserve"> is the model with </w:t>
      </w:r>
      <w:r w:rsidR="00844A55">
        <w:rPr>
          <w:lang w:val="en-GB"/>
        </w:rPr>
        <w:t>the most obvious</w:t>
      </w:r>
      <w:r w:rsidR="00844A55" w:rsidRPr="00844A55">
        <w:rPr>
          <w:lang w:val="en-GB"/>
        </w:rPr>
        <w:t xml:space="preserve"> potential for improvement</w:t>
      </w:r>
      <w:r w:rsidR="00844A55">
        <w:rPr>
          <w:lang w:val="en-GB"/>
        </w:rPr>
        <w:t xml:space="preserve">s </w:t>
      </w:r>
      <w:r w:rsidR="00844A55" w:rsidRPr="00844A55">
        <w:rPr>
          <w:lang w:val="en-GB"/>
        </w:rPr>
        <w:t>and thus easily achievable further performance</w:t>
      </w:r>
      <w:r w:rsidR="00844A55">
        <w:rPr>
          <w:lang w:val="en-GB"/>
        </w:rPr>
        <w:t xml:space="preserve"> gains</w:t>
      </w:r>
      <w:r w:rsidR="00CD3C80">
        <w:rPr>
          <w:lang w:val="en-GB"/>
        </w:rPr>
        <w:t xml:space="preserve">. </w:t>
      </w:r>
      <w:r w:rsidR="00046448">
        <w:rPr>
          <w:lang w:val="en-GB"/>
        </w:rPr>
        <w:t>As explained earlier, to limit the computational effort, data synthesis was capped at 5 K generated samples</w:t>
      </w:r>
      <w:r w:rsidR="00CD3C80">
        <w:rPr>
          <w:lang w:val="en-GB"/>
        </w:rPr>
        <w:t xml:space="preserve">. </w:t>
      </w:r>
      <w:r w:rsidR="00046448">
        <w:rPr>
          <w:lang w:val="en-GB"/>
        </w:rPr>
        <w:t>However, the given extent of the UAV tiles allows to generate up to 20 K samples expected to result in further improvements of the model</w:t>
      </w:r>
      <w:r w:rsidR="00CD3C80">
        <w:rPr>
          <w:lang w:val="en-GB"/>
        </w:rPr>
        <w:t xml:space="preserve">. </w:t>
      </w:r>
      <w:r w:rsidR="00046448">
        <w:rPr>
          <w:lang w:val="en-GB"/>
        </w:rPr>
        <w:t>Also, the current evaluation settings on the validation are disadvantageous leading to sub-optimal model choices</w:t>
      </w:r>
      <w:r w:rsidR="00CD3C80">
        <w:rPr>
          <w:lang w:val="en-GB"/>
        </w:rPr>
        <w:t xml:space="preserve">. </w:t>
      </w:r>
      <w:r w:rsidR="00046448">
        <w:rPr>
          <w:lang w:val="en-GB"/>
        </w:rPr>
        <w:t xml:space="preserve">The </w:t>
      </w:r>
      <w:r w:rsidR="0063352D">
        <w:rPr>
          <w:lang w:val="en-GB"/>
        </w:rPr>
        <w:t xml:space="preserve">comparatively large size of the training </w:t>
      </w:r>
      <w:r w:rsidR="00BF117E">
        <w:rPr>
          <w:lang w:val="en-GB"/>
        </w:rPr>
        <w:t xml:space="preserve">set </w:t>
      </w:r>
      <w:r w:rsidR="0063352D">
        <w:rPr>
          <w:lang w:val="en-GB"/>
        </w:rPr>
        <w:t>relative to the validation set manifests itself in the presented fluctuating loss curve in case the accuracy assessment on the validation set takes place after a full run over all training batches</w:t>
      </w:r>
      <w:r w:rsidR="00CD3C80">
        <w:rPr>
          <w:lang w:val="en-GB"/>
        </w:rPr>
        <w:t xml:space="preserve">. </w:t>
      </w:r>
      <w:r w:rsidR="0063352D">
        <w:rPr>
          <w:lang w:val="en-GB"/>
        </w:rPr>
        <w:t>Instead, a</w:t>
      </w:r>
      <w:r w:rsidR="00BF117E">
        <w:rPr>
          <w:lang w:val="en-GB"/>
        </w:rPr>
        <w:t>n evaluation after a few batches seems reasonable to ensure a smooth loss curve as a prerequisite for finding a good solution via early stopping</w:t>
      </w:r>
      <w:r w:rsidR="00CD3C80">
        <w:rPr>
          <w:lang w:val="en-GB"/>
        </w:rPr>
        <w:t xml:space="preserve">. </w:t>
      </w:r>
      <w:r w:rsidR="00BF117E">
        <w:rPr>
          <w:lang w:val="en-GB"/>
        </w:rPr>
        <w:t xml:space="preserve">Currently, due to missing this, the correlations between validation and test metrics are quite low meaning that the selection of the final model configuration as the one performing best on the validation set is </w:t>
      </w:r>
      <w:r w:rsidR="009B2BC7">
        <w:rPr>
          <w:lang w:val="en-GB"/>
        </w:rPr>
        <w:t>hardly better than selecting any trained model configuration</w:t>
      </w:r>
      <w:r w:rsidR="00CD3C80">
        <w:rPr>
          <w:lang w:val="en-GB"/>
        </w:rPr>
        <w:t>.</w:t>
      </w:r>
    </w:p>
    <w:p w14:paraId="13E09EE2" w14:textId="635D5232" w:rsidR="009716E8" w:rsidRPr="00E24ED1" w:rsidRDefault="009B2BC7" w:rsidP="00E24ED1">
      <w:pPr>
        <w:rPr>
          <w:lang w:val="en-GB"/>
        </w:rPr>
      </w:pPr>
      <w:r>
        <w:rPr>
          <w:lang w:val="en-GB"/>
        </w:rPr>
        <w:t>From a user’s point of view, it has to be decide</w:t>
      </w:r>
      <w:r w:rsidR="00CD3C80">
        <w:rPr>
          <w:lang w:val="en-GB"/>
        </w:rPr>
        <w:t>d</w:t>
      </w:r>
      <w:r>
        <w:rPr>
          <w:lang w:val="en-GB"/>
        </w:rPr>
        <w:t xml:space="preserve"> whether the performance gain of model C relative to the other models justifies the associated processing effort with corresponding time and resource input</w:t>
      </w:r>
      <w:r w:rsidR="00CD3C80">
        <w:rPr>
          <w:lang w:val="en-GB"/>
        </w:rPr>
        <w:t xml:space="preserve">. </w:t>
      </w:r>
      <w:r w:rsidR="003055F5" w:rsidRPr="003055F5">
        <w:rPr>
          <w:lang w:val="en-GB"/>
        </w:rPr>
        <w:t>In the sense of this holistic perspective, Table xx gives a general overview of relevant comparison criteria beyond the accuracy orientation</w:t>
      </w:r>
      <w:r w:rsidR="00CD3C80">
        <w:rPr>
          <w:lang w:val="en-GB"/>
        </w:rPr>
        <w:t xml:space="preserve">. </w:t>
      </w:r>
      <w:r w:rsidR="003055F5">
        <w:rPr>
          <w:lang w:val="en-GB"/>
        </w:rPr>
        <w:t xml:space="preserve">The machine learning based model A, for example, </w:t>
      </w:r>
      <w:r w:rsidR="00515FD2" w:rsidRPr="00515FD2">
        <w:rPr>
          <w:lang w:val="en-GB"/>
        </w:rPr>
        <w:t>is characterised by the fact that it</w:t>
      </w:r>
      <w:r w:rsidR="00515FD2">
        <w:rPr>
          <w:lang w:val="en-GB"/>
        </w:rPr>
        <w:t>s setup</w:t>
      </w:r>
      <w:r w:rsidR="00515FD2" w:rsidRPr="00515FD2">
        <w:rPr>
          <w:lang w:val="en-GB"/>
        </w:rPr>
        <w:t xml:space="preserve"> requires very little effort and still achieves good results</w:t>
      </w:r>
      <w:r w:rsidR="00CD3C80">
        <w:rPr>
          <w:lang w:val="en-GB"/>
        </w:rPr>
        <w:t xml:space="preserve">. </w:t>
      </w:r>
      <w:r w:rsidR="00515FD2">
        <w:rPr>
          <w:lang w:val="en-GB"/>
        </w:rPr>
        <w:t>Only the prediction effort at runtime is comparatively high due to the need to calculate object-oriented features for each tile of interest</w:t>
      </w:r>
      <w:r w:rsidR="00CD3C80">
        <w:rPr>
          <w:lang w:val="en-GB"/>
        </w:rPr>
        <w:t xml:space="preserve">. </w:t>
      </w:r>
      <w:r w:rsidR="00515FD2" w:rsidRPr="00515FD2">
        <w:rPr>
          <w:lang w:val="en-GB"/>
        </w:rPr>
        <w:t>However, c</w:t>
      </w:r>
      <w:r w:rsidR="00844A55" w:rsidRPr="00515FD2">
        <w:rPr>
          <w:lang w:val="en-GB"/>
        </w:rPr>
        <w:t>onsiderable speed improvements may be realised easily by implementing multi-core solutions</w:t>
      </w:r>
      <w:r w:rsidR="00CD3C80">
        <w:rPr>
          <w:lang w:val="en-GB"/>
        </w:rPr>
        <w:t xml:space="preserve">. </w:t>
      </w:r>
      <w:r w:rsidR="009716E8" w:rsidRPr="009716E8">
        <w:rPr>
          <w:lang w:val="en-GB"/>
        </w:rPr>
        <w:t xml:space="preserve">Based on the </w:t>
      </w:r>
      <w:r w:rsidR="009716E8">
        <w:rPr>
          <w:lang w:val="en-GB"/>
        </w:rPr>
        <w:t xml:space="preserve">analyses </w:t>
      </w:r>
      <w:r w:rsidR="009716E8" w:rsidRPr="009716E8">
        <w:rPr>
          <w:lang w:val="en-GB"/>
        </w:rPr>
        <w:t xml:space="preserve">conducted so far, the autoencoder-based approach </w:t>
      </w:r>
      <w:r w:rsidR="009716E8">
        <w:rPr>
          <w:lang w:val="en-GB"/>
        </w:rPr>
        <w:t xml:space="preserve">(model B) </w:t>
      </w:r>
      <w:r w:rsidR="009716E8" w:rsidRPr="009716E8">
        <w:rPr>
          <w:lang w:val="en-GB"/>
        </w:rPr>
        <w:t xml:space="preserve">has not proven successful, as the model does not outperform the </w:t>
      </w:r>
      <w:r w:rsidR="009716E8">
        <w:rPr>
          <w:lang w:val="en-GB"/>
        </w:rPr>
        <w:t xml:space="preserve">model A </w:t>
      </w:r>
      <w:r w:rsidR="009716E8" w:rsidRPr="009716E8">
        <w:rPr>
          <w:lang w:val="en-GB"/>
        </w:rPr>
        <w:t>despite considerable additional development effort</w:t>
      </w:r>
      <w:r w:rsidR="00CD3C80">
        <w:rPr>
          <w:lang w:val="en-GB"/>
        </w:rPr>
        <w:t>.</w:t>
      </w:r>
    </w:p>
    <w:p w14:paraId="12A9A3C5" w14:textId="248CB878" w:rsidR="007D30C7" w:rsidRDefault="007D30C7" w:rsidP="007D30C7">
      <w:pPr>
        <w:pStyle w:val="Beschriftung"/>
        <w:keepNext/>
      </w:pPr>
      <w:bookmarkStart w:id="49" w:name="_Toc113631061"/>
      <w:r>
        <w:lastRenderedPageBreak/>
        <w:t xml:space="preserve">Table </w:t>
      </w:r>
      <w:r>
        <w:fldChar w:fldCharType="begin"/>
      </w:r>
      <w:r>
        <w:instrText xml:space="preserve"> SEQ Table \* ARABIC </w:instrText>
      </w:r>
      <w:r>
        <w:fldChar w:fldCharType="separate"/>
      </w:r>
      <w:r w:rsidR="007A703C">
        <w:rPr>
          <w:noProof/>
        </w:rPr>
        <w:t>11</w:t>
      </w:r>
      <w:r>
        <w:fldChar w:fldCharType="end"/>
      </w:r>
      <w:r>
        <w:t>: Summarising comparison of the models</w:t>
      </w:r>
      <w:bookmarkEnd w:id="49"/>
    </w:p>
    <w:p w14:paraId="6EE7C46B" w14:textId="09CE461F" w:rsidR="00C60582" w:rsidRDefault="00DF202A" w:rsidP="00C60582">
      <w:pPr>
        <w:rPr>
          <w:lang w:val="en-GB"/>
        </w:rPr>
      </w:pPr>
      <w:r w:rsidRPr="00DF202A">
        <w:rPr>
          <w:noProof/>
          <w:lang w:val="en-GB"/>
        </w:rPr>
        <w:drawing>
          <wp:inline distT="0" distB="0" distL="0" distR="0" wp14:anchorId="4964D4E6" wp14:editId="0D9C8496">
            <wp:extent cx="5401734" cy="2293251"/>
            <wp:effectExtent l="0" t="0" r="889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11666" cy="2297467"/>
                    </a:xfrm>
                    <a:prstGeom prst="rect">
                      <a:avLst/>
                    </a:prstGeom>
                  </pic:spPr>
                </pic:pic>
              </a:graphicData>
            </a:graphic>
          </wp:inline>
        </w:drawing>
      </w:r>
    </w:p>
    <w:p w14:paraId="7659D6B4" w14:textId="3C70FD71" w:rsidR="00C60582" w:rsidRDefault="00C60582" w:rsidP="00C60582">
      <w:pPr>
        <w:rPr>
          <w:lang w:val="en-GB"/>
        </w:rPr>
      </w:pPr>
    </w:p>
    <w:p w14:paraId="55B7ACB8" w14:textId="6BE984E8" w:rsidR="00C60582" w:rsidRDefault="00C60582" w:rsidP="00C60582">
      <w:pPr>
        <w:rPr>
          <w:lang w:val="en-GB"/>
        </w:rPr>
      </w:pPr>
    </w:p>
    <w:p w14:paraId="789CB928" w14:textId="0D1A7A2A" w:rsidR="00C60582" w:rsidRDefault="00C60582" w:rsidP="00C60582">
      <w:pPr>
        <w:rPr>
          <w:lang w:val="en-GB"/>
        </w:rPr>
      </w:pPr>
    </w:p>
    <w:p w14:paraId="6637E02C" w14:textId="6985E803" w:rsidR="00C60582" w:rsidRDefault="00C60582" w:rsidP="00C60582">
      <w:pPr>
        <w:rPr>
          <w:lang w:val="en-GB"/>
        </w:rPr>
      </w:pPr>
    </w:p>
    <w:p w14:paraId="51229CB8" w14:textId="6B58B624" w:rsidR="00CF06E1" w:rsidRDefault="00CF06E1" w:rsidP="00C60582">
      <w:pPr>
        <w:rPr>
          <w:lang w:val="en-GB"/>
        </w:rPr>
      </w:pPr>
    </w:p>
    <w:p w14:paraId="4550768B" w14:textId="1C603745" w:rsidR="00CF06E1" w:rsidRDefault="00CF06E1" w:rsidP="00C60582">
      <w:pPr>
        <w:rPr>
          <w:lang w:val="en-GB"/>
        </w:rPr>
      </w:pPr>
    </w:p>
    <w:p w14:paraId="3235132E" w14:textId="50916B00" w:rsidR="00CF06E1" w:rsidRDefault="00CF06E1" w:rsidP="00C60582">
      <w:pPr>
        <w:rPr>
          <w:lang w:val="en-GB"/>
        </w:rPr>
      </w:pPr>
    </w:p>
    <w:p w14:paraId="75C2B1CB" w14:textId="026CC84E" w:rsidR="00AA6161" w:rsidRDefault="00AA6161" w:rsidP="00C60582">
      <w:pPr>
        <w:rPr>
          <w:lang w:val="en-GB"/>
        </w:rPr>
      </w:pPr>
    </w:p>
    <w:p w14:paraId="224D048C" w14:textId="61661132" w:rsidR="00AA6161" w:rsidRDefault="00AA6161" w:rsidP="00C60582">
      <w:pPr>
        <w:rPr>
          <w:lang w:val="en-GB"/>
        </w:rPr>
      </w:pPr>
    </w:p>
    <w:p w14:paraId="23AE8E12" w14:textId="6FA4D7DF" w:rsidR="00AA6161" w:rsidRDefault="00AA6161" w:rsidP="00C60582">
      <w:pPr>
        <w:rPr>
          <w:lang w:val="en-GB"/>
        </w:rPr>
      </w:pPr>
    </w:p>
    <w:p w14:paraId="21FA8B3D" w14:textId="4DFE3697" w:rsidR="00AA6161" w:rsidRDefault="00AA6161" w:rsidP="00C60582">
      <w:pPr>
        <w:rPr>
          <w:lang w:val="en-GB"/>
        </w:rPr>
      </w:pPr>
    </w:p>
    <w:p w14:paraId="2C8122BD" w14:textId="7C18349A" w:rsidR="00AA6161" w:rsidRDefault="00AA6161" w:rsidP="00C60582">
      <w:pPr>
        <w:rPr>
          <w:lang w:val="en-GB"/>
        </w:rPr>
      </w:pPr>
    </w:p>
    <w:p w14:paraId="47A6EDA8" w14:textId="48C3644D" w:rsidR="00AA6161" w:rsidRDefault="00AA6161" w:rsidP="00C60582">
      <w:pPr>
        <w:rPr>
          <w:lang w:val="en-GB"/>
        </w:rPr>
      </w:pPr>
    </w:p>
    <w:p w14:paraId="0AEBA9E1" w14:textId="2709771B" w:rsidR="00AA6161" w:rsidRDefault="00AA6161" w:rsidP="00C60582">
      <w:pPr>
        <w:rPr>
          <w:lang w:val="en-GB"/>
        </w:rPr>
      </w:pPr>
    </w:p>
    <w:p w14:paraId="312B0081" w14:textId="77777777" w:rsidR="00AA6161" w:rsidRDefault="00AA6161" w:rsidP="00C60582">
      <w:pPr>
        <w:rPr>
          <w:lang w:val="en-GB"/>
        </w:rPr>
      </w:pPr>
    </w:p>
    <w:p w14:paraId="3558E885" w14:textId="7F9FF9A3" w:rsidR="00CF06E1" w:rsidRDefault="00CF06E1" w:rsidP="00C60582">
      <w:pPr>
        <w:rPr>
          <w:lang w:val="en-GB"/>
        </w:rPr>
      </w:pPr>
    </w:p>
    <w:p w14:paraId="3738D588" w14:textId="77777777" w:rsidR="00CF06E1" w:rsidRPr="00C60582" w:rsidRDefault="00CF06E1" w:rsidP="00C60582">
      <w:pPr>
        <w:rPr>
          <w:lang w:val="en-GB"/>
        </w:rPr>
      </w:pPr>
    </w:p>
    <w:p w14:paraId="09A12C95" w14:textId="4BF9CC3F" w:rsidR="00311FFC" w:rsidRDefault="00311FFC" w:rsidP="00E24ED1">
      <w:pPr>
        <w:pStyle w:val="berschrift1"/>
        <w:spacing w:after="240"/>
        <w:rPr>
          <w:lang w:val="en-GB"/>
        </w:rPr>
      </w:pPr>
      <w:bookmarkStart w:id="50" w:name="_Toc113748987"/>
      <w:r>
        <w:rPr>
          <w:lang w:val="en-GB"/>
        </w:rPr>
        <w:lastRenderedPageBreak/>
        <w:t>7 Outlook &amp; Future efforts</w:t>
      </w:r>
      <w:bookmarkEnd w:id="50"/>
    </w:p>
    <w:p w14:paraId="7C88055B" w14:textId="26CB247C" w:rsidR="000E7236" w:rsidRPr="00FD5F37" w:rsidRDefault="0084559E" w:rsidP="00FD5F37">
      <w:pPr>
        <w:rPr>
          <w:lang w:val="en-GB"/>
        </w:rPr>
      </w:pPr>
      <w:r w:rsidRPr="0084559E">
        <w:rPr>
          <w:lang w:val="en-GB"/>
        </w:rPr>
        <w:t>In the following, additional steps considered significant are prioritised, also in relation to a possible publication of this work</w:t>
      </w:r>
      <w:r>
        <w:rPr>
          <w:lang w:val="en-GB"/>
        </w:rPr>
        <w:t>:</w:t>
      </w:r>
    </w:p>
    <w:p w14:paraId="3408E94F" w14:textId="395BAFB2" w:rsidR="00C60582" w:rsidRDefault="00C60582" w:rsidP="00C60582">
      <w:pPr>
        <w:rPr>
          <w:lang w:val="en-GB"/>
        </w:rPr>
      </w:pPr>
      <w:r>
        <w:rPr>
          <w:lang w:val="en-GB"/>
        </w:rPr>
        <w:t>The following things need to be done to complete previous analyses</w:t>
      </w:r>
      <w:r w:rsidR="008764AE">
        <w:rPr>
          <w:lang w:val="en-GB"/>
        </w:rPr>
        <w:t xml:space="preserve"> (</w:t>
      </w:r>
      <w:r w:rsidR="008764AE" w:rsidRPr="008764AE">
        <w:rPr>
          <w:i/>
          <w:lang w:val="en-GB"/>
        </w:rPr>
        <w:t>must</w:t>
      </w:r>
      <w:r w:rsidR="008764AE">
        <w:rPr>
          <w:lang w:val="en-GB"/>
        </w:rPr>
        <w:t>)</w:t>
      </w:r>
      <w:r>
        <w:rPr>
          <w:lang w:val="en-GB"/>
        </w:rPr>
        <w:t>:</w:t>
      </w:r>
    </w:p>
    <w:p w14:paraId="61CE7BBB" w14:textId="71B07278" w:rsidR="00C96057" w:rsidRDefault="00C60582" w:rsidP="00C96057">
      <w:pPr>
        <w:pStyle w:val="Listenabsatz"/>
        <w:numPr>
          <w:ilvl w:val="0"/>
          <w:numId w:val="14"/>
        </w:numPr>
        <w:rPr>
          <w:lang w:val="en-GB"/>
        </w:rPr>
      </w:pPr>
      <w:r>
        <w:rPr>
          <w:lang w:val="en-GB"/>
        </w:rPr>
        <w:t>Solid literature review with focus on approaches for regression of variables of interest</w:t>
      </w:r>
      <w:r w:rsidR="00BE4E8F">
        <w:rPr>
          <w:lang w:val="en-GB"/>
        </w:rPr>
        <w:t xml:space="preserve"> &amp; identification of foci so far, e. g. </w:t>
      </w:r>
      <w:r>
        <w:rPr>
          <w:lang w:val="en-GB"/>
        </w:rPr>
        <w:t>vegetation coverage via regression with NDVI, vegetation height via surface models derived from point clouds, etc</w:t>
      </w:r>
    </w:p>
    <w:p w14:paraId="6E488A30" w14:textId="679B55BB" w:rsidR="00C96057" w:rsidRDefault="00C96057" w:rsidP="00C96057">
      <w:pPr>
        <w:pStyle w:val="Listenabsatz"/>
        <w:numPr>
          <w:ilvl w:val="0"/>
          <w:numId w:val="14"/>
        </w:numPr>
        <w:rPr>
          <w:lang w:val="en-GB"/>
        </w:rPr>
      </w:pPr>
      <w:r>
        <w:rPr>
          <w:lang w:val="en-GB"/>
        </w:rPr>
        <w:t>Extended background information on data acquisition &amp; processing</w:t>
      </w:r>
    </w:p>
    <w:p w14:paraId="121BE0F4" w14:textId="28D169B7" w:rsidR="00C96057" w:rsidRDefault="00C96057" w:rsidP="00C96057">
      <w:pPr>
        <w:pStyle w:val="Listenabsatz"/>
        <w:numPr>
          <w:ilvl w:val="1"/>
          <w:numId w:val="14"/>
        </w:numPr>
        <w:rPr>
          <w:lang w:val="en-GB"/>
        </w:rPr>
      </w:pPr>
      <w:r>
        <w:rPr>
          <w:lang w:val="en-GB"/>
        </w:rPr>
        <w:t>Timing of data acquisitions, drones used, etc</w:t>
      </w:r>
    </w:p>
    <w:p w14:paraId="21C6AEA5" w14:textId="2A7FF2C0" w:rsidR="0017070C" w:rsidRPr="00CD6D00" w:rsidRDefault="00C96057" w:rsidP="00CD6D00">
      <w:pPr>
        <w:pStyle w:val="Listenabsatz"/>
        <w:numPr>
          <w:ilvl w:val="1"/>
          <w:numId w:val="14"/>
        </w:numPr>
        <w:rPr>
          <w:lang w:val="en-GB"/>
        </w:rPr>
      </w:pPr>
      <w:r>
        <w:rPr>
          <w:lang w:val="en-GB"/>
        </w:rPr>
        <w:t>Process of orthophoto generation</w:t>
      </w:r>
    </w:p>
    <w:p w14:paraId="119EC5FF" w14:textId="67164D39" w:rsidR="00F94FBD" w:rsidRDefault="00710BFC" w:rsidP="00F94FBD">
      <w:pPr>
        <w:pStyle w:val="Listenabsatz"/>
        <w:numPr>
          <w:ilvl w:val="0"/>
          <w:numId w:val="14"/>
        </w:numPr>
        <w:rPr>
          <w:lang w:val="en-GB"/>
        </w:rPr>
      </w:pPr>
      <w:r>
        <w:rPr>
          <w:lang w:val="en-GB"/>
        </w:rPr>
        <w:t>Systematic hyperparameter test</w:t>
      </w:r>
      <w:r w:rsidR="00E2748C">
        <w:rPr>
          <w:lang w:val="en-GB"/>
        </w:rPr>
        <w:t xml:space="preserve">s for </w:t>
      </w:r>
      <w:r w:rsidRPr="00E2748C">
        <w:rPr>
          <w:lang w:val="en-GB"/>
        </w:rPr>
        <w:t>Model B</w:t>
      </w:r>
      <w:r w:rsidR="00E2748C">
        <w:rPr>
          <w:lang w:val="en-GB"/>
        </w:rPr>
        <w:t xml:space="preserve">, esp. the </w:t>
      </w:r>
      <w:r w:rsidRPr="00E2748C">
        <w:rPr>
          <w:lang w:val="en-GB"/>
        </w:rPr>
        <w:t>AE part</w:t>
      </w:r>
      <w:r w:rsidR="00E2748C">
        <w:rPr>
          <w:lang w:val="en-GB"/>
        </w:rPr>
        <w:t xml:space="preserve">, presented results above have been obtained by using a first version of the dataset with 25% overlap instead of 50% overlap during tiling, also </w:t>
      </w:r>
      <w:r w:rsidR="00292459">
        <w:rPr>
          <w:lang w:val="en-GB"/>
        </w:rPr>
        <w:t>l</w:t>
      </w:r>
      <w:r w:rsidR="00E2748C">
        <w:rPr>
          <w:lang w:val="en-GB"/>
        </w:rPr>
        <w:t>oss was not tested – set of tested hyperparameters should be consistent across all the models</w:t>
      </w:r>
    </w:p>
    <w:p w14:paraId="6514AFAE" w14:textId="6E3AC212" w:rsidR="00F94FBD" w:rsidRDefault="00F94FBD" w:rsidP="00F94FBD">
      <w:pPr>
        <w:pStyle w:val="Listenabsatz"/>
        <w:numPr>
          <w:ilvl w:val="0"/>
          <w:numId w:val="14"/>
        </w:numPr>
        <w:rPr>
          <w:lang w:val="en-GB"/>
        </w:rPr>
      </w:pPr>
      <w:r>
        <w:rPr>
          <w:lang w:val="en-GB"/>
        </w:rPr>
        <w:t>B</w:t>
      </w:r>
      <w:r w:rsidRPr="00F94FBD">
        <w:rPr>
          <w:lang w:val="en-GB"/>
        </w:rPr>
        <w:t>etter systematics for hyperparameter tests for regression parts (evaluation metrics median and 25%-quantiles suitable?, tests across different train-test-val splits each with multiple trainings per specific split reasonable?)</w:t>
      </w:r>
    </w:p>
    <w:p w14:paraId="5F3410DE" w14:textId="563F2DAD" w:rsidR="00B50BF6" w:rsidRPr="00F94FBD" w:rsidRDefault="00B50BF6" w:rsidP="00F94FBD">
      <w:pPr>
        <w:pStyle w:val="Listenabsatz"/>
        <w:numPr>
          <w:ilvl w:val="0"/>
          <w:numId w:val="14"/>
        </w:numPr>
        <w:rPr>
          <w:lang w:val="en-GB"/>
        </w:rPr>
      </w:pPr>
      <w:r>
        <w:rPr>
          <w:lang w:val="en-GB"/>
        </w:rPr>
        <w:t>Inclusion of learning rate weights between pre-trained net and following regression block as crucial hyperparameter into corresponding tests for model C (</w:t>
      </w:r>
      <w:r w:rsidR="009519BD">
        <w:rPr>
          <w:lang w:val="en-GB"/>
        </w:rPr>
        <w:t>¼</w:t>
      </w:r>
      <w:r w:rsidR="009519BD">
        <w:rPr>
          <w:lang w:val="en-GB"/>
        </w:rPr>
        <w:t xml:space="preserve"> </w:t>
      </w:r>
      <w:r>
        <w:rPr>
          <w:lang w:val="en-GB"/>
        </w:rPr>
        <w:t>chosen currently not based on systematic tests)</w:t>
      </w:r>
    </w:p>
    <w:p w14:paraId="7392C192" w14:textId="53E307BE" w:rsidR="0084559E" w:rsidRPr="0084559E" w:rsidRDefault="000D602A" w:rsidP="0084559E">
      <w:pPr>
        <w:pStyle w:val="Listenabsatz"/>
        <w:numPr>
          <w:ilvl w:val="0"/>
          <w:numId w:val="14"/>
        </w:numPr>
        <w:rPr>
          <w:lang w:val="en-GB"/>
        </w:rPr>
      </w:pPr>
      <w:r>
        <w:rPr>
          <w:lang w:val="en-GB"/>
        </w:rPr>
        <w:t>Retraining model C with higher frequency of validation set evaluation after a subset of the training data to ensure a smooth loss curve</w:t>
      </w:r>
    </w:p>
    <w:p w14:paraId="1F59FDC6" w14:textId="1BAC12CF" w:rsidR="00C96057" w:rsidRDefault="0084559E" w:rsidP="00C60582">
      <w:pPr>
        <w:pStyle w:val="Listenabsatz"/>
        <w:numPr>
          <w:ilvl w:val="0"/>
          <w:numId w:val="14"/>
        </w:numPr>
        <w:rPr>
          <w:lang w:val="en-GB"/>
        </w:rPr>
      </w:pPr>
      <w:r>
        <w:rPr>
          <w:lang w:val="en-GB"/>
        </w:rPr>
        <w:t>Inter-site t</w:t>
      </w:r>
      <w:r w:rsidR="00710BFC">
        <w:rPr>
          <w:lang w:val="en-GB"/>
        </w:rPr>
        <w:t>esting for CMB &amp; generation of continuous map of predicted values for this site</w:t>
      </w:r>
    </w:p>
    <w:p w14:paraId="335A5E2D" w14:textId="06257123" w:rsidR="00F5141C" w:rsidRDefault="00D43E2B" w:rsidP="00F5141C">
      <w:pPr>
        <w:pStyle w:val="Listenabsatz"/>
        <w:numPr>
          <w:ilvl w:val="0"/>
          <w:numId w:val="14"/>
        </w:numPr>
        <w:rPr>
          <w:lang w:val="en-GB"/>
        </w:rPr>
      </w:pPr>
      <w:r>
        <w:rPr>
          <w:lang w:val="en-GB"/>
        </w:rPr>
        <w:t xml:space="preserve">Scatterplot </w:t>
      </w:r>
      <w:r w:rsidR="00F5141C">
        <w:rPr>
          <w:lang w:val="en-GB"/>
        </w:rPr>
        <w:t>of predicted vs. in-situ</w:t>
      </w:r>
      <w:r>
        <w:rPr>
          <w:lang w:val="en-GB"/>
        </w:rPr>
        <w:t xml:space="preserve"> </w:t>
      </w:r>
      <w:r w:rsidR="00F5141C">
        <w:rPr>
          <w:lang w:val="en-GB"/>
        </w:rPr>
        <w:t xml:space="preserve">measurements </w:t>
      </w:r>
      <w:r w:rsidR="00F5141C">
        <w:rPr>
          <w:lang w:val="en-GB"/>
        </w:rPr>
        <w:t xml:space="preserve">&amp; visual evaluations of </w:t>
      </w:r>
      <w:r w:rsidR="00F5141C">
        <w:rPr>
          <w:lang w:val="en-GB"/>
        </w:rPr>
        <w:t xml:space="preserve">tiles </w:t>
      </w:r>
      <w:r w:rsidR="00F5141C">
        <w:rPr>
          <w:lang w:val="en-GB"/>
        </w:rPr>
        <w:t xml:space="preserve">with large </w:t>
      </w:r>
      <w:r w:rsidR="00F5141C">
        <w:rPr>
          <w:lang w:val="en-GB"/>
        </w:rPr>
        <w:t>differences between predicted &amp; in-situ</w:t>
      </w:r>
      <w:r>
        <w:rPr>
          <w:lang w:val="en-GB"/>
        </w:rPr>
        <w:t xml:space="preserve"> </w:t>
      </w:r>
      <w:r w:rsidR="00F5141C">
        <w:rPr>
          <w:lang w:val="en-GB"/>
        </w:rPr>
        <w:t>measur</w:t>
      </w:r>
      <w:r>
        <w:rPr>
          <w:lang w:val="en-GB"/>
        </w:rPr>
        <w:t>e</w:t>
      </w:r>
      <w:r w:rsidR="00F5141C">
        <w:rPr>
          <w:lang w:val="en-GB"/>
        </w:rPr>
        <w:t>ments</w:t>
      </w:r>
    </w:p>
    <w:p w14:paraId="6571EEA1" w14:textId="492259FF" w:rsidR="003C5CD5" w:rsidRPr="00D9342E" w:rsidRDefault="003C5CD5" w:rsidP="00D9342E">
      <w:pPr>
        <w:pStyle w:val="Listenabsatz"/>
        <w:numPr>
          <w:ilvl w:val="0"/>
          <w:numId w:val="14"/>
        </w:numPr>
        <w:rPr>
          <w:lang w:val="en-GB"/>
        </w:rPr>
      </w:pPr>
      <w:r>
        <w:rPr>
          <w:lang w:val="en-GB"/>
        </w:rPr>
        <w:t>In depth discussion of results</w:t>
      </w:r>
      <w:r w:rsidR="00D9342E">
        <w:rPr>
          <w:lang w:val="en-GB"/>
        </w:rPr>
        <w:t xml:space="preserve"> – </w:t>
      </w:r>
      <w:r w:rsidRPr="00D9342E">
        <w:rPr>
          <w:lang w:val="en-GB"/>
        </w:rPr>
        <w:t xml:space="preserve">also for hyperparameter tests, e.g. unexpected result of reduced performance of model B in case of standard hue &amp; brightness transform for data augmentation) </w:t>
      </w:r>
    </w:p>
    <w:p w14:paraId="61CDE58E" w14:textId="77777777" w:rsidR="008C5DA1" w:rsidRPr="008C5DA1" w:rsidRDefault="008C5DA1" w:rsidP="008C5DA1">
      <w:pPr>
        <w:pStyle w:val="Listenabsatz"/>
        <w:ind w:left="720"/>
        <w:rPr>
          <w:lang w:val="en-GB"/>
        </w:rPr>
      </w:pPr>
    </w:p>
    <w:p w14:paraId="1AB0663B" w14:textId="5E958D63" w:rsidR="00C60582" w:rsidRDefault="00C60582" w:rsidP="00C60582">
      <w:pPr>
        <w:rPr>
          <w:lang w:val="en-GB"/>
        </w:rPr>
      </w:pPr>
      <w:r>
        <w:rPr>
          <w:lang w:val="en-GB"/>
        </w:rPr>
        <w:t xml:space="preserve">The subsequent things </w:t>
      </w:r>
      <w:r w:rsidR="00557CE2">
        <w:rPr>
          <w:lang w:val="en-GB"/>
        </w:rPr>
        <w:t xml:space="preserve">are </w:t>
      </w:r>
      <w:r>
        <w:rPr>
          <w:lang w:val="en-GB"/>
        </w:rPr>
        <w:t>worth taking a deeper look into</w:t>
      </w:r>
      <w:r w:rsidR="008764AE">
        <w:rPr>
          <w:lang w:val="en-GB"/>
        </w:rPr>
        <w:t xml:space="preserve"> (</w:t>
      </w:r>
      <w:r w:rsidR="008764AE" w:rsidRPr="008764AE">
        <w:rPr>
          <w:i/>
          <w:lang w:val="en-GB"/>
        </w:rPr>
        <w:t>should</w:t>
      </w:r>
      <w:r w:rsidR="008764AE">
        <w:rPr>
          <w:lang w:val="en-GB"/>
        </w:rPr>
        <w:t>)</w:t>
      </w:r>
      <w:r>
        <w:rPr>
          <w:lang w:val="en-GB"/>
        </w:rPr>
        <w:t>:</w:t>
      </w:r>
    </w:p>
    <w:p w14:paraId="57ACD6F1" w14:textId="010D6A24" w:rsidR="00C60582" w:rsidRDefault="00FC237E" w:rsidP="00C60582">
      <w:pPr>
        <w:pStyle w:val="Listenabsatz"/>
        <w:numPr>
          <w:ilvl w:val="0"/>
          <w:numId w:val="14"/>
        </w:numPr>
        <w:rPr>
          <w:lang w:val="en-GB"/>
        </w:rPr>
      </w:pPr>
      <w:r>
        <w:rPr>
          <w:lang w:val="en-GB"/>
        </w:rPr>
        <w:t>Inclusion of Bocard data once the data is reprocessed flawlessly</w:t>
      </w:r>
    </w:p>
    <w:p w14:paraId="194CECD5" w14:textId="41485CBE" w:rsidR="00E62FC7" w:rsidRDefault="00E62FC7" w:rsidP="00880298">
      <w:pPr>
        <w:pStyle w:val="Listenabsatz"/>
        <w:numPr>
          <w:ilvl w:val="0"/>
          <w:numId w:val="14"/>
        </w:numPr>
        <w:rPr>
          <w:lang w:val="en-GB"/>
        </w:rPr>
      </w:pPr>
      <w:r>
        <w:rPr>
          <w:lang w:val="en-GB"/>
        </w:rPr>
        <w:t>Use of more sophisticated AE architectures: stacked, sparse, denoising, variational</w:t>
      </w:r>
    </w:p>
    <w:p w14:paraId="763C3992" w14:textId="4AECECA1" w:rsidR="008C5DA1" w:rsidRPr="008C5DA1" w:rsidRDefault="00A43BB8" w:rsidP="008C5DA1">
      <w:pPr>
        <w:pStyle w:val="Listenabsatz"/>
        <w:numPr>
          <w:ilvl w:val="0"/>
          <w:numId w:val="14"/>
        </w:numPr>
        <w:rPr>
          <w:lang w:val="en-GB"/>
        </w:rPr>
      </w:pPr>
      <w:r>
        <w:rPr>
          <w:lang w:val="en-GB"/>
        </w:rPr>
        <w:lastRenderedPageBreak/>
        <w:t>Further compression of information in latent representation of AE part, down to a dimensionality which may also be directly fed into a classical ML algorithm instead of a CNN regression net</w:t>
      </w:r>
    </w:p>
    <w:p w14:paraId="4F06946A" w14:textId="1F7F2B68" w:rsidR="00844A8C" w:rsidRDefault="00844A8C" w:rsidP="00F32F84">
      <w:pPr>
        <w:pStyle w:val="Listenabsatz"/>
        <w:numPr>
          <w:ilvl w:val="0"/>
          <w:numId w:val="14"/>
        </w:numPr>
        <w:rPr>
          <w:lang w:val="en-GB"/>
        </w:rPr>
      </w:pPr>
      <w:r>
        <w:rPr>
          <w:lang w:val="en-GB"/>
        </w:rPr>
        <w:t xml:space="preserve">Inclusion of structural </w:t>
      </w:r>
      <w:r w:rsidR="008C5DA1">
        <w:rPr>
          <w:lang w:val="en-GB"/>
        </w:rPr>
        <w:t xml:space="preserve">3D </w:t>
      </w:r>
      <w:r>
        <w:rPr>
          <w:lang w:val="en-GB"/>
        </w:rPr>
        <w:t xml:space="preserve">information </w:t>
      </w:r>
      <w:r w:rsidR="008C5DA1">
        <w:rPr>
          <w:lang w:val="en-GB"/>
        </w:rPr>
        <w:t xml:space="preserve">from UAV </w:t>
      </w:r>
      <w:r>
        <w:rPr>
          <w:lang w:val="en-GB"/>
        </w:rPr>
        <w:t>as input data</w:t>
      </w:r>
      <w:r w:rsidR="00F5141C">
        <w:rPr>
          <w:lang w:val="en-GB"/>
        </w:rPr>
        <w:t>, i</w:t>
      </w:r>
      <w:r w:rsidR="008C5DA1">
        <w:rPr>
          <w:lang w:val="en-GB"/>
        </w:rPr>
        <w:t>.e. height information derived from</w:t>
      </w:r>
      <w:r w:rsidR="00F5141C">
        <w:rPr>
          <w:lang w:val="en-GB"/>
        </w:rPr>
        <w:t xml:space="preserve"> further photogrammetric processing of UAC imagery</w:t>
      </w:r>
    </w:p>
    <w:p w14:paraId="508F1E85" w14:textId="53282840" w:rsidR="00CE2140" w:rsidRDefault="00CE2140" w:rsidP="00CE2140">
      <w:pPr>
        <w:pStyle w:val="Listenabsatz"/>
        <w:ind w:left="720"/>
        <w:rPr>
          <w:lang w:val="en-GB"/>
        </w:rPr>
      </w:pPr>
    </w:p>
    <w:p w14:paraId="469D041A" w14:textId="44AA8E70" w:rsidR="00CE2140" w:rsidRPr="00CE2140" w:rsidRDefault="00CE2140" w:rsidP="00CE2140">
      <w:pPr>
        <w:rPr>
          <w:lang w:val="en-GB"/>
        </w:rPr>
      </w:pPr>
      <w:r>
        <w:rPr>
          <w:lang w:val="en-GB"/>
        </w:rPr>
        <w:t>The subsequent things may be worth taking a deeper look into (</w:t>
      </w:r>
      <w:r w:rsidRPr="008764AE">
        <w:rPr>
          <w:i/>
          <w:lang w:val="en-GB"/>
        </w:rPr>
        <w:t>could</w:t>
      </w:r>
      <w:r>
        <w:rPr>
          <w:lang w:val="en-GB"/>
        </w:rPr>
        <w:t>):</w:t>
      </w:r>
    </w:p>
    <w:p w14:paraId="43B5A73E" w14:textId="11AE306C" w:rsidR="00270BB0" w:rsidRDefault="00270BB0" w:rsidP="0051752C">
      <w:pPr>
        <w:pStyle w:val="Listenabsatz"/>
        <w:numPr>
          <w:ilvl w:val="0"/>
          <w:numId w:val="27"/>
        </w:numPr>
        <w:rPr>
          <w:lang w:val="en-GB"/>
        </w:rPr>
      </w:pPr>
      <w:r>
        <w:rPr>
          <w:lang w:val="en-GB"/>
        </w:rPr>
        <w:t>Speeding up the pseudo-value assignment by relying on UMAP instead of t-SNE</w:t>
      </w:r>
      <w:r w:rsidR="00CE2140">
        <w:rPr>
          <w:lang w:val="en-GB"/>
        </w:rPr>
        <w:t xml:space="preserve">, so far an already efficiency-optimised multi-core implementation of t-SNE is used </w:t>
      </w:r>
      <w:sdt>
        <w:sdtPr>
          <w:rPr>
            <w:lang w:val="en-GB"/>
          </w:rPr>
          <w:alias w:val="To edit, see citavi.com/edit"/>
          <w:tag w:val="CitaviPlaceholder#5ca10cce-d07d-4a5a-af98-d514cdc262c9"/>
          <w:id w:val="1236674881"/>
          <w:placeholder>
            <w:docPart w:val="584CBF6854F240598086E819AC488309"/>
          </w:placeholder>
        </w:sdtPr>
        <w:sdtContent>
          <w:r w:rsidR="00CE2140">
            <w:rPr>
              <w:lang w:val="en-GB"/>
            </w:rPr>
            <w:fldChar w:fldCharType="begin"/>
          </w:r>
          <w:r w:rsidR="002536B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ODQ4YzVkLWVkM2QtNGRmMC1hOGQ0LWFlM2UyNDhlNDA3ZCIsIlJhbmdlTGVuZ3RoIjo0LCJSZWZlcmVuY2VJZCI6ImFmNzRmMjg1LTlkN2EtNDYzYS04YTIzLWExMjU0ZTNkMzh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vMDkvMjAyMiIsIkF1dGhvcnMiOlt7IiRpZCI6IjciLCIkdHlwZSI6IlN3aXNzQWNhZGVtaWMuQ2l0YXZpLlBlcnNvbiwgU3dpc3NBY2FkZW1pYy5DaXRhdmkiLCJGaXJzdE5hbWUiOiJEbWl0cnkiLCJMYXN0TmFtZSI6IlVseWFub3YiLCJQcm90ZWN0ZWQiOmZhbHNlLCJTZXgiOjIsIkNyZWF0ZWRCeSI6Il9GZWxpeCBLcsO2YmVyIiwiQ3JlYXRlZE9uIjoiMjAyMi0wOS0wMVQwNzo0NTo0NiIsIk1vZGlmaWVkQnkiOiJfRmVsaXggS3LDtmJlciIsIklkIjoiOWI3MzgzMWMtZWI2NC00MjYyLWJlM2EtYjRmNWQ3MzdmN2VkIiwiTW9kaWZpZWRPbiI6IjIwMjItMDktMDFUMDc6NDU6ND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ZlbGl4XFxBcHBEYXRhXFxMb2NhbFxcVGVtcFxcMWtuaHN0cnguanBnIiwiVXJpU3RyaW5nIjoiYWY3NGYyODUtOWQ3YS00NjNhLThhMjMtYTEyNTRlM2QzOGZ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naXRodWIuY29tL0RtaXRyeVVseWFub3YvTXVsdGljb3JlLVRTTkUiLCJVcmlTdHJpbmciOiJodHRwczovL2dpdGh1Yi5jb20vRG1pdHJ5VWx5YW5vdi9NdWx0aWNvcmUtVFNOR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}</w:instrText>
          </w:r>
          <w:r w:rsidR="00CE2140">
            <w:rPr>
              <w:lang w:val="en-GB"/>
            </w:rPr>
            <w:fldChar w:fldCharType="separate"/>
          </w:r>
          <w:r w:rsidR="002536B0">
            <w:rPr>
              <w:lang w:val="en-GB"/>
            </w:rPr>
            <w:t>[33]</w:t>
          </w:r>
          <w:r w:rsidR="00CE2140">
            <w:rPr>
              <w:lang w:val="en-GB"/>
            </w:rPr>
            <w:fldChar w:fldCharType="end"/>
          </w:r>
        </w:sdtContent>
      </w:sdt>
      <w:r w:rsidR="00CE2140">
        <w:rPr>
          <w:lang w:val="en-GB"/>
        </w:rPr>
        <w:t>, however creating a single train-test-val split (with 5000 samples) still takes about ½ hours</w:t>
      </w:r>
      <w:r w:rsidR="002A3F19">
        <w:rPr>
          <w:lang w:val="en-GB"/>
        </w:rPr>
        <w:t>, apart from the computational burden</w:t>
      </w:r>
      <w:r w:rsidR="0051752C">
        <w:rPr>
          <w:lang w:val="en-GB"/>
        </w:rPr>
        <w:t xml:space="preserve"> considering UMAP may be interesting from a methodological point of view, too – </w:t>
      </w:r>
      <w:r w:rsidR="0051752C" w:rsidRPr="0051752C">
        <w:rPr>
          <w:lang w:val="en-GB"/>
        </w:rPr>
        <w:t>as described in 5.1.1</w:t>
      </w:r>
      <w:r w:rsidR="0051752C">
        <w:rPr>
          <w:lang w:val="en-GB"/>
        </w:rPr>
        <w:t xml:space="preserve"> local similarities are not necessarily important for the given task such that </w:t>
      </w:r>
      <w:r w:rsidR="00F862B0">
        <w:rPr>
          <w:lang w:val="en-GB"/>
        </w:rPr>
        <w:t>UMAP, tending to have a stronger focus on global data patterns, may be a viable alternative</w:t>
      </w:r>
    </w:p>
    <w:p w14:paraId="4883DD9E" w14:textId="2A734D90" w:rsidR="00C8345B" w:rsidRDefault="00D9342E" w:rsidP="0051752C">
      <w:pPr>
        <w:pStyle w:val="Listenabsatz"/>
        <w:numPr>
          <w:ilvl w:val="0"/>
          <w:numId w:val="27"/>
        </w:numPr>
        <w:rPr>
          <w:lang w:val="en-GB"/>
        </w:rPr>
      </w:pPr>
      <w:r>
        <w:rPr>
          <w:lang w:val="en-GB"/>
        </w:rPr>
        <w:t>Model B: c</w:t>
      </w:r>
      <w:r w:rsidR="00C8345B">
        <w:rPr>
          <w:lang w:val="en-GB"/>
        </w:rPr>
        <w:t xml:space="preserve">ombining dropout-in/excluding models together with augmenting/non-augmenting models </w:t>
      </w:r>
      <w:r w:rsidR="003F18C0">
        <w:rPr>
          <w:lang w:val="en-GB"/>
        </w:rPr>
        <w:t xml:space="preserve">as an </w:t>
      </w:r>
      <w:r w:rsidR="00C8345B">
        <w:rPr>
          <w:lang w:val="en-GB"/>
        </w:rPr>
        <w:t xml:space="preserve">ensemble model </w:t>
      </w:r>
    </w:p>
    <w:p w14:paraId="38938996" w14:textId="15881525" w:rsidR="003A6D4A" w:rsidRPr="00D9342E" w:rsidRDefault="00D9342E" w:rsidP="00D9342E">
      <w:pPr>
        <w:pStyle w:val="Listenabsatz"/>
        <w:numPr>
          <w:ilvl w:val="0"/>
          <w:numId w:val="27"/>
        </w:numPr>
        <w:rPr>
          <w:lang w:val="en-GB"/>
        </w:rPr>
      </w:pPr>
      <w:r>
        <w:rPr>
          <w:lang w:val="en-GB"/>
        </w:rPr>
        <w:t>Model C: w</w:t>
      </w:r>
      <w:r w:rsidR="008C5DA1">
        <w:rPr>
          <w:lang w:val="en-GB"/>
        </w:rPr>
        <w:t>eighted loss function with emphasis on labels over pseudo-labels for data synthesis approach</w:t>
      </w:r>
    </w:p>
    <w:p w14:paraId="6B51FACD" w14:textId="77777777" w:rsidR="003A6D4A" w:rsidRDefault="003A6D4A" w:rsidP="003A6D4A">
      <w:pPr>
        <w:ind w:left="360"/>
        <w:rPr>
          <w:lang w:val="en-GB"/>
        </w:rPr>
      </w:pPr>
    </w:p>
    <w:p w14:paraId="280A94DF" w14:textId="77777777" w:rsidR="003A6D4A" w:rsidRDefault="003A6D4A" w:rsidP="003A6D4A">
      <w:pPr>
        <w:ind w:left="360"/>
        <w:rPr>
          <w:lang w:val="en-GB"/>
        </w:rPr>
      </w:pPr>
    </w:p>
    <w:p w14:paraId="1DCAC5CC" w14:textId="2A1AD5A0" w:rsidR="003A6D4A" w:rsidRPr="003A6D4A" w:rsidRDefault="003A6D4A" w:rsidP="00D9342E">
      <w:pPr>
        <w:rPr>
          <w:lang w:val="en-GB"/>
        </w:rPr>
        <w:sectPr w:rsidR="003A6D4A" w:rsidRPr="003A6D4A" w:rsidSect="001B251D">
          <w:footerReference w:type="default" r:id="rId40"/>
          <w:pgSz w:w="11906" w:h="16838"/>
          <w:pgMar w:top="1134" w:right="1134" w:bottom="1134" w:left="1701" w:header="709" w:footer="709" w:gutter="0"/>
          <w:cols w:space="708"/>
          <w:docGrid w:linePitch="360"/>
        </w:sectPr>
      </w:pPr>
    </w:p>
    <w:sdt>
      <w:sdtPr>
        <w:rPr>
          <w:rFonts w:eastAsiaTheme="minorHAnsi"/>
          <w:lang w:val="en-GB"/>
        </w:rPr>
        <w:tag w:val="CitaviBibliography"/>
        <w:id w:val="738216938"/>
        <w:placeholder>
          <w:docPart w:val="DefaultPlaceholder_-1854013440"/>
        </w:placeholder>
      </w:sdtPr>
      <w:sdtEndPr>
        <w:rPr>
          <w:rFonts w:cs="Times New Roman"/>
          <w:color w:val="auto"/>
          <w:sz w:val="24"/>
          <w:szCs w:val="28"/>
        </w:rPr>
      </w:sdtEndPr>
      <w:sdtContent>
        <w:p w14:paraId="15B0BCDC" w14:textId="77777777" w:rsidR="002536B0" w:rsidRDefault="00270BB0" w:rsidP="00E24ED1">
          <w:pPr>
            <w:pStyle w:val="CitaviBibliographyHeading"/>
            <w:spacing w:after="240"/>
            <w:rPr>
              <w:lang w:val="en-GB"/>
            </w:rPr>
          </w:pPr>
          <w:r>
            <w:rPr>
              <w:lang w:val="en-GB"/>
            </w:rPr>
            <w:fldChar w:fldCharType="begin"/>
          </w:r>
          <w:r>
            <w:rPr>
              <w:lang w:val="en-GB"/>
            </w:rPr>
            <w:instrText>ADDIN CitaviBibliography</w:instrText>
          </w:r>
          <w:r>
            <w:rPr>
              <w:lang w:val="en-GB"/>
            </w:rPr>
            <w:fldChar w:fldCharType="separate"/>
          </w:r>
          <w:bookmarkStart w:id="51" w:name="_Toc113748988"/>
          <w:r w:rsidR="002536B0">
            <w:rPr>
              <w:lang w:val="en-GB"/>
            </w:rPr>
            <w:t>References</w:t>
          </w:r>
          <w:bookmarkEnd w:id="51"/>
        </w:p>
        <w:p w14:paraId="276DAFC6" w14:textId="77777777" w:rsidR="002536B0" w:rsidRDefault="002536B0" w:rsidP="002536B0">
          <w:pPr>
            <w:pStyle w:val="CitaviBibliographyEntry"/>
            <w:rPr>
              <w:lang w:val="en-GB"/>
            </w:rPr>
          </w:pPr>
          <w:r>
            <w:rPr>
              <w:lang w:val="en-GB"/>
            </w:rPr>
            <w:t>1.</w:t>
          </w:r>
          <w:r>
            <w:rPr>
              <w:lang w:val="en-GB"/>
            </w:rPr>
            <w:tab/>
          </w:r>
          <w:bookmarkStart w:id="52" w:name="_CTVL001bc972dbd28a44760ba28a5149ff77283"/>
          <w:r>
            <w:rPr>
              <w:lang w:val="en-GB"/>
            </w:rPr>
            <w:t>Maes, W.H.; Steppe, K. Perspectives for Remote Sensing with Unmanned Aerial Vehicles in Precision Agriculture.</w:t>
          </w:r>
          <w:bookmarkEnd w:id="52"/>
          <w:r>
            <w:rPr>
              <w:lang w:val="en-GB"/>
            </w:rPr>
            <w:t xml:space="preserve"> </w:t>
          </w:r>
          <w:r w:rsidRPr="002536B0">
            <w:rPr>
              <w:i/>
              <w:lang w:val="en-GB"/>
            </w:rPr>
            <w:t>Trends Plant Sci.</w:t>
          </w:r>
          <w:r w:rsidRPr="002536B0">
            <w:rPr>
              <w:lang w:val="en-GB"/>
            </w:rPr>
            <w:t xml:space="preserve"> </w:t>
          </w:r>
          <w:r w:rsidRPr="002536B0">
            <w:rPr>
              <w:b/>
              <w:lang w:val="en-GB"/>
            </w:rPr>
            <w:t>2019</w:t>
          </w:r>
          <w:r w:rsidRPr="002536B0">
            <w:rPr>
              <w:lang w:val="en-GB"/>
            </w:rPr>
            <w:t xml:space="preserve">, </w:t>
          </w:r>
          <w:r w:rsidRPr="002536B0">
            <w:rPr>
              <w:i/>
              <w:lang w:val="en-GB"/>
            </w:rPr>
            <w:t>24</w:t>
          </w:r>
          <w:r w:rsidRPr="002536B0">
            <w:rPr>
              <w:lang w:val="en-GB"/>
            </w:rPr>
            <w:t>, 152–164, doi:10.1016/j.tplants.2018.11.007.</w:t>
          </w:r>
        </w:p>
        <w:p w14:paraId="751AA72D" w14:textId="77777777" w:rsidR="002536B0" w:rsidRDefault="002536B0" w:rsidP="002536B0">
          <w:pPr>
            <w:pStyle w:val="CitaviBibliographyEntry"/>
            <w:rPr>
              <w:lang w:val="en-GB"/>
            </w:rPr>
          </w:pPr>
          <w:r>
            <w:rPr>
              <w:lang w:val="en-GB"/>
            </w:rPr>
            <w:t>2.</w:t>
          </w:r>
          <w:r>
            <w:rPr>
              <w:lang w:val="en-GB"/>
            </w:rPr>
            <w:tab/>
          </w:r>
          <w:bookmarkStart w:id="53" w:name="_CTVL001f88345556c354547942ee6ec56953ce3"/>
          <w:r>
            <w:rPr>
              <w:lang w:val="en-GB"/>
            </w:rPr>
            <w:t>Wang, T.; Liu, Y.; Wang, M.; Fan, Q.; Tian, H.; Qiao, X.; Li, Y. Applications of UAS in Crop Biomass Monitoring: A Review.</w:t>
          </w:r>
          <w:bookmarkEnd w:id="53"/>
          <w:r>
            <w:rPr>
              <w:lang w:val="en-GB"/>
            </w:rPr>
            <w:t xml:space="preserve"> </w:t>
          </w:r>
          <w:r w:rsidRPr="002536B0">
            <w:rPr>
              <w:i/>
              <w:lang w:val="en-GB"/>
            </w:rPr>
            <w:t>Front. Plant Sci.</w:t>
          </w:r>
          <w:r w:rsidRPr="002536B0">
            <w:rPr>
              <w:lang w:val="en-GB"/>
            </w:rPr>
            <w:t xml:space="preserve"> </w:t>
          </w:r>
          <w:r w:rsidRPr="002536B0">
            <w:rPr>
              <w:b/>
              <w:lang w:val="en-GB"/>
            </w:rPr>
            <w:t>2021</w:t>
          </w:r>
          <w:r w:rsidRPr="002536B0">
            <w:rPr>
              <w:lang w:val="en-GB"/>
            </w:rPr>
            <w:t xml:space="preserve">, </w:t>
          </w:r>
          <w:r w:rsidRPr="002536B0">
            <w:rPr>
              <w:i/>
              <w:lang w:val="en-GB"/>
            </w:rPr>
            <w:t>12</w:t>
          </w:r>
          <w:r w:rsidRPr="002536B0">
            <w:rPr>
              <w:lang w:val="en-GB"/>
            </w:rPr>
            <w:t>, 616689, doi:10.3389/fpls.2021.616689.</w:t>
          </w:r>
        </w:p>
        <w:p w14:paraId="1524BC8F" w14:textId="77777777" w:rsidR="002536B0" w:rsidRDefault="002536B0" w:rsidP="002536B0">
          <w:pPr>
            <w:pStyle w:val="CitaviBibliographyEntry"/>
            <w:rPr>
              <w:lang w:val="en-GB"/>
            </w:rPr>
          </w:pPr>
          <w:r>
            <w:rPr>
              <w:lang w:val="en-GB"/>
            </w:rPr>
            <w:t>3.</w:t>
          </w:r>
          <w:r>
            <w:rPr>
              <w:lang w:val="en-GB"/>
            </w:rPr>
            <w:tab/>
          </w:r>
          <w:bookmarkStart w:id="54" w:name="_CTVL001c08c3b6dd2324d8e87a49cac89205d0c"/>
          <w:r>
            <w:rPr>
              <w:lang w:val="en-GB"/>
            </w:rPr>
            <w:t>Zhao, C. Unmanned Aerial Vehicle Remote Sensing for Field-Based Crop Phenotyping: Current Status and Perspectives.</w:t>
          </w:r>
        </w:p>
        <w:bookmarkEnd w:id="54"/>
        <w:p w14:paraId="412E5027" w14:textId="77777777" w:rsidR="002536B0" w:rsidRDefault="002536B0" w:rsidP="002536B0">
          <w:pPr>
            <w:pStyle w:val="CitaviBibliographyEntry"/>
            <w:rPr>
              <w:lang w:val="en-GB"/>
            </w:rPr>
          </w:pPr>
          <w:r>
            <w:rPr>
              <w:lang w:val="en-GB"/>
            </w:rPr>
            <w:t>4.</w:t>
          </w:r>
          <w:r>
            <w:rPr>
              <w:lang w:val="en-GB"/>
            </w:rPr>
            <w:tab/>
          </w:r>
          <w:bookmarkStart w:id="55" w:name="_CTVL001a5fdc4af8f9545e481df2619c57c1810"/>
          <w:r>
            <w:rPr>
              <w:lang w:val="en-GB"/>
            </w:rPr>
            <w:t>Gao, L.; Wang, X.; Johnson, B.A.; Tian, Q.; Wang, Y.; Verrelst, J.; Mu, X.; Gu, X. Remote sensing algorithms for estimation of fractional vegetation cover using pure vegetation index values: A review.</w:t>
          </w:r>
          <w:bookmarkEnd w:id="55"/>
          <w:r>
            <w:rPr>
              <w:lang w:val="en-GB"/>
            </w:rPr>
            <w:t xml:space="preserve"> </w:t>
          </w:r>
          <w:r w:rsidRPr="002536B0">
            <w:rPr>
              <w:i/>
              <w:lang w:val="en-GB"/>
            </w:rPr>
            <w:t>ISPRS Journal of Photogrammetry and Remote Sensing</w:t>
          </w:r>
          <w:r w:rsidRPr="002536B0">
            <w:rPr>
              <w:lang w:val="en-GB"/>
            </w:rPr>
            <w:t xml:space="preserve"> </w:t>
          </w:r>
          <w:r w:rsidRPr="002536B0">
            <w:rPr>
              <w:b/>
              <w:lang w:val="en-GB"/>
            </w:rPr>
            <w:t>2020</w:t>
          </w:r>
          <w:r w:rsidRPr="002536B0">
            <w:rPr>
              <w:lang w:val="en-GB"/>
            </w:rPr>
            <w:t xml:space="preserve">, </w:t>
          </w:r>
          <w:r w:rsidRPr="002536B0">
            <w:rPr>
              <w:i/>
              <w:lang w:val="en-GB"/>
            </w:rPr>
            <w:t>159</w:t>
          </w:r>
          <w:r w:rsidRPr="002536B0">
            <w:rPr>
              <w:lang w:val="en-GB"/>
            </w:rPr>
            <w:t>, 364–377, doi:10.1016/j.isprsjprs.2019.11.018.</w:t>
          </w:r>
        </w:p>
        <w:p w14:paraId="097078C9" w14:textId="77777777" w:rsidR="002536B0" w:rsidRDefault="002536B0" w:rsidP="002536B0">
          <w:pPr>
            <w:pStyle w:val="CitaviBibliographyEntry"/>
            <w:rPr>
              <w:lang w:val="en-GB"/>
            </w:rPr>
          </w:pPr>
          <w:r>
            <w:rPr>
              <w:lang w:val="en-GB"/>
            </w:rPr>
            <w:t>5.</w:t>
          </w:r>
          <w:r>
            <w:rPr>
              <w:lang w:val="en-GB"/>
            </w:rPr>
            <w:tab/>
          </w:r>
          <w:bookmarkStart w:id="56" w:name="_CTVL00151328b76b7e44fb6a4805a00c03349f5"/>
          <w:r>
            <w:rPr>
              <w:lang w:val="en-GB"/>
            </w:rPr>
            <w:t>Purevdorj, T.; Tateishi, R.; Ishiyama, T.; Honda, Y. Relationships between percent vegetation cover and vegetation indices.</w:t>
          </w:r>
          <w:bookmarkEnd w:id="56"/>
          <w:r>
            <w:rPr>
              <w:lang w:val="en-GB"/>
            </w:rPr>
            <w:t xml:space="preserve"> </w:t>
          </w:r>
          <w:r w:rsidRPr="002536B0">
            <w:rPr>
              <w:i/>
              <w:lang w:val="en-GB"/>
            </w:rPr>
            <w:t>International Journal of Remote Sensing</w:t>
          </w:r>
          <w:r w:rsidRPr="002536B0">
            <w:rPr>
              <w:lang w:val="en-GB"/>
            </w:rPr>
            <w:t xml:space="preserve"> </w:t>
          </w:r>
          <w:r w:rsidRPr="002536B0">
            <w:rPr>
              <w:b/>
              <w:lang w:val="en-GB"/>
            </w:rPr>
            <w:t>1998</w:t>
          </w:r>
          <w:r w:rsidRPr="002536B0">
            <w:rPr>
              <w:lang w:val="en-GB"/>
            </w:rPr>
            <w:t xml:space="preserve">, </w:t>
          </w:r>
          <w:r w:rsidRPr="002536B0">
            <w:rPr>
              <w:i/>
              <w:lang w:val="en-GB"/>
            </w:rPr>
            <w:t>19</w:t>
          </w:r>
          <w:r w:rsidRPr="002536B0">
            <w:rPr>
              <w:lang w:val="en-GB"/>
            </w:rPr>
            <w:t>, 3519–3535, doi:10.1080/014311698213795.</w:t>
          </w:r>
        </w:p>
        <w:p w14:paraId="517310DF" w14:textId="77777777" w:rsidR="002536B0" w:rsidRDefault="002536B0" w:rsidP="002536B0">
          <w:pPr>
            <w:pStyle w:val="CitaviBibliographyEntry"/>
            <w:rPr>
              <w:lang w:val="en-GB"/>
            </w:rPr>
          </w:pPr>
          <w:r>
            <w:rPr>
              <w:lang w:val="en-GB"/>
            </w:rPr>
            <w:t>6.</w:t>
          </w:r>
          <w:r>
            <w:rPr>
              <w:lang w:val="en-GB"/>
            </w:rPr>
            <w:tab/>
          </w:r>
          <w:bookmarkStart w:id="57" w:name="_CTVL0010df5bcfcb17d45c2a3afaf07e29191dd"/>
          <w:r>
            <w:rPr>
              <w:lang w:val="en-GB"/>
            </w:rPr>
            <w:t>Daniela Stojanova; Panče Panov; Valentin Gjorgjioski; Andrej Kobler; Sašo Džeroski. Estimating vegetation height and canopy cover from remotely sensed data with machine learning.</w:t>
          </w:r>
        </w:p>
        <w:bookmarkEnd w:id="57"/>
        <w:p w14:paraId="32A7504B" w14:textId="77777777" w:rsidR="002536B0" w:rsidRDefault="002536B0" w:rsidP="002536B0">
          <w:pPr>
            <w:pStyle w:val="CitaviBibliographyEntry"/>
            <w:rPr>
              <w:lang w:val="en-GB"/>
            </w:rPr>
          </w:pPr>
          <w:r>
            <w:rPr>
              <w:lang w:val="en-GB"/>
            </w:rPr>
            <w:t>7.</w:t>
          </w:r>
          <w:r>
            <w:rPr>
              <w:lang w:val="en-GB"/>
            </w:rPr>
            <w:tab/>
          </w:r>
          <w:bookmarkStart w:id="58" w:name="_CTVL001cd390bda24e74054ad44d4835db9b2f1"/>
          <w:r>
            <w:rPr>
              <w:lang w:val="en-GB"/>
            </w:rPr>
            <w:t>G. Poley, L.; J. McDermid, G. A Systematic Review of the Factors Influencing the Estimation of Vegetation Aboveground Biomass Using Unmanned Aerial Systems.</w:t>
          </w:r>
          <w:bookmarkEnd w:id="58"/>
          <w:r>
            <w:rPr>
              <w:lang w:val="en-GB"/>
            </w:rPr>
            <w:t xml:space="preserve"> </w:t>
          </w:r>
          <w:r w:rsidRPr="002536B0">
            <w:rPr>
              <w:i/>
              <w:lang w:val="en-GB"/>
            </w:rPr>
            <w:t>Remote Sensing</w:t>
          </w:r>
          <w:r w:rsidRPr="002536B0">
            <w:rPr>
              <w:lang w:val="en-GB"/>
            </w:rPr>
            <w:t xml:space="preserve"> </w:t>
          </w:r>
          <w:r w:rsidRPr="002536B0">
            <w:rPr>
              <w:b/>
              <w:lang w:val="en-GB"/>
            </w:rPr>
            <w:t>2020</w:t>
          </w:r>
          <w:r w:rsidRPr="002536B0">
            <w:rPr>
              <w:lang w:val="en-GB"/>
            </w:rPr>
            <w:t xml:space="preserve">, </w:t>
          </w:r>
          <w:r w:rsidRPr="002536B0">
            <w:rPr>
              <w:i/>
              <w:lang w:val="en-GB"/>
            </w:rPr>
            <w:t>12</w:t>
          </w:r>
          <w:r w:rsidRPr="002536B0">
            <w:rPr>
              <w:lang w:val="en-GB"/>
            </w:rPr>
            <w:t>, 1052, doi:10.3390/rs12071052.</w:t>
          </w:r>
        </w:p>
        <w:p w14:paraId="79930673" w14:textId="77777777" w:rsidR="002536B0" w:rsidRDefault="002536B0" w:rsidP="002536B0">
          <w:pPr>
            <w:pStyle w:val="CitaviBibliographyEntry"/>
            <w:rPr>
              <w:lang w:val="en-GB"/>
            </w:rPr>
          </w:pPr>
          <w:r>
            <w:rPr>
              <w:lang w:val="en-GB"/>
            </w:rPr>
            <w:t>8.</w:t>
          </w:r>
          <w:r>
            <w:rPr>
              <w:lang w:val="en-GB"/>
            </w:rPr>
            <w:tab/>
          </w:r>
          <w:bookmarkStart w:id="59" w:name="_CTVL0018264ef0eabc349d2bcd104e6ad17a9e0"/>
          <w:r>
            <w:rPr>
              <w:lang w:val="en-GB"/>
            </w:rPr>
            <w:t>Li, W.; Niu, Z.; Chen, H.; Li, D.; Wu, M.; Zhao, W. Remote estimation of canopy height and aboveground biomass of maize using high-resolution stereo images from a low-cost unmanned aerial vehicle system.</w:t>
          </w:r>
          <w:bookmarkEnd w:id="59"/>
          <w:r>
            <w:rPr>
              <w:lang w:val="en-GB"/>
            </w:rPr>
            <w:t xml:space="preserve"> </w:t>
          </w:r>
          <w:r w:rsidRPr="002536B0">
            <w:rPr>
              <w:i/>
              <w:lang w:val="en-GB"/>
            </w:rPr>
            <w:t>Ecological Indicators</w:t>
          </w:r>
          <w:r w:rsidRPr="002536B0">
            <w:rPr>
              <w:lang w:val="en-GB"/>
            </w:rPr>
            <w:t xml:space="preserve"> </w:t>
          </w:r>
          <w:r w:rsidRPr="002536B0">
            <w:rPr>
              <w:b/>
              <w:lang w:val="en-GB"/>
            </w:rPr>
            <w:t>2016</w:t>
          </w:r>
          <w:r w:rsidRPr="002536B0">
            <w:rPr>
              <w:lang w:val="en-GB"/>
            </w:rPr>
            <w:t xml:space="preserve">, </w:t>
          </w:r>
          <w:r w:rsidRPr="002536B0">
            <w:rPr>
              <w:i/>
              <w:lang w:val="en-GB"/>
            </w:rPr>
            <w:t>67</w:t>
          </w:r>
          <w:r w:rsidRPr="002536B0">
            <w:rPr>
              <w:lang w:val="en-GB"/>
            </w:rPr>
            <w:t>, 637–648, doi:10.1016/j.ecolind.2016.03.036.</w:t>
          </w:r>
        </w:p>
        <w:p w14:paraId="5AC1DCB3" w14:textId="77777777" w:rsidR="002536B0" w:rsidRDefault="002536B0" w:rsidP="002536B0">
          <w:pPr>
            <w:pStyle w:val="CitaviBibliographyEntry"/>
            <w:rPr>
              <w:lang w:val="en-GB"/>
            </w:rPr>
          </w:pPr>
          <w:r>
            <w:rPr>
              <w:lang w:val="en-GB"/>
            </w:rPr>
            <w:t>9.</w:t>
          </w:r>
          <w:r>
            <w:rPr>
              <w:lang w:val="en-GB"/>
            </w:rPr>
            <w:tab/>
          </w:r>
          <w:bookmarkStart w:id="60" w:name="_CTVL001a67a803057e54ba583cfdf6b05ad74b9"/>
          <w:r>
            <w:rPr>
              <w:lang w:val="en-GB"/>
            </w:rPr>
            <w:t>Rueda-Ayala, V.P.; Peña, J.M.; Höglind, M.; Bengochea-Guevara, J.M.; Andújar, D. Comparing UAV-Based Technologies and RGB-D Reconstruction Methods for Plant Height and Biomass Monitoring on Grass Ley.</w:t>
          </w:r>
          <w:bookmarkEnd w:id="60"/>
          <w:r>
            <w:rPr>
              <w:lang w:val="en-GB"/>
            </w:rPr>
            <w:t xml:space="preserve"> </w:t>
          </w:r>
          <w:r w:rsidRPr="002536B0">
            <w:rPr>
              <w:i/>
              <w:lang w:val="en-GB"/>
            </w:rPr>
            <w:t>Sensors (Basel)</w:t>
          </w:r>
          <w:r w:rsidRPr="002536B0">
            <w:rPr>
              <w:lang w:val="en-GB"/>
            </w:rPr>
            <w:t xml:space="preserve"> </w:t>
          </w:r>
          <w:r w:rsidRPr="002536B0">
            <w:rPr>
              <w:b/>
              <w:lang w:val="en-GB"/>
            </w:rPr>
            <w:t>2019</w:t>
          </w:r>
          <w:r w:rsidRPr="002536B0">
            <w:rPr>
              <w:lang w:val="en-GB"/>
            </w:rPr>
            <w:t xml:space="preserve">, </w:t>
          </w:r>
          <w:r w:rsidRPr="002536B0">
            <w:rPr>
              <w:i/>
              <w:lang w:val="en-GB"/>
            </w:rPr>
            <w:t>19</w:t>
          </w:r>
          <w:r w:rsidRPr="002536B0">
            <w:rPr>
              <w:lang w:val="en-GB"/>
            </w:rPr>
            <w:t>, doi:10.3390/s19030535.</w:t>
          </w:r>
        </w:p>
        <w:p w14:paraId="4DEACEBB" w14:textId="77777777" w:rsidR="002536B0" w:rsidRDefault="002536B0" w:rsidP="002536B0">
          <w:pPr>
            <w:pStyle w:val="CitaviBibliographyEntry"/>
            <w:rPr>
              <w:lang w:val="en-GB"/>
            </w:rPr>
          </w:pPr>
          <w:r>
            <w:rPr>
              <w:lang w:val="en-GB"/>
            </w:rPr>
            <w:t>10.</w:t>
          </w:r>
          <w:r>
            <w:rPr>
              <w:lang w:val="en-GB"/>
            </w:rPr>
            <w:tab/>
          </w:r>
          <w:bookmarkStart w:id="61" w:name="_CTVL001bdde26339f924eb5b5ebd5f6003cb975"/>
          <w:r>
            <w:rPr>
              <w:lang w:val="en-GB"/>
            </w:rPr>
            <w:t>Viljanen, N.; Honkavaara, E.; Näsi, R.; Hakala, T.; Niemeläinen, O.; Kaivosoja, J. A Novel Machine Learning Method for Estimating Biomass of Grass Swards Using a Photogrammetric Canopy Height Model, Images and Vegetation Indices Captured by a Drone.</w:t>
          </w:r>
          <w:bookmarkEnd w:id="61"/>
          <w:r>
            <w:rPr>
              <w:lang w:val="en-GB"/>
            </w:rPr>
            <w:t xml:space="preserve"> </w:t>
          </w:r>
          <w:r w:rsidRPr="002536B0">
            <w:rPr>
              <w:i/>
              <w:lang w:val="en-GB"/>
            </w:rPr>
            <w:t>Agriculture</w:t>
          </w:r>
          <w:r w:rsidRPr="002536B0">
            <w:rPr>
              <w:lang w:val="en-GB"/>
            </w:rPr>
            <w:t xml:space="preserve"> </w:t>
          </w:r>
          <w:r w:rsidRPr="002536B0">
            <w:rPr>
              <w:b/>
              <w:lang w:val="en-GB"/>
            </w:rPr>
            <w:t>2018</w:t>
          </w:r>
          <w:r w:rsidRPr="002536B0">
            <w:rPr>
              <w:lang w:val="en-GB"/>
            </w:rPr>
            <w:t xml:space="preserve">, </w:t>
          </w:r>
          <w:r w:rsidRPr="002536B0">
            <w:rPr>
              <w:i/>
              <w:lang w:val="en-GB"/>
            </w:rPr>
            <w:t>8</w:t>
          </w:r>
          <w:r w:rsidRPr="002536B0">
            <w:rPr>
              <w:lang w:val="en-GB"/>
            </w:rPr>
            <w:t>, 70, doi:10.3390/agriculture8050070.</w:t>
          </w:r>
        </w:p>
        <w:p w14:paraId="04CE1E1A" w14:textId="77777777" w:rsidR="002536B0" w:rsidRDefault="002536B0" w:rsidP="002536B0">
          <w:pPr>
            <w:pStyle w:val="CitaviBibliographyEntry"/>
            <w:rPr>
              <w:lang w:val="en-GB"/>
            </w:rPr>
          </w:pPr>
          <w:r>
            <w:rPr>
              <w:lang w:val="en-GB"/>
            </w:rPr>
            <w:t>11.</w:t>
          </w:r>
          <w:r>
            <w:rPr>
              <w:lang w:val="en-GB"/>
            </w:rPr>
            <w:tab/>
          </w:r>
          <w:bookmarkStart w:id="62" w:name="_CTVL00176ea5720abcc4e8d8d8a6d11262b2226"/>
          <w:r>
            <w:rPr>
              <w:lang w:val="en-GB"/>
            </w:rPr>
            <w:t>Zhang, H.; Sun, Y.; Chang, L.; Qin, Y.; Chen, J.; Qin, Y.; Du, J.; Yi, S.; Wang, Y. Estimation of Grassland Canopy Height and Aboveground Biomass at the Quadrat Scale Using Unmanned Aerial Vehicle.</w:t>
          </w:r>
          <w:bookmarkEnd w:id="62"/>
          <w:r>
            <w:rPr>
              <w:lang w:val="en-GB"/>
            </w:rPr>
            <w:t xml:space="preserve"> </w:t>
          </w:r>
          <w:r w:rsidRPr="002536B0">
            <w:rPr>
              <w:i/>
              <w:lang w:val="en-GB"/>
            </w:rPr>
            <w:t>Remote Sensing</w:t>
          </w:r>
          <w:r w:rsidRPr="002536B0">
            <w:rPr>
              <w:lang w:val="en-GB"/>
            </w:rPr>
            <w:t xml:space="preserve"> </w:t>
          </w:r>
          <w:r w:rsidRPr="002536B0">
            <w:rPr>
              <w:b/>
              <w:lang w:val="en-GB"/>
            </w:rPr>
            <w:t>2018</w:t>
          </w:r>
          <w:r w:rsidRPr="002536B0">
            <w:rPr>
              <w:lang w:val="en-GB"/>
            </w:rPr>
            <w:t xml:space="preserve">, </w:t>
          </w:r>
          <w:r w:rsidRPr="002536B0">
            <w:rPr>
              <w:i/>
              <w:lang w:val="en-GB"/>
            </w:rPr>
            <w:t>10</w:t>
          </w:r>
          <w:r w:rsidRPr="002536B0">
            <w:rPr>
              <w:lang w:val="en-GB"/>
            </w:rPr>
            <w:t>, 851, doi:10.3390/rs10060851.</w:t>
          </w:r>
        </w:p>
        <w:p w14:paraId="23E2FC09" w14:textId="77777777" w:rsidR="002536B0" w:rsidRDefault="002536B0" w:rsidP="002536B0">
          <w:pPr>
            <w:pStyle w:val="CitaviBibliographyEntry"/>
            <w:rPr>
              <w:lang w:val="en-GB"/>
            </w:rPr>
          </w:pPr>
          <w:r>
            <w:rPr>
              <w:lang w:val="en-GB"/>
            </w:rPr>
            <w:lastRenderedPageBreak/>
            <w:t>12.</w:t>
          </w:r>
          <w:r>
            <w:rPr>
              <w:lang w:val="en-GB"/>
            </w:rPr>
            <w:tab/>
          </w:r>
          <w:bookmarkStart w:id="63" w:name="_CTVL00127e42945e86845bdbcd8b8d9461bf360"/>
          <w:r>
            <w:rPr>
              <w:lang w:val="en-GB"/>
            </w:rPr>
            <w:t>Osco, L.P.; Marcato Junior, J.; Marques Ramos, A.P.; Castro Jorge, L.A. de; Fatholahi, S.N.; Andrade Silva, J. de; Matsubara, E.T.; Pistori, H.; Gonçalves, W.N.; Li, J. A review on deep learning in UAV remote sensing.</w:t>
          </w:r>
          <w:bookmarkEnd w:id="63"/>
          <w:r>
            <w:rPr>
              <w:lang w:val="en-GB"/>
            </w:rPr>
            <w:t xml:space="preserve"> </w:t>
          </w:r>
          <w:r w:rsidRPr="002536B0">
            <w:rPr>
              <w:i/>
              <w:lang w:val="en-GB"/>
            </w:rPr>
            <w:t>International Journal of Applied Earth Observation and Geoinformation</w:t>
          </w:r>
          <w:r w:rsidRPr="002536B0">
            <w:rPr>
              <w:lang w:val="en-GB"/>
            </w:rPr>
            <w:t xml:space="preserve"> </w:t>
          </w:r>
          <w:r w:rsidRPr="002536B0">
            <w:rPr>
              <w:b/>
              <w:lang w:val="en-GB"/>
            </w:rPr>
            <w:t>2021</w:t>
          </w:r>
          <w:r w:rsidRPr="002536B0">
            <w:rPr>
              <w:lang w:val="en-GB"/>
            </w:rPr>
            <w:t xml:space="preserve">, </w:t>
          </w:r>
          <w:r w:rsidRPr="002536B0">
            <w:rPr>
              <w:i/>
              <w:lang w:val="en-GB"/>
            </w:rPr>
            <w:t>102</w:t>
          </w:r>
          <w:r w:rsidRPr="002536B0">
            <w:rPr>
              <w:lang w:val="en-GB"/>
            </w:rPr>
            <w:t>, 102456, doi:10.1016/j.jag.2021.102456.</w:t>
          </w:r>
        </w:p>
        <w:p w14:paraId="79258C3A" w14:textId="77777777" w:rsidR="002536B0" w:rsidRDefault="002536B0" w:rsidP="002536B0">
          <w:pPr>
            <w:pStyle w:val="CitaviBibliographyEntry"/>
            <w:rPr>
              <w:lang w:val="en-GB"/>
            </w:rPr>
          </w:pPr>
          <w:r>
            <w:rPr>
              <w:lang w:val="en-GB"/>
            </w:rPr>
            <w:t>13.</w:t>
          </w:r>
          <w:r>
            <w:rPr>
              <w:lang w:val="en-GB"/>
            </w:rPr>
            <w:tab/>
          </w:r>
          <w:bookmarkStart w:id="64" w:name="_CTVL0015958b1c570604fb782fc7abef55e9d9b"/>
          <w:r>
            <w:rPr>
              <w:lang w:val="en-GB"/>
            </w:rPr>
            <w:t>Brigato, L.; Iocchi, L. A Close Look at Deep Learning with Small Data</w:t>
          </w:r>
          <w:bookmarkEnd w:id="64"/>
          <w:r>
            <w:rPr>
              <w:lang w:val="en-GB"/>
            </w:rPr>
            <w:t xml:space="preserve"> </w:t>
          </w:r>
          <w:r w:rsidRPr="002536B0">
            <w:rPr>
              <w:b/>
              <w:lang w:val="en-GB"/>
            </w:rPr>
            <w:t>2020</w:t>
          </w:r>
          <w:r w:rsidRPr="002536B0">
            <w:rPr>
              <w:lang w:val="en-GB"/>
            </w:rPr>
            <w:t>.</w:t>
          </w:r>
        </w:p>
        <w:p w14:paraId="5C23F5AF" w14:textId="77777777" w:rsidR="002536B0" w:rsidRDefault="002536B0" w:rsidP="002536B0">
          <w:pPr>
            <w:pStyle w:val="CitaviBibliographyEntry"/>
            <w:rPr>
              <w:lang w:val="en-GB"/>
            </w:rPr>
          </w:pPr>
          <w:r>
            <w:rPr>
              <w:lang w:val="en-GB"/>
            </w:rPr>
            <w:t>14.</w:t>
          </w:r>
          <w:r>
            <w:rPr>
              <w:lang w:val="en-GB"/>
            </w:rPr>
            <w:tab/>
          </w:r>
          <w:bookmarkStart w:id="65" w:name="_CTVL001a4021caf7cb5425b9dafdd493b5e2ac0"/>
          <w:r>
            <w:rPr>
              <w:lang w:val="en-GB"/>
            </w:rPr>
            <w:t>Zhang, C.; Bengio, S.; Hardt, M.; Recht, B.; Vinyals, O. Understanding deep learning requires rethinking generalization</w:t>
          </w:r>
          <w:bookmarkEnd w:id="65"/>
          <w:r>
            <w:rPr>
              <w:lang w:val="en-GB"/>
            </w:rPr>
            <w:t xml:space="preserve"> </w:t>
          </w:r>
          <w:r w:rsidRPr="002536B0">
            <w:rPr>
              <w:b/>
              <w:lang w:val="en-GB"/>
            </w:rPr>
            <w:t>2017</w:t>
          </w:r>
          <w:r w:rsidRPr="002536B0">
            <w:rPr>
              <w:lang w:val="en-GB"/>
            </w:rPr>
            <w:t>.</w:t>
          </w:r>
        </w:p>
        <w:p w14:paraId="6EA43538" w14:textId="77777777" w:rsidR="002536B0" w:rsidRDefault="002536B0" w:rsidP="002536B0">
          <w:pPr>
            <w:pStyle w:val="CitaviBibliographyEntry"/>
            <w:rPr>
              <w:lang w:val="en-GB"/>
            </w:rPr>
          </w:pPr>
          <w:r>
            <w:rPr>
              <w:lang w:val="en-GB"/>
            </w:rPr>
            <w:t>15.</w:t>
          </w:r>
          <w:r>
            <w:rPr>
              <w:lang w:val="en-GB"/>
            </w:rPr>
            <w:tab/>
          </w:r>
          <w:bookmarkStart w:id="66" w:name="_CTVL00100c373dbb74e4384901346e0998ae3b7"/>
          <w:r>
            <w:rPr>
              <w:lang w:val="en-GB"/>
            </w:rPr>
            <w:t>Kukačka, J.; Golkov, V.; Cremers, D. Regularization for Deep Learning: A Taxonomy</w:t>
          </w:r>
          <w:bookmarkEnd w:id="66"/>
          <w:r>
            <w:rPr>
              <w:lang w:val="en-GB"/>
            </w:rPr>
            <w:t xml:space="preserve"> </w:t>
          </w:r>
          <w:r w:rsidRPr="002536B0">
            <w:rPr>
              <w:b/>
              <w:lang w:val="en-GB"/>
            </w:rPr>
            <w:t>2017</w:t>
          </w:r>
          <w:r w:rsidRPr="002536B0">
            <w:rPr>
              <w:lang w:val="en-GB"/>
            </w:rPr>
            <w:t>.</w:t>
          </w:r>
        </w:p>
        <w:p w14:paraId="35F21F47" w14:textId="77777777" w:rsidR="002536B0" w:rsidRDefault="002536B0" w:rsidP="002536B0">
          <w:pPr>
            <w:pStyle w:val="CitaviBibliographyEntry"/>
            <w:rPr>
              <w:lang w:val="en-GB"/>
            </w:rPr>
          </w:pPr>
          <w:r>
            <w:rPr>
              <w:lang w:val="en-GB"/>
            </w:rPr>
            <w:t>16.</w:t>
          </w:r>
          <w:r>
            <w:rPr>
              <w:lang w:val="en-GB"/>
            </w:rPr>
            <w:tab/>
          </w:r>
          <w:bookmarkStart w:id="67" w:name="_CTVL001fd16a026cee14bf0a3e7f971b5bbf430"/>
          <w:r>
            <w:rPr>
              <w:lang w:val="en-GB"/>
            </w:rPr>
            <w:t>Delerue, F. Positive Plant-Plant interactions and spatial Patterns in Pyrenean Post-mine tailings (SixP). Available online: https://sixp.inria.fr/en/ (accessed on 1 September 2022).</w:t>
          </w:r>
        </w:p>
        <w:bookmarkEnd w:id="67"/>
        <w:p w14:paraId="2763D801" w14:textId="77777777" w:rsidR="002536B0" w:rsidRDefault="002536B0" w:rsidP="002536B0">
          <w:pPr>
            <w:pStyle w:val="CitaviBibliographyEntry"/>
            <w:rPr>
              <w:lang w:val="en-GB"/>
            </w:rPr>
          </w:pPr>
          <w:r>
            <w:rPr>
              <w:lang w:val="en-GB"/>
            </w:rPr>
            <w:t>17.</w:t>
          </w:r>
          <w:r>
            <w:rPr>
              <w:lang w:val="en-GB"/>
            </w:rPr>
            <w:tab/>
          </w:r>
          <w:bookmarkStart w:id="68" w:name="_CTVL00182efd19ab5f145b3a2908bcdfb6aaafa"/>
          <w:r>
            <w:rPr>
              <w:lang w:val="en-GB"/>
            </w:rPr>
            <w:t>Breiman, L. Random Forests.</w:t>
          </w:r>
          <w:bookmarkEnd w:id="68"/>
          <w:r>
            <w:rPr>
              <w:lang w:val="en-GB"/>
            </w:rPr>
            <w:t xml:space="preserve"> </w:t>
          </w:r>
          <w:r w:rsidRPr="002536B0">
            <w:rPr>
              <w:i/>
              <w:lang w:val="en-GB"/>
            </w:rPr>
            <w:t>Machine Learning</w:t>
          </w:r>
          <w:r w:rsidRPr="002536B0">
            <w:rPr>
              <w:lang w:val="en-GB"/>
            </w:rPr>
            <w:t xml:space="preserve"> </w:t>
          </w:r>
          <w:r w:rsidRPr="002536B0">
            <w:rPr>
              <w:b/>
              <w:lang w:val="en-GB"/>
            </w:rPr>
            <w:t>2001</w:t>
          </w:r>
          <w:r w:rsidRPr="002536B0">
            <w:rPr>
              <w:lang w:val="en-GB"/>
            </w:rPr>
            <w:t xml:space="preserve">, </w:t>
          </w:r>
          <w:r w:rsidRPr="002536B0">
            <w:rPr>
              <w:i/>
              <w:lang w:val="en-GB"/>
            </w:rPr>
            <w:t>45</w:t>
          </w:r>
          <w:r w:rsidRPr="002536B0">
            <w:rPr>
              <w:lang w:val="en-GB"/>
            </w:rPr>
            <w:t>, 5–32, doi:10.1023/A:1010933404324.</w:t>
          </w:r>
        </w:p>
        <w:p w14:paraId="02930859" w14:textId="77777777" w:rsidR="002536B0" w:rsidRDefault="002536B0" w:rsidP="002536B0">
          <w:pPr>
            <w:pStyle w:val="CitaviBibliographyEntry"/>
            <w:rPr>
              <w:lang w:val="en-GB"/>
            </w:rPr>
          </w:pPr>
          <w:r>
            <w:rPr>
              <w:lang w:val="en-GB"/>
            </w:rPr>
            <w:t>18.</w:t>
          </w:r>
          <w:r>
            <w:rPr>
              <w:lang w:val="en-GB"/>
            </w:rPr>
            <w:tab/>
          </w:r>
          <w:bookmarkStart w:id="69" w:name="_CTVL001681c3103eae447c4bc8d7b802cc89ea7"/>
          <w:r>
            <w:rPr>
              <w:lang w:val="en-GB"/>
            </w:rPr>
            <w:t>Belgiu, M.; Drăguţ, L. Random forest in remote sensing: A review of applications and future directions.</w:t>
          </w:r>
          <w:bookmarkEnd w:id="69"/>
          <w:r>
            <w:rPr>
              <w:lang w:val="en-GB"/>
            </w:rPr>
            <w:t xml:space="preserve"> </w:t>
          </w:r>
          <w:r w:rsidRPr="002536B0">
            <w:rPr>
              <w:i/>
              <w:lang w:val="en-GB"/>
            </w:rPr>
            <w:t>ISPRS Journal of Photogrammetry and Remote Sensing</w:t>
          </w:r>
          <w:r w:rsidRPr="002536B0">
            <w:rPr>
              <w:lang w:val="en-GB"/>
            </w:rPr>
            <w:t xml:space="preserve"> </w:t>
          </w:r>
          <w:r w:rsidRPr="002536B0">
            <w:rPr>
              <w:b/>
              <w:lang w:val="en-GB"/>
            </w:rPr>
            <w:t>2016</w:t>
          </w:r>
          <w:r w:rsidRPr="002536B0">
            <w:rPr>
              <w:lang w:val="en-GB"/>
            </w:rPr>
            <w:t xml:space="preserve">, </w:t>
          </w:r>
          <w:r w:rsidRPr="002536B0">
            <w:rPr>
              <w:i/>
              <w:lang w:val="en-GB"/>
            </w:rPr>
            <w:t>114</w:t>
          </w:r>
          <w:r w:rsidRPr="002536B0">
            <w:rPr>
              <w:lang w:val="en-GB"/>
            </w:rPr>
            <w:t>, 24–31, doi:10.1016/j.isprsjprs.2016.01.011.</w:t>
          </w:r>
        </w:p>
        <w:p w14:paraId="0BC2680D" w14:textId="77777777" w:rsidR="002536B0" w:rsidRDefault="002536B0" w:rsidP="002536B0">
          <w:pPr>
            <w:pStyle w:val="CitaviBibliographyEntry"/>
            <w:rPr>
              <w:lang w:val="en-GB"/>
            </w:rPr>
          </w:pPr>
          <w:r w:rsidRPr="002536B0">
            <w:t>19.</w:t>
          </w:r>
          <w:r w:rsidRPr="002536B0">
            <w:tab/>
          </w:r>
          <w:bookmarkStart w:id="70" w:name="_CTVL0019d1e47cad32d4787a9ba0d9d62f0638d"/>
          <w:r w:rsidRPr="002536B0">
            <w:t>Bank, D.; Koenigstein, N.; Giryes, R.</w:t>
          </w:r>
          <w:bookmarkEnd w:id="70"/>
          <w:r w:rsidRPr="002536B0">
            <w:t xml:space="preserve"> </w:t>
          </w:r>
          <w:r w:rsidRPr="002536B0">
            <w:rPr>
              <w:i/>
            </w:rPr>
            <w:t>Autoencoders</w:t>
          </w:r>
          <w:r w:rsidRPr="002536B0">
            <w:t xml:space="preserve">, 2020. </w:t>
          </w:r>
          <w:r w:rsidRPr="002536B0">
            <w:rPr>
              <w:lang w:val="en-GB"/>
            </w:rPr>
            <w:t>Available online: http://arxiv.org/pdf/2003.05991v2.</w:t>
          </w:r>
        </w:p>
        <w:p w14:paraId="54896805" w14:textId="77777777" w:rsidR="002536B0" w:rsidRDefault="002536B0" w:rsidP="002536B0">
          <w:pPr>
            <w:pStyle w:val="CitaviBibliographyEntry"/>
            <w:rPr>
              <w:lang w:val="en-GB"/>
            </w:rPr>
          </w:pPr>
          <w:r>
            <w:rPr>
              <w:lang w:val="en-GB"/>
            </w:rPr>
            <w:t>20.</w:t>
          </w:r>
          <w:r>
            <w:rPr>
              <w:lang w:val="en-GB"/>
            </w:rPr>
            <w:tab/>
          </w:r>
          <w:bookmarkStart w:id="71" w:name="_CTVL00168cd6363e57d454480de329a764849c8"/>
          <w:r>
            <w:rPr>
              <w:lang w:val="en-GB"/>
            </w:rPr>
            <w:t>Wang, Y.; Yao, H.; Zhao, S. Auto-encoder based dimensionality reduction.</w:t>
          </w:r>
          <w:bookmarkEnd w:id="71"/>
          <w:r>
            <w:rPr>
              <w:lang w:val="en-GB"/>
            </w:rPr>
            <w:t xml:space="preserve"> </w:t>
          </w:r>
          <w:r w:rsidRPr="002536B0">
            <w:rPr>
              <w:i/>
              <w:lang w:val="en-GB"/>
            </w:rPr>
            <w:t>Neurocomputing</w:t>
          </w:r>
          <w:r w:rsidRPr="002536B0">
            <w:rPr>
              <w:lang w:val="en-GB"/>
            </w:rPr>
            <w:t xml:space="preserve"> </w:t>
          </w:r>
          <w:r w:rsidRPr="002536B0">
            <w:rPr>
              <w:b/>
              <w:lang w:val="en-GB"/>
            </w:rPr>
            <w:t>2016</w:t>
          </w:r>
          <w:r w:rsidRPr="002536B0">
            <w:rPr>
              <w:lang w:val="en-GB"/>
            </w:rPr>
            <w:t xml:space="preserve">, </w:t>
          </w:r>
          <w:r w:rsidRPr="002536B0">
            <w:rPr>
              <w:i/>
              <w:lang w:val="en-GB"/>
            </w:rPr>
            <w:t>184</w:t>
          </w:r>
          <w:r w:rsidRPr="002536B0">
            <w:rPr>
              <w:lang w:val="en-GB"/>
            </w:rPr>
            <w:t>, 232–242, doi:10.1016/j.neucom.2015.08.104.</w:t>
          </w:r>
        </w:p>
        <w:p w14:paraId="7DE13333" w14:textId="77777777" w:rsidR="002536B0" w:rsidRDefault="002536B0" w:rsidP="002536B0">
          <w:pPr>
            <w:pStyle w:val="CitaviBibliographyEntry"/>
            <w:rPr>
              <w:lang w:val="en-GB"/>
            </w:rPr>
          </w:pPr>
          <w:r>
            <w:rPr>
              <w:lang w:val="en-GB"/>
            </w:rPr>
            <w:t>21.</w:t>
          </w:r>
          <w:r>
            <w:rPr>
              <w:lang w:val="en-GB"/>
            </w:rPr>
            <w:tab/>
          </w:r>
          <w:bookmarkStart w:id="72" w:name="_CTVL00168a783fa47be4c6fa1b397d7e152ecdf"/>
          <w:r>
            <w:rPr>
              <w:lang w:val="en-GB"/>
            </w:rPr>
            <w:t>Dong, G.; Liao, G.; Liu, H.; Kuang, G. A Review of the Autoencoder and Its Variants: A Comparative Perspective from Target Recognition in Synthetic-Aperture Radar Images.</w:t>
          </w:r>
          <w:bookmarkEnd w:id="72"/>
          <w:r>
            <w:rPr>
              <w:lang w:val="en-GB"/>
            </w:rPr>
            <w:t xml:space="preserve"> </w:t>
          </w:r>
          <w:r w:rsidRPr="002536B0">
            <w:rPr>
              <w:i/>
              <w:lang w:val="en-GB"/>
            </w:rPr>
            <w:t>IEEE Geosci. Remote Sens. Mag.</w:t>
          </w:r>
          <w:r w:rsidRPr="002536B0">
            <w:rPr>
              <w:lang w:val="en-GB"/>
            </w:rPr>
            <w:t xml:space="preserve"> </w:t>
          </w:r>
          <w:r w:rsidRPr="002536B0">
            <w:rPr>
              <w:b/>
              <w:lang w:val="en-GB"/>
            </w:rPr>
            <w:t>2018</w:t>
          </w:r>
          <w:r w:rsidRPr="002536B0">
            <w:rPr>
              <w:lang w:val="en-GB"/>
            </w:rPr>
            <w:t xml:space="preserve">, </w:t>
          </w:r>
          <w:r w:rsidRPr="002536B0">
            <w:rPr>
              <w:i/>
              <w:lang w:val="en-GB"/>
            </w:rPr>
            <w:t>6</w:t>
          </w:r>
          <w:r w:rsidRPr="002536B0">
            <w:rPr>
              <w:lang w:val="en-GB"/>
            </w:rPr>
            <w:t>, 44–68, doi:10.1109/MGRS.2018.2853555.</w:t>
          </w:r>
        </w:p>
        <w:p w14:paraId="7EDEA4BE" w14:textId="77777777" w:rsidR="002536B0" w:rsidRDefault="002536B0" w:rsidP="002536B0">
          <w:pPr>
            <w:pStyle w:val="CitaviBibliographyEntry"/>
            <w:rPr>
              <w:lang w:val="en-GB"/>
            </w:rPr>
          </w:pPr>
          <w:r>
            <w:rPr>
              <w:lang w:val="en-GB"/>
            </w:rPr>
            <w:t>22.</w:t>
          </w:r>
          <w:r>
            <w:rPr>
              <w:lang w:val="en-GB"/>
            </w:rPr>
            <w:tab/>
          </w:r>
          <w:bookmarkStart w:id="73" w:name="_CTVL00191d8d30d36864bff8135505f4718ba57"/>
          <w:r>
            <w:rPr>
              <w:lang w:val="en-GB"/>
            </w:rPr>
            <w:t>Tschannen, M.; Bachem, O.; Lucic, M.</w:t>
          </w:r>
          <w:bookmarkEnd w:id="73"/>
          <w:r>
            <w:rPr>
              <w:lang w:val="en-GB"/>
            </w:rPr>
            <w:t xml:space="preserve"> </w:t>
          </w:r>
          <w:r w:rsidRPr="002536B0">
            <w:rPr>
              <w:i/>
              <w:lang w:val="en-GB"/>
            </w:rPr>
            <w:t>Recent Advances in Autoencoder-Based Representation Learning</w:t>
          </w:r>
          <w:r w:rsidRPr="002536B0">
            <w:rPr>
              <w:lang w:val="en-GB"/>
            </w:rPr>
            <w:t>, 2018. Available online: http://arxiv.org/pdf/1812.05069v1.</w:t>
          </w:r>
        </w:p>
        <w:p w14:paraId="56D3FAF8" w14:textId="77777777" w:rsidR="002536B0" w:rsidRDefault="002536B0" w:rsidP="002536B0">
          <w:pPr>
            <w:pStyle w:val="CitaviBibliographyEntry"/>
            <w:rPr>
              <w:lang w:val="en-GB"/>
            </w:rPr>
          </w:pPr>
          <w:r>
            <w:rPr>
              <w:lang w:val="en-GB"/>
            </w:rPr>
            <w:t>23.</w:t>
          </w:r>
          <w:r>
            <w:rPr>
              <w:lang w:val="en-GB"/>
            </w:rPr>
            <w:tab/>
          </w:r>
          <w:bookmarkStart w:id="74" w:name="_CTVL001005538e0df6e41cc94e726e4da5e6f47"/>
          <w:r>
            <w:rPr>
              <w:lang w:val="en-GB"/>
            </w:rPr>
            <w:t>Ioffe, S.; Szegedy, C. Batch Normalization: Accelerating Deep Network Training by Reducing Internal Covariate Shift</w:t>
          </w:r>
          <w:bookmarkEnd w:id="74"/>
          <w:r>
            <w:rPr>
              <w:lang w:val="en-GB"/>
            </w:rPr>
            <w:t xml:space="preserve"> </w:t>
          </w:r>
          <w:r w:rsidRPr="002536B0">
            <w:rPr>
              <w:b/>
              <w:lang w:val="en-GB"/>
            </w:rPr>
            <w:t>2015</w:t>
          </w:r>
          <w:r w:rsidRPr="002536B0">
            <w:rPr>
              <w:lang w:val="en-GB"/>
            </w:rPr>
            <w:t>.</w:t>
          </w:r>
        </w:p>
        <w:p w14:paraId="6EE6D208" w14:textId="77777777" w:rsidR="002536B0" w:rsidRDefault="002536B0" w:rsidP="002536B0">
          <w:pPr>
            <w:pStyle w:val="CitaviBibliographyEntry"/>
            <w:rPr>
              <w:lang w:val="en-GB"/>
            </w:rPr>
          </w:pPr>
          <w:r>
            <w:rPr>
              <w:lang w:val="en-GB"/>
            </w:rPr>
            <w:t>24.</w:t>
          </w:r>
          <w:r>
            <w:rPr>
              <w:lang w:val="en-GB"/>
            </w:rPr>
            <w:tab/>
          </w:r>
          <w:bookmarkStart w:id="75" w:name="_CTVL001e24f08af40984e1aaaf0ab8be8936f3f"/>
          <w:r>
            <w:rPr>
              <w:lang w:val="en-GB"/>
            </w:rPr>
            <w:t>Srivastava, N.; Hinton, G.E.; Krizhevsky, A.; Sutskever, I.; Salakhutdinov, R.R. Dropout: A Simple Way to Prevent Neural Networks from Overfitting.</w:t>
          </w:r>
          <w:bookmarkEnd w:id="75"/>
          <w:r>
            <w:rPr>
              <w:lang w:val="en-GB"/>
            </w:rPr>
            <w:t xml:space="preserve"> </w:t>
          </w:r>
          <w:r w:rsidRPr="002536B0">
            <w:rPr>
              <w:i/>
              <w:lang w:val="en-GB"/>
            </w:rPr>
            <w:t>Journal of Machine Learning Research</w:t>
          </w:r>
          <w:r w:rsidRPr="002536B0">
            <w:rPr>
              <w:lang w:val="en-GB"/>
            </w:rPr>
            <w:t xml:space="preserve"> </w:t>
          </w:r>
          <w:r w:rsidRPr="002536B0">
            <w:rPr>
              <w:b/>
              <w:lang w:val="en-GB"/>
            </w:rPr>
            <w:t>2014</w:t>
          </w:r>
          <w:r w:rsidRPr="002536B0">
            <w:rPr>
              <w:lang w:val="en-GB"/>
            </w:rPr>
            <w:t xml:space="preserve">, </w:t>
          </w:r>
          <w:r w:rsidRPr="002536B0">
            <w:rPr>
              <w:i/>
              <w:lang w:val="en-GB"/>
            </w:rPr>
            <w:t>15</w:t>
          </w:r>
          <w:r w:rsidRPr="002536B0">
            <w:rPr>
              <w:lang w:val="en-GB"/>
            </w:rPr>
            <w:t>, 1929–1958.</w:t>
          </w:r>
        </w:p>
        <w:p w14:paraId="41FD9042" w14:textId="77777777" w:rsidR="002536B0" w:rsidRDefault="002536B0" w:rsidP="002536B0">
          <w:pPr>
            <w:pStyle w:val="CitaviBibliographyEntry"/>
            <w:rPr>
              <w:lang w:val="en-GB"/>
            </w:rPr>
          </w:pPr>
          <w:r>
            <w:rPr>
              <w:lang w:val="en-GB"/>
            </w:rPr>
            <w:t>25.</w:t>
          </w:r>
          <w:r>
            <w:rPr>
              <w:lang w:val="en-GB"/>
            </w:rPr>
            <w:tab/>
          </w:r>
          <w:bookmarkStart w:id="76" w:name="_CTVL00120efc605b6ba4cd5ab5d2bc00079b0d9"/>
          <w:r>
            <w:rPr>
              <w:lang w:val="en-GB"/>
            </w:rPr>
            <w:t>Zhang, R.; Isola, P.; Efros, A.A.; Shechtman, E.; Wang, O.</w:t>
          </w:r>
          <w:bookmarkEnd w:id="76"/>
          <w:r>
            <w:rPr>
              <w:lang w:val="en-GB"/>
            </w:rPr>
            <w:t xml:space="preserve"> </w:t>
          </w:r>
          <w:r w:rsidRPr="002536B0">
            <w:rPr>
              <w:i/>
              <w:lang w:val="en-GB"/>
            </w:rPr>
            <w:t>The Unreasonable Effectiveness of Deep Features as a Perceptual Metric</w:t>
          </w:r>
          <w:r w:rsidRPr="002536B0">
            <w:rPr>
              <w:lang w:val="en-GB"/>
            </w:rPr>
            <w:t>, 2018. Available online: http://arxiv.org/pdf/1801.03924v2.</w:t>
          </w:r>
        </w:p>
        <w:p w14:paraId="6675529C" w14:textId="77777777" w:rsidR="002536B0" w:rsidRDefault="002536B0" w:rsidP="002536B0">
          <w:pPr>
            <w:pStyle w:val="CitaviBibliographyEntry"/>
            <w:rPr>
              <w:lang w:val="en-GB"/>
            </w:rPr>
          </w:pPr>
          <w:r>
            <w:rPr>
              <w:lang w:val="en-GB"/>
            </w:rPr>
            <w:t>26.</w:t>
          </w:r>
          <w:r>
            <w:rPr>
              <w:lang w:val="en-GB"/>
            </w:rPr>
            <w:tab/>
          </w:r>
          <w:bookmarkStart w:id="77" w:name="_CTVL00178abe6cb6a2b47e19d3a212497602096"/>
          <w:r>
            <w:rPr>
              <w:lang w:val="en-GB"/>
            </w:rPr>
            <w:t>van der Maaten, L.; Hinton, G.E. Visualizing Data using t-SNE.</w:t>
          </w:r>
          <w:bookmarkEnd w:id="77"/>
          <w:r>
            <w:rPr>
              <w:lang w:val="en-GB"/>
            </w:rPr>
            <w:t xml:space="preserve"> </w:t>
          </w:r>
          <w:r w:rsidRPr="002536B0">
            <w:rPr>
              <w:i/>
              <w:lang w:val="en-GB"/>
            </w:rPr>
            <w:t>Journal of Machine Learning Research</w:t>
          </w:r>
          <w:r w:rsidRPr="002536B0">
            <w:rPr>
              <w:lang w:val="en-GB"/>
            </w:rPr>
            <w:t xml:space="preserve"> </w:t>
          </w:r>
          <w:r w:rsidRPr="002536B0">
            <w:rPr>
              <w:b/>
              <w:lang w:val="en-GB"/>
            </w:rPr>
            <w:t>2008</w:t>
          </w:r>
          <w:r w:rsidRPr="002536B0">
            <w:rPr>
              <w:lang w:val="en-GB"/>
            </w:rPr>
            <w:t>, 2579–2605.</w:t>
          </w:r>
        </w:p>
        <w:p w14:paraId="2A36C263" w14:textId="77777777" w:rsidR="002536B0" w:rsidRDefault="002536B0" w:rsidP="002536B0">
          <w:pPr>
            <w:pStyle w:val="CitaviBibliographyEntry"/>
            <w:rPr>
              <w:lang w:val="en-GB"/>
            </w:rPr>
          </w:pPr>
          <w:r>
            <w:rPr>
              <w:lang w:val="en-GB"/>
            </w:rPr>
            <w:t>27.</w:t>
          </w:r>
          <w:r>
            <w:rPr>
              <w:lang w:val="en-GB"/>
            </w:rPr>
            <w:tab/>
          </w:r>
          <w:bookmarkStart w:id="78" w:name="_CTVL001965c49771c5e4e5eb8b4cafc43d9fc0b"/>
          <w:r>
            <w:rPr>
              <w:lang w:val="en-GB"/>
            </w:rPr>
            <w:t>Castillo-Navarro, J.; Le Saux, B.; Boulch, A.; Audebert, N.; Lefèvre, S.</w:t>
          </w:r>
          <w:bookmarkEnd w:id="78"/>
          <w:r>
            <w:rPr>
              <w:lang w:val="en-GB"/>
            </w:rPr>
            <w:t xml:space="preserve"> </w:t>
          </w:r>
          <w:r w:rsidRPr="002536B0">
            <w:rPr>
              <w:i/>
              <w:lang w:val="en-GB"/>
            </w:rPr>
            <w:t>Semi-Supervised Semantic Segmentation in Earth Observation: The MiniFrance Suite, Dataset Analysis and Multi-task Network Study</w:t>
          </w:r>
          <w:r w:rsidRPr="002536B0">
            <w:rPr>
              <w:lang w:val="en-GB"/>
            </w:rPr>
            <w:t>, 2020. Available online: http://arxiv.org/pdf/2010.07830v1.</w:t>
          </w:r>
        </w:p>
        <w:p w14:paraId="1B1505CC" w14:textId="77777777" w:rsidR="002536B0" w:rsidRDefault="002536B0" w:rsidP="002536B0">
          <w:pPr>
            <w:pStyle w:val="CitaviBibliographyEntry"/>
            <w:rPr>
              <w:lang w:val="en-GB"/>
            </w:rPr>
          </w:pPr>
          <w:r>
            <w:rPr>
              <w:lang w:val="en-GB"/>
            </w:rPr>
            <w:lastRenderedPageBreak/>
            <w:t>28.</w:t>
          </w:r>
          <w:r>
            <w:rPr>
              <w:lang w:val="en-GB"/>
            </w:rPr>
            <w:tab/>
          </w:r>
          <w:bookmarkStart w:id="79" w:name="_CTVL001bd96046bfef045bea8c1490a6a67a716"/>
          <w:r>
            <w:rPr>
              <w:lang w:val="en-GB"/>
            </w:rPr>
            <w:t>Wattenberg, M.; Viégas, F.; Johnson, I. How to Use t-SNE Effectively.</w:t>
          </w:r>
          <w:bookmarkEnd w:id="79"/>
          <w:r>
            <w:rPr>
              <w:lang w:val="en-GB"/>
            </w:rPr>
            <w:t xml:space="preserve"> </w:t>
          </w:r>
          <w:r w:rsidRPr="002536B0">
            <w:rPr>
              <w:i/>
              <w:lang w:val="en-GB"/>
            </w:rPr>
            <w:t>Distill</w:t>
          </w:r>
          <w:r w:rsidRPr="002536B0">
            <w:rPr>
              <w:lang w:val="en-GB"/>
            </w:rPr>
            <w:t xml:space="preserve"> </w:t>
          </w:r>
          <w:r w:rsidRPr="002536B0">
            <w:rPr>
              <w:b/>
              <w:lang w:val="en-GB"/>
            </w:rPr>
            <w:t>2016</w:t>
          </w:r>
          <w:r w:rsidRPr="002536B0">
            <w:rPr>
              <w:lang w:val="en-GB"/>
            </w:rPr>
            <w:t xml:space="preserve">, </w:t>
          </w:r>
          <w:r w:rsidRPr="002536B0">
            <w:rPr>
              <w:i/>
              <w:lang w:val="en-GB"/>
            </w:rPr>
            <w:t>1</w:t>
          </w:r>
          <w:r w:rsidRPr="002536B0">
            <w:rPr>
              <w:lang w:val="en-GB"/>
            </w:rPr>
            <w:t>, e2, doi:10.23915/distill.00002.</w:t>
          </w:r>
        </w:p>
        <w:p w14:paraId="5AFED25F" w14:textId="77777777" w:rsidR="002536B0" w:rsidRDefault="002536B0" w:rsidP="002536B0">
          <w:pPr>
            <w:pStyle w:val="CitaviBibliographyEntry"/>
            <w:rPr>
              <w:lang w:val="en-GB"/>
            </w:rPr>
          </w:pPr>
          <w:r>
            <w:rPr>
              <w:lang w:val="en-GB"/>
            </w:rPr>
            <w:t>29.</w:t>
          </w:r>
          <w:r>
            <w:rPr>
              <w:lang w:val="en-GB"/>
            </w:rPr>
            <w:tab/>
          </w:r>
          <w:bookmarkStart w:id="80" w:name="_CTVL001dea75ab2c17a49cda0a07387184fe179"/>
          <w:r>
            <w:rPr>
              <w:lang w:val="en-GB"/>
            </w:rPr>
            <w:t>Khan, A.; Sohail, A.; Zahoora, U.; Qureshi, A.S. A survey of the recent architectures of deep convolutional neural networks.</w:t>
          </w:r>
          <w:bookmarkEnd w:id="80"/>
          <w:r>
            <w:rPr>
              <w:lang w:val="en-GB"/>
            </w:rPr>
            <w:t xml:space="preserve"> </w:t>
          </w:r>
          <w:r w:rsidRPr="002536B0">
            <w:rPr>
              <w:i/>
              <w:lang w:val="en-GB"/>
            </w:rPr>
            <w:t>Artif Intell Rev</w:t>
          </w:r>
          <w:r w:rsidRPr="002536B0">
            <w:rPr>
              <w:lang w:val="en-GB"/>
            </w:rPr>
            <w:t xml:space="preserve"> </w:t>
          </w:r>
          <w:r w:rsidRPr="002536B0">
            <w:rPr>
              <w:b/>
              <w:lang w:val="en-GB"/>
            </w:rPr>
            <w:t>2020</w:t>
          </w:r>
          <w:r w:rsidRPr="002536B0">
            <w:rPr>
              <w:lang w:val="en-GB"/>
            </w:rPr>
            <w:t xml:space="preserve">, </w:t>
          </w:r>
          <w:r w:rsidRPr="002536B0">
            <w:rPr>
              <w:i/>
              <w:lang w:val="en-GB"/>
            </w:rPr>
            <w:t>53</w:t>
          </w:r>
          <w:r w:rsidRPr="002536B0">
            <w:rPr>
              <w:lang w:val="en-GB"/>
            </w:rPr>
            <w:t>, 5455–5516, doi:10.1007/s10462-020-09825-6.</w:t>
          </w:r>
        </w:p>
        <w:p w14:paraId="0219F64E" w14:textId="77777777" w:rsidR="002536B0" w:rsidRDefault="002536B0" w:rsidP="002536B0">
          <w:pPr>
            <w:pStyle w:val="CitaviBibliographyEntry"/>
            <w:rPr>
              <w:lang w:val="en-GB"/>
            </w:rPr>
          </w:pPr>
          <w:r>
            <w:rPr>
              <w:lang w:val="en-GB"/>
            </w:rPr>
            <w:t>30.</w:t>
          </w:r>
          <w:r>
            <w:rPr>
              <w:lang w:val="en-GB"/>
            </w:rPr>
            <w:tab/>
          </w:r>
          <w:bookmarkStart w:id="81" w:name="_CTVL00188df36746fc34c3caca8ed727d57f771"/>
          <w:r>
            <w:rPr>
              <w:lang w:val="en-GB"/>
            </w:rPr>
            <w:t>Alzubaidi, L.; Zhang, J.; Humaidi, A.J.; Al-Dujaili, A.; Duan, Y.; Al-Shamma, O.; Santamaría, J.; Fadhel, M.A.; Al-Amidie, M.; Farhan, L. Review of deep learning: concepts, CNN architectures, challenges, applications, future directions.</w:t>
          </w:r>
          <w:bookmarkEnd w:id="81"/>
          <w:r>
            <w:rPr>
              <w:lang w:val="en-GB"/>
            </w:rPr>
            <w:t xml:space="preserve"> </w:t>
          </w:r>
          <w:r w:rsidRPr="002536B0">
            <w:rPr>
              <w:i/>
              <w:lang w:val="en-GB"/>
            </w:rPr>
            <w:t>J. Big Data</w:t>
          </w:r>
          <w:r w:rsidRPr="002536B0">
            <w:rPr>
              <w:lang w:val="en-GB"/>
            </w:rPr>
            <w:t xml:space="preserve"> </w:t>
          </w:r>
          <w:r w:rsidRPr="002536B0">
            <w:rPr>
              <w:b/>
              <w:lang w:val="en-GB"/>
            </w:rPr>
            <w:t>2021</w:t>
          </w:r>
          <w:r w:rsidRPr="002536B0">
            <w:rPr>
              <w:lang w:val="en-GB"/>
            </w:rPr>
            <w:t xml:space="preserve">, </w:t>
          </w:r>
          <w:r w:rsidRPr="002536B0">
            <w:rPr>
              <w:i/>
              <w:lang w:val="en-GB"/>
            </w:rPr>
            <w:t>8</w:t>
          </w:r>
          <w:r w:rsidRPr="002536B0">
            <w:rPr>
              <w:lang w:val="en-GB"/>
            </w:rPr>
            <w:t>, 53, doi:10.1186/s40537-021-00444-8.</w:t>
          </w:r>
        </w:p>
        <w:p w14:paraId="000EB05C" w14:textId="77777777" w:rsidR="002536B0" w:rsidRDefault="002536B0" w:rsidP="002536B0">
          <w:pPr>
            <w:pStyle w:val="CitaviBibliographyEntry"/>
            <w:rPr>
              <w:lang w:val="en-GB"/>
            </w:rPr>
          </w:pPr>
          <w:r>
            <w:rPr>
              <w:lang w:val="en-GB"/>
            </w:rPr>
            <w:t>31.</w:t>
          </w:r>
          <w:r>
            <w:rPr>
              <w:lang w:val="en-GB"/>
            </w:rPr>
            <w:tab/>
          </w:r>
          <w:bookmarkStart w:id="82" w:name="_CTVL0018899605a7b1642388214a7dac5b04d2d"/>
          <w:r>
            <w:rPr>
              <w:lang w:val="en-GB"/>
            </w:rPr>
            <w:t>He, K.; Zhang, X.; Ren, S.; Sun, J. Deep Residual Learning for Image Recognition</w:t>
          </w:r>
          <w:bookmarkEnd w:id="82"/>
          <w:r>
            <w:rPr>
              <w:lang w:val="en-GB"/>
            </w:rPr>
            <w:t xml:space="preserve"> </w:t>
          </w:r>
          <w:r w:rsidRPr="002536B0">
            <w:rPr>
              <w:b/>
              <w:lang w:val="en-GB"/>
            </w:rPr>
            <w:t>2015</w:t>
          </w:r>
          <w:r w:rsidRPr="002536B0">
            <w:rPr>
              <w:lang w:val="en-GB"/>
            </w:rPr>
            <w:t>.</w:t>
          </w:r>
        </w:p>
        <w:p w14:paraId="439C841C" w14:textId="77777777" w:rsidR="002536B0" w:rsidRDefault="002536B0" w:rsidP="002536B0">
          <w:pPr>
            <w:pStyle w:val="CitaviBibliographyEntry"/>
            <w:rPr>
              <w:lang w:val="en-GB"/>
            </w:rPr>
          </w:pPr>
          <w:r>
            <w:rPr>
              <w:lang w:val="en-GB"/>
            </w:rPr>
            <w:t>32.</w:t>
          </w:r>
          <w:r>
            <w:rPr>
              <w:lang w:val="en-GB"/>
            </w:rPr>
            <w:tab/>
          </w:r>
          <w:bookmarkStart w:id="83" w:name="_CTVL001ba2ccee31d4f4cea803026fe6a4350bf"/>
          <w:r>
            <w:rPr>
              <w:lang w:val="en-GB"/>
            </w:rPr>
            <w:t>Tan, M.; Le V, Q. EfficientNet: Rethinking Model Scaling for Convolutional Neural Networks.</w:t>
          </w:r>
          <w:bookmarkEnd w:id="83"/>
          <w:r>
            <w:rPr>
              <w:lang w:val="en-GB"/>
            </w:rPr>
            <w:t xml:space="preserve"> </w:t>
          </w:r>
          <w:r w:rsidRPr="002536B0">
            <w:rPr>
              <w:i/>
              <w:lang w:val="en-GB"/>
            </w:rPr>
            <w:t>International Conference on Machine Learning</w:t>
          </w:r>
          <w:r w:rsidRPr="002536B0">
            <w:rPr>
              <w:lang w:val="en-GB"/>
            </w:rPr>
            <w:t xml:space="preserve"> </w:t>
          </w:r>
          <w:r w:rsidRPr="002536B0">
            <w:rPr>
              <w:b/>
              <w:lang w:val="en-GB"/>
            </w:rPr>
            <w:t>2019</w:t>
          </w:r>
          <w:r w:rsidRPr="002536B0">
            <w:rPr>
              <w:lang w:val="en-GB"/>
            </w:rPr>
            <w:t>.</w:t>
          </w:r>
        </w:p>
        <w:p w14:paraId="38F619AC" w14:textId="61FFAB38" w:rsidR="00270BB0" w:rsidRDefault="002536B0" w:rsidP="002536B0">
          <w:pPr>
            <w:pStyle w:val="CitaviBibliographyEntry"/>
            <w:rPr>
              <w:lang w:val="en-GB"/>
            </w:rPr>
          </w:pPr>
          <w:r>
            <w:rPr>
              <w:lang w:val="en-GB"/>
            </w:rPr>
            <w:t>33.</w:t>
          </w:r>
          <w:r>
            <w:rPr>
              <w:lang w:val="en-GB"/>
            </w:rPr>
            <w:tab/>
          </w:r>
          <w:bookmarkStart w:id="84" w:name="_CTVL001af74f2859d7a463a8a23a1254e3d38fe"/>
          <w:r>
            <w:rPr>
              <w:lang w:val="en-GB"/>
            </w:rPr>
            <w:t>Ulyanov, D. Parallel t-SNE implementation with Python and Torch wrappers. Available online: https://github.com/DmitryUlyanov/Multicore-TSNE (accessed on 1 September 2022)</w:t>
          </w:r>
          <w:bookmarkEnd w:id="84"/>
          <w:r>
            <w:rPr>
              <w:lang w:val="en-GB"/>
            </w:rPr>
            <w:t>.</w:t>
          </w:r>
          <w:r w:rsidR="00270BB0">
            <w:rPr>
              <w:lang w:val="en-GB"/>
            </w:rPr>
            <w:fldChar w:fldCharType="end"/>
          </w:r>
        </w:p>
      </w:sdtContent>
    </w:sdt>
    <w:p w14:paraId="34C3B1D0" w14:textId="77777777" w:rsidR="00270BB0" w:rsidRDefault="00270BB0" w:rsidP="00270BB0">
      <w:pPr>
        <w:rPr>
          <w:lang w:val="en-GB"/>
        </w:rPr>
      </w:pPr>
    </w:p>
    <w:sectPr w:rsidR="00270BB0" w:rsidSect="00271CD3">
      <w:headerReference w:type="default" r:id="rId41"/>
      <w:pgSz w:w="11906" w:h="16838"/>
      <w:pgMar w:top="1134" w:right="1134" w:bottom="1134" w:left="1701"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DD35D" w14:textId="77777777" w:rsidR="00504AB2" w:rsidRDefault="00504AB2" w:rsidP="00071392">
      <w:pPr>
        <w:spacing w:after="0" w:line="240" w:lineRule="auto"/>
      </w:pPr>
      <w:r>
        <w:separator/>
      </w:r>
    </w:p>
  </w:endnote>
  <w:endnote w:type="continuationSeparator" w:id="0">
    <w:p w14:paraId="299ECD88" w14:textId="77777777" w:rsidR="00504AB2" w:rsidRDefault="00504AB2" w:rsidP="000713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643974"/>
      <w:docPartObj>
        <w:docPartGallery w:val="Page Numbers (Bottom of Page)"/>
        <w:docPartUnique/>
      </w:docPartObj>
    </w:sdtPr>
    <w:sdtContent>
      <w:p w14:paraId="3B6BF9A0" w14:textId="1451FF79" w:rsidR="001B307B" w:rsidRDefault="001B307B">
        <w:pPr>
          <w:pStyle w:val="Fuzeile"/>
          <w:jc w:val="right"/>
        </w:pPr>
        <w:r>
          <w:fldChar w:fldCharType="begin"/>
        </w:r>
        <w:r>
          <w:instrText>PAGE   \* MERGEFORMAT</w:instrText>
        </w:r>
        <w:r>
          <w:fldChar w:fldCharType="separate"/>
        </w:r>
        <w:r>
          <w:t>2</w:t>
        </w:r>
        <w:r>
          <w:fldChar w:fldCharType="end"/>
        </w:r>
      </w:p>
    </w:sdtContent>
  </w:sdt>
  <w:p w14:paraId="2119593A" w14:textId="77777777" w:rsidR="001B307B" w:rsidRDefault="001B307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9334866"/>
      <w:docPartObj>
        <w:docPartGallery w:val="Page Numbers (Bottom of Page)"/>
        <w:docPartUnique/>
      </w:docPartObj>
    </w:sdtPr>
    <w:sdtContent>
      <w:p w14:paraId="0EEEE6F1" w14:textId="77777777" w:rsidR="001B307B" w:rsidRDefault="001B307B">
        <w:pPr>
          <w:pStyle w:val="Fuzeile"/>
          <w:jc w:val="right"/>
        </w:pPr>
        <w:r>
          <w:fldChar w:fldCharType="begin"/>
        </w:r>
        <w:r>
          <w:instrText>PAGE   \* MERGEFORMAT</w:instrText>
        </w:r>
        <w:r>
          <w:fldChar w:fldCharType="separate"/>
        </w:r>
        <w:r>
          <w:t>2</w:t>
        </w:r>
        <w:r>
          <w:fldChar w:fldCharType="end"/>
        </w:r>
      </w:p>
    </w:sdtContent>
  </w:sdt>
  <w:p w14:paraId="7E1E57E8" w14:textId="77777777" w:rsidR="001B307B" w:rsidRDefault="001B307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668073"/>
      <w:docPartObj>
        <w:docPartGallery w:val="Page Numbers (Bottom of Page)"/>
        <w:docPartUnique/>
      </w:docPartObj>
    </w:sdtPr>
    <w:sdtContent>
      <w:p w14:paraId="2D3EDE05" w14:textId="06765D0D" w:rsidR="001B307B" w:rsidRDefault="001B307B">
        <w:pPr>
          <w:pStyle w:val="Fuzeile"/>
          <w:jc w:val="right"/>
        </w:pPr>
        <w:r>
          <w:fldChar w:fldCharType="begin"/>
        </w:r>
        <w:r>
          <w:instrText>PAGE   \* MERGEFORMAT</w:instrText>
        </w:r>
        <w:r>
          <w:fldChar w:fldCharType="separate"/>
        </w:r>
        <w:r>
          <w:t>2</w:t>
        </w:r>
        <w:r>
          <w:fldChar w:fldCharType="end"/>
        </w:r>
      </w:p>
    </w:sdtContent>
  </w:sdt>
  <w:p w14:paraId="708B7855" w14:textId="77777777" w:rsidR="001B307B" w:rsidRDefault="001B307B" w:rsidP="001B251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7C927" w14:textId="77777777" w:rsidR="00504AB2" w:rsidRDefault="00504AB2" w:rsidP="00071392">
      <w:pPr>
        <w:spacing w:after="0" w:line="240" w:lineRule="auto"/>
      </w:pPr>
      <w:r>
        <w:separator/>
      </w:r>
    </w:p>
  </w:footnote>
  <w:footnote w:type="continuationSeparator" w:id="0">
    <w:p w14:paraId="4CA0F7C6" w14:textId="77777777" w:rsidR="00504AB2" w:rsidRDefault="00504AB2" w:rsidP="00071392">
      <w:pPr>
        <w:spacing w:after="0" w:line="240" w:lineRule="auto"/>
      </w:pPr>
      <w:r>
        <w:continuationSeparator/>
      </w:r>
    </w:p>
  </w:footnote>
  <w:footnote w:id="1">
    <w:p w14:paraId="4ED03247" w14:textId="37311ED9" w:rsidR="00770C04" w:rsidRPr="00770C04" w:rsidRDefault="00770C04">
      <w:pPr>
        <w:pStyle w:val="Funotentext"/>
        <w:rPr>
          <w:lang w:val="en-GB"/>
        </w:rPr>
      </w:pPr>
      <w:r>
        <w:rPr>
          <w:rStyle w:val="Funotenzeichen"/>
        </w:rPr>
        <w:footnoteRef/>
      </w:r>
      <w:r w:rsidRPr="00770C04">
        <w:rPr>
          <w:lang w:val="en-GB"/>
        </w:rPr>
        <w:t xml:space="preserve"> </w:t>
      </w:r>
      <w:r>
        <w:rPr>
          <w:lang w:val="en-GB"/>
        </w:rPr>
        <w:t xml:space="preserve">SSMI was not calculated in all experiments. As the calculation is computationally </w:t>
      </w:r>
      <w:r w:rsidR="00125353">
        <w:rPr>
          <w:lang w:val="en-GB"/>
        </w:rPr>
        <w:t>heavier</w:t>
      </w:r>
      <w:r>
        <w:rPr>
          <w:lang w:val="en-GB"/>
        </w:rPr>
        <w:t>, only trainings on the LETG server include this metrics, not those performed on my personal computer.</w:t>
      </w:r>
    </w:p>
  </w:footnote>
  <w:footnote w:id="2">
    <w:p w14:paraId="4E215609" w14:textId="77777777" w:rsidR="00061FE4" w:rsidRPr="00721483" w:rsidRDefault="00061FE4" w:rsidP="00061FE4">
      <w:pPr>
        <w:pStyle w:val="Funotentext"/>
        <w:rPr>
          <w:lang w:val="en-GB"/>
        </w:rPr>
      </w:pPr>
      <w:r>
        <w:rPr>
          <w:rStyle w:val="Funotenzeichen"/>
        </w:rPr>
        <w:footnoteRef/>
      </w:r>
      <w:r w:rsidRPr="00721483">
        <w:rPr>
          <w:lang w:val="en-GB"/>
        </w:rPr>
        <w:t xml:space="preserve"> </w:t>
      </w:r>
      <w:r>
        <w:rPr>
          <w:lang w:val="en-GB"/>
        </w:rPr>
        <w:t xml:space="preserve">Even though efficientnet-b0 has less parameters, its pytorch implementation takes about 2-3 times compared to training resnet-18, presumably as depth-wise convolution is pretty slow, for further discussion see </w:t>
      </w:r>
      <w:hyperlink r:id="rId1" w:history="1">
        <w:r w:rsidRPr="00721483">
          <w:rPr>
            <w:rStyle w:val="Hyperlink"/>
            <w:lang w:val="en-GB"/>
          </w:rPr>
          <w:t>here</w:t>
        </w:r>
      </w:hyperlink>
    </w:p>
  </w:footnote>
  <w:footnote w:id="3">
    <w:p w14:paraId="791AB3E8" w14:textId="77777777" w:rsidR="00A45E10" w:rsidRPr="00A45E10" w:rsidRDefault="00A45E10" w:rsidP="00A45E10">
      <w:pPr>
        <w:pStyle w:val="Funotentext"/>
        <w:rPr>
          <w:lang w:val="en-GB"/>
        </w:rPr>
      </w:pPr>
      <w:r>
        <w:rPr>
          <w:rStyle w:val="Funotenzeichen"/>
        </w:rPr>
        <w:footnoteRef/>
      </w:r>
      <w:r w:rsidRPr="00A45E10">
        <w:rPr>
          <w:lang w:val="en-GB"/>
        </w:rPr>
        <w:t xml:space="preserve"> This is</w:t>
      </w:r>
      <w:r>
        <w:rPr>
          <w:lang w:val="en-GB"/>
        </w:rPr>
        <w:t xml:space="preserve"> </w:t>
      </w:r>
      <w:r w:rsidRPr="00A45E10">
        <w:rPr>
          <w:lang w:val="en-GB"/>
        </w:rPr>
        <w:t xml:space="preserve">the </w:t>
      </w:r>
      <w:r>
        <w:rPr>
          <w:lang w:val="en-GB"/>
        </w:rPr>
        <w:t xml:space="preserve">timing achieved </w:t>
      </w:r>
      <w:r w:rsidRPr="00A45E10">
        <w:rPr>
          <w:lang w:val="en-GB"/>
        </w:rPr>
        <w:t>on m</w:t>
      </w:r>
      <w:r>
        <w:rPr>
          <w:lang w:val="en-GB"/>
        </w:rPr>
        <w:t>y personal computer (</w:t>
      </w:r>
      <w:r w:rsidRPr="00A45E10">
        <w:rPr>
          <w:lang w:val="en-GB"/>
        </w:rPr>
        <w:t>GPU: NVIDIA GeForce RTX 3060 Laptop GPU</w:t>
      </w:r>
    </w:p>
    <w:p w14:paraId="367BACC4" w14:textId="5CB57ACA" w:rsidR="00A45E10" w:rsidRPr="00A45E10" w:rsidRDefault="00A45E10" w:rsidP="00A45E10">
      <w:pPr>
        <w:pStyle w:val="Funotentext"/>
        <w:rPr>
          <w:lang w:val="en-GB"/>
        </w:rPr>
      </w:pPr>
      <w:r w:rsidRPr="00A45E10">
        <w:rPr>
          <w:lang w:val="en-GB"/>
        </w:rPr>
        <w:t>GPU memory: 6.0 GiB</w:t>
      </w:r>
      <w:r>
        <w:rPr>
          <w:lang w:val="en-GB"/>
        </w:rPr>
        <w:t>)</w:t>
      </w:r>
      <w:r w:rsidR="006C6CF5">
        <w:rPr>
          <w:lang w:val="en-GB"/>
        </w:rPr>
        <w:t>, not directly comparable to all the other experiments conducted on the larger server</w:t>
      </w:r>
      <w:r w:rsidR="00770C04">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8CB1C" w14:textId="615DB68A" w:rsidR="001B307B" w:rsidRDefault="00000000" w:rsidP="002E06FC">
    <w:pPr>
      <w:pStyle w:val="Kopfzeile"/>
      <w:pBdr>
        <w:bottom w:val="single" w:sz="4" w:space="1" w:color="auto"/>
      </w:pBdr>
    </w:pPr>
    <w:fldSimple w:instr=" STYLEREF  &quot;Überschrift 1&quot;  \* MERGEFORMAT ">
      <w:r w:rsidR="007A703C">
        <w:rPr>
          <w:noProof/>
        </w:rPr>
        <w:t>Abbreviations</w:t>
      </w:r>
    </w:fldSimple>
  </w:p>
  <w:p w14:paraId="6174CB89" w14:textId="77777777" w:rsidR="001B307B" w:rsidRDefault="001B307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A8117" w14:textId="383C2616" w:rsidR="00271CD3" w:rsidRDefault="00271CD3" w:rsidP="002E06FC">
    <w:pPr>
      <w:pStyle w:val="Kopfzeile"/>
      <w:pBdr>
        <w:bottom w:val="single" w:sz="4" w:space="1" w:color="auto"/>
      </w:pBdr>
    </w:pPr>
    <w:r>
      <w:t>References</w:t>
    </w:r>
  </w:p>
  <w:p w14:paraId="23F6F87E" w14:textId="77777777" w:rsidR="00271CD3" w:rsidRDefault="00271CD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7F28"/>
    <w:multiLevelType w:val="hybridMultilevel"/>
    <w:tmpl w:val="EE0841C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2AF1769"/>
    <w:multiLevelType w:val="hybridMultilevel"/>
    <w:tmpl w:val="90743D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125A17"/>
    <w:multiLevelType w:val="hybridMultilevel"/>
    <w:tmpl w:val="A74CBD82"/>
    <w:lvl w:ilvl="0" w:tplc="E4762A14">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4393FDA"/>
    <w:multiLevelType w:val="hybridMultilevel"/>
    <w:tmpl w:val="0F847E9C"/>
    <w:lvl w:ilvl="0" w:tplc="7BAACB54">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8182298"/>
    <w:multiLevelType w:val="hybridMultilevel"/>
    <w:tmpl w:val="096A7EEC"/>
    <w:lvl w:ilvl="0" w:tplc="820A5270">
      <w:start w:val="1"/>
      <w:numFmt w:val="lowerLetter"/>
      <w:lvlText w:val="%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EA48A4"/>
    <w:multiLevelType w:val="multilevel"/>
    <w:tmpl w:val="0D3E4C1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111076"/>
    <w:multiLevelType w:val="hybridMultilevel"/>
    <w:tmpl w:val="2E303B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0EE10321"/>
    <w:multiLevelType w:val="hybridMultilevel"/>
    <w:tmpl w:val="8336330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8" w15:restartNumberingAfterBreak="0">
    <w:nsid w:val="10971BE2"/>
    <w:multiLevelType w:val="hybridMultilevel"/>
    <w:tmpl w:val="A4CEFB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6463874"/>
    <w:multiLevelType w:val="hybridMultilevel"/>
    <w:tmpl w:val="D50CED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6C37B89"/>
    <w:multiLevelType w:val="multilevel"/>
    <w:tmpl w:val="F09E9D3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7BA7F62"/>
    <w:multiLevelType w:val="hybridMultilevel"/>
    <w:tmpl w:val="69DCB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8314B10"/>
    <w:multiLevelType w:val="hybridMultilevel"/>
    <w:tmpl w:val="2F265038"/>
    <w:lvl w:ilvl="0" w:tplc="7BE0CF8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A6EE3"/>
    <w:multiLevelType w:val="hybridMultilevel"/>
    <w:tmpl w:val="933CF37A"/>
    <w:lvl w:ilvl="0" w:tplc="52F63A3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13B1A4C"/>
    <w:multiLevelType w:val="hybridMultilevel"/>
    <w:tmpl w:val="FE1E72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3B03E42"/>
    <w:multiLevelType w:val="hybridMultilevel"/>
    <w:tmpl w:val="354857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4592C33"/>
    <w:multiLevelType w:val="hybridMultilevel"/>
    <w:tmpl w:val="B8D089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51A192B"/>
    <w:multiLevelType w:val="hybridMultilevel"/>
    <w:tmpl w:val="6B6A27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6A1F35"/>
    <w:multiLevelType w:val="hybridMultilevel"/>
    <w:tmpl w:val="C8FCE8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4F72DF3"/>
    <w:multiLevelType w:val="hybridMultilevel"/>
    <w:tmpl w:val="312604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3420790"/>
    <w:multiLevelType w:val="hybridMultilevel"/>
    <w:tmpl w:val="841813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4CD1F25"/>
    <w:multiLevelType w:val="hybridMultilevel"/>
    <w:tmpl w:val="0EE81D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A542DDD"/>
    <w:multiLevelType w:val="hybridMultilevel"/>
    <w:tmpl w:val="69DC8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A6D023F"/>
    <w:multiLevelType w:val="hybridMultilevel"/>
    <w:tmpl w:val="91A60E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CC32446"/>
    <w:multiLevelType w:val="hybridMultilevel"/>
    <w:tmpl w:val="754091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D8F2DD3"/>
    <w:multiLevelType w:val="hybridMultilevel"/>
    <w:tmpl w:val="44DE8B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E456D3E"/>
    <w:multiLevelType w:val="multilevel"/>
    <w:tmpl w:val="6C3CBC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E9B57F5"/>
    <w:multiLevelType w:val="hybridMultilevel"/>
    <w:tmpl w:val="4596DA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0F45DE4"/>
    <w:multiLevelType w:val="hybridMultilevel"/>
    <w:tmpl w:val="CA3AADD8"/>
    <w:lvl w:ilvl="0" w:tplc="C14C36C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3BF0443"/>
    <w:multiLevelType w:val="multilevel"/>
    <w:tmpl w:val="7B74B8C2"/>
    <w:lvl w:ilvl="0">
      <w:start w:val="5"/>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4976B6C"/>
    <w:multiLevelType w:val="multilevel"/>
    <w:tmpl w:val="BC660FC4"/>
    <w:lvl w:ilvl="0">
      <w:start w:val="4"/>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7EE11FC"/>
    <w:multiLevelType w:val="hybridMultilevel"/>
    <w:tmpl w:val="32148B4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B8A0F02"/>
    <w:multiLevelType w:val="hybridMultilevel"/>
    <w:tmpl w:val="068C94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6895F92"/>
    <w:multiLevelType w:val="hybridMultilevel"/>
    <w:tmpl w:val="EB047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767274B"/>
    <w:multiLevelType w:val="hybridMultilevel"/>
    <w:tmpl w:val="481A76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CEC71CF"/>
    <w:multiLevelType w:val="multilevel"/>
    <w:tmpl w:val="E2DA4B9E"/>
    <w:lvl w:ilvl="0">
      <w:start w:val="5"/>
      <w:numFmt w:val="decimal"/>
      <w:lvlText w:val="%1"/>
      <w:lvlJc w:val="left"/>
      <w:pPr>
        <w:ind w:left="576" w:hanging="576"/>
      </w:pPr>
      <w:rPr>
        <w:rFonts w:hint="default"/>
      </w:rPr>
    </w:lvl>
    <w:lvl w:ilvl="1">
      <w:start w:val="1"/>
      <w:numFmt w:val="decimal"/>
      <w:lvlText w:val="%1.%2"/>
      <w:lvlJc w:val="left"/>
      <w:pPr>
        <w:ind w:left="576" w:hanging="576"/>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F253C41"/>
    <w:multiLevelType w:val="hybridMultilevel"/>
    <w:tmpl w:val="78D88B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F6D0090"/>
    <w:multiLevelType w:val="hybridMultilevel"/>
    <w:tmpl w:val="61F429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4DD20CE"/>
    <w:multiLevelType w:val="hybridMultilevel"/>
    <w:tmpl w:val="82F0AF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6305C40"/>
    <w:multiLevelType w:val="hybridMultilevel"/>
    <w:tmpl w:val="A4EEB61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7D8763D"/>
    <w:multiLevelType w:val="hybridMultilevel"/>
    <w:tmpl w:val="32FC3E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7F26017"/>
    <w:multiLevelType w:val="hybridMultilevel"/>
    <w:tmpl w:val="866078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7A2C3E8A"/>
    <w:multiLevelType w:val="hybridMultilevel"/>
    <w:tmpl w:val="17B4B38E"/>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3" w15:restartNumberingAfterBreak="0">
    <w:nsid w:val="7A375AB4"/>
    <w:multiLevelType w:val="hybridMultilevel"/>
    <w:tmpl w:val="5972F95E"/>
    <w:lvl w:ilvl="0" w:tplc="D95E658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15:restartNumberingAfterBreak="0">
    <w:nsid w:val="7D1A2F86"/>
    <w:multiLevelType w:val="hybridMultilevel"/>
    <w:tmpl w:val="B658F8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DEF0357"/>
    <w:multiLevelType w:val="hybridMultilevel"/>
    <w:tmpl w:val="798A2D8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08383632">
    <w:abstractNumId w:val="2"/>
  </w:num>
  <w:num w:numId="2" w16cid:durableId="2110540227">
    <w:abstractNumId w:val="43"/>
  </w:num>
  <w:num w:numId="3" w16cid:durableId="165752973">
    <w:abstractNumId w:val="26"/>
  </w:num>
  <w:num w:numId="4" w16cid:durableId="132676385">
    <w:abstractNumId w:val="39"/>
  </w:num>
  <w:num w:numId="5" w16cid:durableId="513224605">
    <w:abstractNumId w:val="28"/>
  </w:num>
  <w:num w:numId="6" w16cid:durableId="1377585427">
    <w:abstractNumId w:val="4"/>
  </w:num>
  <w:num w:numId="7" w16cid:durableId="515734274">
    <w:abstractNumId w:val="13"/>
  </w:num>
  <w:num w:numId="8" w16cid:durableId="1829832499">
    <w:abstractNumId w:val="12"/>
  </w:num>
  <w:num w:numId="9" w16cid:durableId="7996504">
    <w:abstractNumId w:val="19"/>
  </w:num>
  <w:num w:numId="10" w16cid:durableId="1044910143">
    <w:abstractNumId w:val="41"/>
  </w:num>
  <w:num w:numId="11" w16cid:durableId="1898323687">
    <w:abstractNumId w:val="3"/>
  </w:num>
  <w:num w:numId="12" w16cid:durableId="563490026">
    <w:abstractNumId w:val="40"/>
  </w:num>
  <w:num w:numId="13" w16cid:durableId="668410165">
    <w:abstractNumId w:val="15"/>
  </w:num>
  <w:num w:numId="14" w16cid:durableId="1030422748">
    <w:abstractNumId w:val="18"/>
  </w:num>
  <w:num w:numId="15" w16cid:durableId="1786268992">
    <w:abstractNumId w:val="33"/>
  </w:num>
  <w:num w:numId="16" w16cid:durableId="658387375">
    <w:abstractNumId w:val="23"/>
  </w:num>
  <w:num w:numId="17" w16cid:durableId="395248258">
    <w:abstractNumId w:val="34"/>
  </w:num>
  <w:num w:numId="18" w16cid:durableId="1549992962">
    <w:abstractNumId w:val="0"/>
  </w:num>
  <w:num w:numId="19" w16cid:durableId="164638109">
    <w:abstractNumId w:val="17"/>
  </w:num>
  <w:num w:numId="20" w16cid:durableId="809008998">
    <w:abstractNumId w:val="22"/>
  </w:num>
  <w:num w:numId="21" w16cid:durableId="535966882">
    <w:abstractNumId w:val="37"/>
  </w:num>
  <w:num w:numId="22" w16cid:durableId="1221357161">
    <w:abstractNumId w:val="45"/>
  </w:num>
  <w:num w:numId="23" w16cid:durableId="569192761">
    <w:abstractNumId w:val="16"/>
  </w:num>
  <w:num w:numId="24" w16cid:durableId="2002780499">
    <w:abstractNumId w:val="44"/>
  </w:num>
  <w:num w:numId="25" w16cid:durableId="1246912661">
    <w:abstractNumId w:val="36"/>
  </w:num>
  <w:num w:numId="26" w16cid:durableId="1908957646">
    <w:abstractNumId w:val="42"/>
  </w:num>
  <w:num w:numId="27" w16cid:durableId="1850173360">
    <w:abstractNumId w:val="9"/>
  </w:num>
  <w:num w:numId="28" w16cid:durableId="1289776720">
    <w:abstractNumId w:val="24"/>
  </w:num>
  <w:num w:numId="29" w16cid:durableId="345598616">
    <w:abstractNumId w:val="7"/>
  </w:num>
  <w:num w:numId="30" w16cid:durableId="1318726173">
    <w:abstractNumId w:val="5"/>
  </w:num>
  <w:num w:numId="31" w16cid:durableId="18623919">
    <w:abstractNumId w:val="27"/>
  </w:num>
  <w:num w:numId="32" w16cid:durableId="244843424">
    <w:abstractNumId w:val="25"/>
  </w:num>
  <w:num w:numId="33" w16cid:durableId="1467818606">
    <w:abstractNumId w:val="14"/>
  </w:num>
  <w:num w:numId="34" w16cid:durableId="724138214">
    <w:abstractNumId w:val="38"/>
  </w:num>
  <w:num w:numId="35" w16cid:durableId="2057510858">
    <w:abstractNumId w:val="20"/>
  </w:num>
  <w:num w:numId="36" w16cid:durableId="61754873">
    <w:abstractNumId w:val="11"/>
  </w:num>
  <w:num w:numId="37" w16cid:durableId="759064231">
    <w:abstractNumId w:val="32"/>
  </w:num>
  <w:num w:numId="38" w16cid:durableId="693001415">
    <w:abstractNumId w:val="8"/>
  </w:num>
  <w:num w:numId="39" w16cid:durableId="421682732">
    <w:abstractNumId w:val="6"/>
  </w:num>
  <w:num w:numId="40" w16cid:durableId="890306911">
    <w:abstractNumId w:val="31"/>
  </w:num>
  <w:num w:numId="41" w16cid:durableId="127818988">
    <w:abstractNumId w:val="1"/>
  </w:num>
  <w:num w:numId="42" w16cid:durableId="175462347">
    <w:abstractNumId w:val="21"/>
  </w:num>
  <w:num w:numId="43" w16cid:durableId="1150944232">
    <w:abstractNumId w:val="10"/>
  </w:num>
  <w:num w:numId="44" w16cid:durableId="463429384">
    <w:abstractNumId w:val="30"/>
  </w:num>
  <w:num w:numId="45" w16cid:durableId="617642072">
    <w:abstractNumId w:val="35"/>
  </w:num>
  <w:num w:numId="46" w16cid:durableId="106210091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QwMjQ3sDCyNDU2sjBX0lEKTi0uzszPAykwNKwFAD/3kQEtAAAA"/>
  </w:docVars>
  <w:rsids>
    <w:rsidRoot w:val="00760A9B"/>
    <w:rsid w:val="000006E9"/>
    <w:rsid w:val="00003267"/>
    <w:rsid w:val="00004485"/>
    <w:rsid w:val="00004B49"/>
    <w:rsid w:val="00006657"/>
    <w:rsid w:val="00007040"/>
    <w:rsid w:val="00010118"/>
    <w:rsid w:val="0001055B"/>
    <w:rsid w:val="0001058B"/>
    <w:rsid w:val="00010864"/>
    <w:rsid w:val="00015B82"/>
    <w:rsid w:val="000169E5"/>
    <w:rsid w:val="00016B73"/>
    <w:rsid w:val="00021254"/>
    <w:rsid w:val="00021E50"/>
    <w:rsid w:val="0002270C"/>
    <w:rsid w:val="00025268"/>
    <w:rsid w:val="000268F5"/>
    <w:rsid w:val="000274AC"/>
    <w:rsid w:val="00027895"/>
    <w:rsid w:val="000301F1"/>
    <w:rsid w:val="00030B31"/>
    <w:rsid w:val="000315F5"/>
    <w:rsid w:val="000319F7"/>
    <w:rsid w:val="0003261A"/>
    <w:rsid w:val="000332B7"/>
    <w:rsid w:val="000359C3"/>
    <w:rsid w:val="000365F0"/>
    <w:rsid w:val="00037839"/>
    <w:rsid w:val="00040195"/>
    <w:rsid w:val="00042577"/>
    <w:rsid w:val="000444A6"/>
    <w:rsid w:val="00044524"/>
    <w:rsid w:val="00044AA2"/>
    <w:rsid w:val="00046025"/>
    <w:rsid w:val="00046205"/>
    <w:rsid w:val="00046448"/>
    <w:rsid w:val="000465C5"/>
    <w:rsid w:val="00047196"/>
    <w:rsid w:val="0005107C"/>
    <w:rsid w:val="00052408"/>
    <w:rsid w:val="000525C0"/>
    <w:rsid w:val="00052672"/>
    <w:rsid w:val="00055DE2"/>
    <w:rsid w:val="000602AE"/>
    <w:rsid w:val="00060DBD"/>
    <w:rsid w:val="00061FE4"/>
    <w:rsid w:val="00063C08"/>
    <w:rsid w:val="00064A4F"/>
    <w:rsid w:val="00065628"/>
    <w:rsid w:val="000703E1"/>
    <w:rsid w:val="000706D7"/>
    <w:rsid w:val="00071392"/>
    <w:rsid w:val="0007178C"/>
    <w:rsid w:val="000737D0"/>
    <w:rsid w:val="000748C0"/>
    <w:rsid w:val="000749D7"/>
    <w:rsid w:val="00074D23"/>
    <w:rsid w:val="000750A2"/>
    <w:rsid w:val="00075707"/>
    <w:rsid w:val="0007604F"/>
    <w:rsid w:val="00076BA0"/>
    <w:rsid w:val="000773F1"/>
    <w:rsid w:val="00077D91"/>
    <w:rsid w:val="00080A23"/>
    <w:rsid w:val="00080AD4"/>
    <w:rsid w:val="00080B36"/>
    <w:rsid w:val="00080C5A"/>
    <w:rsid w:val="00080E2B"/>
    <w:rsid w:val="00081088"/>
    <w:rsid w:val="00081109"/>
    <w:rsid w:val="00082958"/>
    <w:rsid w:val="00083946"/>
    <w:rsid w:val="00084130"/>
    <w:rsid w:val="000863A0"/>
    <w:rsid w:val="000866CD"/>
    <w:rsid w:val="000866F8"/>
    <w:rsid w:val="00086FB8"/>
    <w:rsid w:val="00087A5F"/>
    <w:rsid w:val="00090B9D"/>
    <w:rsid w:val="00090FBB"/>
    <w:rsid w:val="00091251"/>
    <w:rsid w:val="000917F0"/>
    <w:rsid w:val="000929FC"/>
    <w:rsid w:val="000940B2"/>
    <w:rsid w:val="0009494A"/>
    <w:rsid w:val="000949F8"/>
    <w:rsid w:val="00094F98"/>
    <w:rsid w:val="000958BF"/>
    <w:rsid w:val="0009702B"/>
    <w:rsid w:val="0009775C"/>
    <w:rsid w:val="000A05F4"/>
    <w:rsid w:val="000A08EF"/>
    <w:rsid w:val="000A1335"/>
    <w:rsid w:val="000A1875"/>
    <w:rsid w:val="000A1ABB"/>
    <w:rsid w:val="000A1ACE"/>
    <w:rsid w:val="000A1CDE"/>
    <w:rsid w:val="000A3532"/>
    <w:rsid w:val="000A37E5"/>
    <w:rsid w:val="000A4CBF"/>
    <w:rsid w:val="000A6AE7"/>
    <w:rsid w:val="000A6B02"/>
    <w:rsid w:val="000B048A"/>
    <w:rsid w:val="000B0F9D"/>
    <w:rsid w:val="000B16E3"/>
    <w:rsid w:val="000B3B36"/>
    <w:rsid w:val="000B4D9B"/>
    <w:rsid w:val="000B524D"/>
    <w:rsid w:val="000B5E56"/>
    <w:rsid w:val="000B6B0B"/>
    <w:rsid w:val="000B6D8E"/>
    <w:rsid w:val="000B7ADB"/>
    <w:rsid w:val="000C0E6E"/>
    <w:rsid w:val="000C0ED5"/>
    <w:rsid w:val="000C1B7E"/>
    <w:rsid w:val="000C242B"/>
    <w:rsid w:val="000C310C"/>
    <w:rsid w:val="000C37FE"/>
    <w:rsid w:val="000C3C47"/>
    <w:rsid w:val="000C3C4D"/>
    <w:rsid w:val="000C494A"/>
    <w:rsid w:val="000C599E"/>
    <w:rsid w:val="000C7185"/>
    <w:rsid w:val="000C785D"/>
    <w:rsid w:val="000C787F"/>
    <w:rsid w:val="000D061C"/>
    <w:rsid w:val="000D19E2"/>
    <w:rsid w:val="000D58E7"/>
    <w:rsid w:val="000D602A"/>
    <w:rsid w:val="000D636C"/>
    <w:rsid w:val="000D639D"/>
    <w:rsid w:val="000D68E0"/>
    <w:rsid w:val="000D6FB8"/>
    <w:rsid w:val="000D7735"/>
    <w:rsid w:val="000E0304"/>
    <w:rsid w:val="000E0F71"/>
    <w:rsid w:val="000E0FB8"/>
    <w:rsid w:val="000E1017"/>
    <w:rsid w:val="000E1C97"/>
    <w:rsid w:val="000E1E5F"/>
    <w:rsid w:val="000E3336"/>
    <w:rsid w:val="000E360B"/>
    <w:rsid w:val="000E41F0"/>
    <w:rsid w:val="000E433D"/>
    <w:rsid w:val="000E449B"/>
    <w:rsid w:val="000E6FC2"/>
    <w:rsid w:val="000E7236"/>
    <w:rsid w:val="000E7387"/>
    <w:rsid w:val="000F13B8"/>
    <w:rsid w:val="000F3014"/>
    <w:rsid w:val="000F343B"/>
    <w:rsid w:val="000F45D1"/>
    <w:rsid w:val="000F4D48"/>
    <w:rsid w:val="000F564C"/>
    <w:rsid w:val="00100930"/>
    <w:rsid w:val="001019E6"/>
    <w:rsid w:val="00101C35"/>
    <w:rsid w:val="00102C16"/>
    <w:rsid w:val="00103642"/>
    <w:rsid w:val="00103C11"/>
    <w:rsid w:val="001041C7"/>
    <w:rsid w:val="00104ECC"/>
    <w:rsid w:val="001051DA"/>
    <w:rsid w:val="001069EA"/>
    <w:rsid w:val="00110DA8"/>
    <w:rsid w:val="0011156F"/>
    <w:rsid w:val="00112EEC"/>
    <w:rsid w:val="00114A3D"/>
    <w:rsid w:val="001177B8"/>
    <w:rsid w:val="001205ED"/>
    <w:rsid w:val="0012070C"/>
    <w:rsid w:val="001226E4"/>
    <w:rsid w:val="00123497"/>
    <w:rsid w:val="00123AA4"/>
    <w:rsid w:val="00125353"/>
    <w:rsid w:val="001279C8"/>
    <w:rsid w:val="001325B2"/>
    <w:rsid w:val="00134DBE"/>
    <w:rsid w:val="00135448"/>
    <w:rsid w:val="001359C1"/>
    <w:rsid w:val="0013699F"/>
    <w:rsid w:val="0014118A"/>
    <w:rsid w:val="001412B7"/>
    <w:rsid w:val="001421EA"/>
    <w:rsid w:val="00142351"/>
    <w:rsid w:val="0014250A"/>
    <w:rsid w:val="00142F97"/>
    <w:rsid w:val="001435DC"/>
    <w:rsid w:val="00144246"/>
    <w:rsid w:val="001449E1"/>
    <w:rsid w:val="00145861"/>
    <w:rsid w:val="001474C5"/>
    <w:rsid w:val="00147A53"/>
    <w:rsid w:val="00147F1A"/>
    <w:rsid w:val="00150A11"/>
    <w:rsid w:val="00150BD8"/>
    <w:rsid w:val="001512C7"/>
    <w:rsid w:val="0015215B"/>
    <w:rsid w:val="001540F0"/>
    <w:rsid w:val="00154D4A"/>
    <w:rsid w:val="00155218"/>
    <w:rsid w:val="0015530B"/>
    <w:rsid w:val="00155B68"/>
    <w:rsid w:val="00155FB7"/>
    <w:rsid w:val="00155FE1"/>
    <w:rsid w:val="00156AFC"/>
    <w:rsid w:val="001579C4"/>
    <w:rsid w:val="00161E9C"/>
    <w:rsid w:val="001628C1"/>
    <w:rsid w:val="0016304A"/>
    <w:rsid w:val="00163AD5"/>
    <w:rsid w:val="00163E90"/>
    <w:rsid w:val="00165A02"/>
    <w:rsid w:val="001667A5"/>
    <w:rsid w:val="001668D0"/>
    <w:rsid w:val="00167BE0"/>
    <w:rsid w:val="00167E44"/>
    <w:rsid w:val="0017070C"/>
    <w:rsid w:val="001708F3"/>
    <w:rsid w:val="0017410A"/>
    <w:rsid w:val="001741F9"/>
    <w:rsid w:val="00174379"/>
    <w:rsid w:val="0017616B"/>
    <w:rsid w:val="00176E82"/>
    <w:rsid w:val="0018053E"/>
    <w:rsid w:val="0018074F"/>
    <w:rsid w:val="00180772"/>
    <w:rsid w:val="00180CC9"/>
    <w:rsid w:val="00183B71"/>
    <w:rsid w:val="00184256"/>
    <w:rsid w:val="00190EB2"/>
    <w:rsid w:val="0019109E"/>
    <w:rsid w:val="001914C0"/>
    <w:rsid w:val="00191ACE"/>
    <w:rsid w:val="00192684"/>
    <w:rsid w:val="00192C4E"/>
    <w:rsid w:val="00192D35"/>
    <w:rsid w:val="00194BF4"/>
    <w:rsid w:val="001958AD"/>
    <w:rsid w:val="001A072A"/>
    <w:rsid w:val="001A1121"/>
    <w:rsid w:val="001A2C45"/>
    <w:rsid w:val="001A2D22"/>
    <w:rsid w:val="001A326F"/>
    <w:rsid w:val="001A38B9"/>
    <w:rsid w:val="001A3D71"/>
    <w:rsid w:val="001A434B"/>
    <w:rsid w:val="001A468E"/>
    <w:rsid w:val="001A4C0E"/>
    <w:rsid w:val="001A4D9F"/>
    <w:rsid w:val="001A5726"/>
    <w:rsid w:val="001A6197"/>
    <w:rsid w:val="001A6857"/>
    <w:rsid w:val="001A7E24"/>
    <w:rsid w:val="001B0117"/>
    <w:rsid w:val="001B166C"/>
    <w:rsid w:val="001B251D"/>
    <w:rsid w:val="001B2BB2"/>
    <w:rsid w:val="001B307B"/>
    <w:rsid w:val="001B44C5"/>
    <w:rsid w:val="001B55C4"/>
    <w:rsid w:val="001B561F"/>
    <w:rsid w:val="001B56E3"/>
    <w:rsid w:val="001B5F6D"/>
    <w:rsid w:val="001C19EA"/>
    <w:rsid w:val="001C2273"/>
    <w:rsid w:val="001C25E0"/>
    <w:rsid w:val="001C41EF"/>
    <w:rsid w:val="001C4318"/>
    <w:rsid w:val="001C523A"/>
    <w:rsid w:val="001C53E7"/>
    <w:rsid w:val="001C5574"/>
    <w:rsid w:val="001C6577"/>
    <w:rsid w:val="001C7448"/>
    <w:rsid w:val="001C7771"/>
    <w:rsid w:val="001C7D29"/>
    <w:rsid w:val="001D2492"/>
    <w:rsid w:val="001D27B6"/>
    <w:rsid w:val="001D2CDE"/>
    <w:rsid w:val="001D5381"/>
    <w:rsid w:val="001D798C"/>
    <w:rsid w:val="001D7C8F"/>
    <w:rsid w:val="001E1FDD"/>
    <w:rsid w:val="001E4928"/>
    <w:rsid w:val="001E7881"/>
    <w:rsid w:val="001F0708"/>
    <w:rsid w:val="001F12E0"/>
    <w:rsid w:val="001F19DF"/>
    <w:rsid w:val="001F5BAA"/>
    <w:rsid w:val="001F6048"/>
    <w:rsid w:val="00200862"/>
    <w:rsid w:val="002017E9"/>
    <w:rsid w:val="0020260C"/>
    <w:rsid w:val="00203A4C"/>
    <w:rsid w:val="0020544E"/>
    <w:rsid w:val="00205E8C"/>
    <w:rsid w:val="00207FBF"/>
    <w:rsid w:val="002124C3"/>
    <w:rsid w:val="00212894"/>
    <w:rsid w:val="00213A04"/>
    <w:rsid w:val="00213F5A"/>
    <w:rsid w:val="00215DF2"/>
    <w:rsid w:val="0022003A"/>
    <w:rsid w:val="00221E0C"/>
    <w:rsid w:val="002227EA"/>
    <w:rsid w:val="00222EFF"/>
    <w:rsid w:val="00223CD6"/>
    <w:rsid w:val="00223E0A"/>
    <w:rsid w:val="00223F56"/>
    <w:rsid w:val="002245F2"/>
    <w:rsid w:val="002246B4"/>
    <w:rsid w:val="0022546F"/>
    <w:rsid w:val="002256CF"/>
    <w:rsid w:val="00226401"/>
    <w:rsid w:val="00226FFA"/>
    <w:rsid w:val="00231129"/>
    <w:rsid w:val="00231DAE"/>
    <w:rsid w:val="002340CB"/>
    <w:rsid w:val="0023524B"/>
    <w:rsid w:val="0023558C"/>
    <w:rsid w:val="00237B8A"/>
    <w:rsid w:val="002409CA"/>
    <w:rsid w:val="0024329D"/>
    <w:rsid w:val="0024487A"/>
    <w:rsid w:val="00244971"/>
    <w:rsid w:val="00245B72"/>
    <w:rsid w:val="002466CD"/>
    <w:rsid w:val="002478A9"/>
    <w:rsid w:val="00250917"/>
    <w:rsid w:val="00250926"/>
    <w:rsid w:val="00250C1F"/>
    <w:rsid w:val="00251726"/>
    <w:rsid w:val="002536B0"/>
    <w:rsid w:val="00254983"/>
    <w:rsid w:val="00254F41"/>
    <w:rsid w:val="00255BAA"/>
    <w:rsid w:val="00255E00"/>
    <w:rsid w:val="00255EAA"/>
    <w:rsid w:val="00257CF2"/>
    <w:rsid w:val="00261013"/>
    <w:rsid w:val="0026145F"/>
    <w:rsid w:val="002618FB"/>
    <w:rsid w:val="00262310"/>
    <w:rsid w:val="00262D9E"/>
    <w:rsid w:val="00264194"/>
    <w:rsid w:val="00264966"/>
    <w:rsid w:val="002659E7"/>
    <w:rsid w:val="0026600D"/>
    <w:rsid w:val="00266995"/>
    <w:rsid w:val="00266C71"/>
    <w:rsid w:val="00267B25"/>
    <w:rsid w:val="00270BB0"/>
    <w:rsid w:val="00271CD3"/>
    <w:rsid w:val="00272211"/>
    <w:rsid w:val="00272526"/>
    <w:rsid w:val="002725DC"/>
    <w:rsid w:val="002726E2"/>
    <w:rsid w:val="00274367"/>
    <w:rsid w:val="002750D2"/>
    <w:rsid w:val="00276D2E"/>
    <w:rsid w:val="00276F0E"/>
    <w:rsid w:val="002778A6"/>
    <w:rsid w:val="00280B42"/>
    <w:rsid w:val="00280CC6"/>
    <w:rsid w:val="002811B6"/>
    <w:rsid w:val="002834FB"/>
    <w:rsid w:val="00287B7E"/>
    <w:rsid w:val="0029121E"/>
    <w:rsid w:val="002918BF"/>
    <w:rsid w:val="00292459"/>
    <w:rsid w:val="00293D26"/>
    <w:rsid w:val="00294649"/>
    <w:rsid w:val="00294AFB"/>
    <w:rsid w:val="002951CC"/>
    <w:rsid w:val="00295A39"/>
    <w:rsid w:val="00296F37"/>
    <w:rsid w:val="0029772B"/>
    <w:rsid w:val="00297F8A"/>
    <w:rsid w:val="002A0A0A"/>
    <w:rsid w:val="002A30C3"/>
    <w:rsid w:val="002A351D"/>
    <w:rsid w:val="002A38E8"/>
    <w:rsid w:val="002A39D6"/>
    <w:rsid w:val="002A3F19"/>
    <w:rsid w:val="002A45C1"/>
    <w:rsid w:val="002A5EEE"/>
    <w:rsid w:val="002A7E4B"/>
    <w:rsid w:val="002B0367"/>
    <w:rsid w:val="002B15AC"/>
    <w:rsid w:val="002B1A77"/>
    <w:rsid w:val="002B2162"/>
    <w:rsid w:val="002B25CD"/>
    <w:rsid w:val="002B40D9"/>
    <w:rsid w:val="002B612E"/>
    <w:rsid w:val="002B6952"/>
    <w:rsid w:val="002B6DBD"/>
    <w:rsid w:val="002B70D7"/>
    <w:rsid w:val="002C0D91"/>
    <w:rsid w:val="002C2364"/>
    <w:rsid w:val="002C3AE7"/>
    <w:rsid w:val="002C3DBD"/>
    <w:rsid w:val="002C47E3"/>
    <w:rsid w:val="002C75E9"/>
    <w:rsid w:val="002D0801"/>
    <w:rsid w:val="002D0A45"/>
    <w:rsid w:val="002D16D8"/>
    <w:rsid w:val="002D1D94"/>
    <w:rsid w:val="002D2F95"/>
    <w:rsid w:val="002D3347"/>
    <w:rsid w:val="002D4E80"/>
    <w:rsid w:val="002D5907"/>
    <w:rsid w:val="002D6C5A"/>
    <w:rsid w:val="002E06FC"/>
    <w:rsid w:val="002E0C93"/>
    <w:rsid w:val="002E0E92"/>
    <w:rsid w:val="002E19A7"/>
    <w:rsid w:val="002E1A29"/>
    <w:rsid w:val="002E27CD"/>
    <w:rsid w:val="002E33A3"/>
    <w:rsid w:val="002E5716"/>
    <w:rsid w:val="002E59B3"/>
    <w:rsid w:val="002E6168"/>
    <w:rsid w:val="002E7438"/>
    <w:rsid w:val="002F1484"/>
    <w:rsid w:val="002F1D0F"/>
    <w:rsid w:val="002F2237"/>
    <w:rsid w:val="002F28FC"/>
    <w:rsid w:val="002F3897"/>
    <w:rsid w:val="002F54A2"/>
    <w:rsid w:val="002F5DE7"/>
    <w:rsid w:val="00302050"/>
    <w:rsid w:val="0030254A"/>
    <w:rsid w:val="0030256E"/>
    <w:rsid w:val="00302A2E"/>
    <w:rsid w:val="003036D2"/>
    <w:rsid w:val="00304706"/>
    <w:rsid w:val="00304B66"/>
    <w:rsid w:val="003055F5"/>
    <w:rsid w:val="00307385"/>
    <w:rsid w:val="003114B3"/>
    <w:rsid w:val="003117FE"/>
    <w:rsid w:val="00311FFC"/>
    <w:rsid w:val="00312848"/>
    <w:rsid w:val="0031299A"/>
    <w:rsid w:val="003130F4"/>
    <w:rsid w:val="00313257"/>
    <w:rsid w:val="00314E93"/>
    <w:rsid w:val="00316C6C"/>
    <w:rsid w:val="00317E02"/>
    <w:rsid w:val="003215AC"/>
    <w:rsid w:val="003219F7"/>
    <w:rsid w:val="00321D0A"/>
    <w:rsid w:val="003247D8"/>
    <w:rsid w:val="00324DD6"/>
    <w:rsid w:val="00326A22"/>
    <w:rsid w:val="00330EAB"/>
    <w:rsid w:val="00331032"/>
    <w:rsid w:val="00331BB6"/>
    <w:rsid w:val="00331ECF"/>
    <w:rsid w:val="00332579"/>
    <w:rsid w:val="00332FD9"/>
    <w:rsid w:val="00333A32"/>
    <w:rsid w:val="00333E92"/>
    <w:rsid w:val="0033569F"/>
    <w:rsid w:val="0033748F"/>
    <w:rsid w:val="00342A9E"/>
    <w:rsid w:val="00344051"/>
    <w:rsid w:val="003441D2"/>
    <w:rsid w:val="0034569F"/>
    <w:rsid w:val="0034585F"/>
    <w:rsid w:val="003509D3"/>
    <w:rsid w:val="00351131"/>
    <w:rsid w:val="00351A5D"/>
    <w:rsid w:val="00351E45"/>
    <w:rsid w:val="00354D04"/>
    <w:rsid w:val="00355814"/>
    <w:rsid w:val="003566CD"/>
    <w:rsid w:val="003567BD"/>
    <w:rsid w:val="003569B9"/>
    <w:rsid w:val="003579B5"/>
    <w:rsid w:val="0036047C"/>
    <w:rsid w:val="0036116F"/>
    <w:rsid w:val="00361308"/>
    <w:rsid w:val="00361707"/>
    <w:rsid w:val="00362F18"/>
    <w:rsid w:val="00363A73"/>
    <w:rsid w:val="00363DA3"/>
    <w:rsid w:val="003650A7"/>
    <w:rsid w:val="00365AA6"/>
    <w:rsid w:val="00366515"/>
    <w:rsid w:val="00367A36"/>
    <w:rsid w:val="00371510"/>
    <w:rsid w:val="00371650"/>
    <w:rsid w:val="00373666"/>
    <w:rsid w:val="00373FE5"/>
    <w:rsid w:val="00374911"/>
    <w:rsid w:val="00374EFE"/>
    <w:rsid w:val="003753BE"/>
    <w:rsid w:val="0037581F"/>
    <w:rsid w:val="00376AF0"/>
    <w:rsid w:val="00377B56"/>
    <w:rsid w:val="00380682"/>
    <w:rsid w:val="00381C18"/>
    <w:rsid w:val="00383B5B"/>
    <w:rsid w:val="00383BF3"/>
    <w:rsid w:val="00384EA1"/>
    <w:rsid w:val="003857C2"/>
    <w:rsid w:val="00390B5A"/>
    <w:rsid w:val="00391451"/>
    <w:rsid w:val="00392C55"/>
    <w:rsid w:val="0039398B"/>
    <w:rsid w:val="00395FDD"/>
    <w:rsid w:val="0039640C"/>
    <w:rsid w:val="003968E5"/>
    <w:rsid w:val="003969F7"/>
    <w:rsid w:val="00396F6B"/>
    <w:rsid w:val="00397E10"/>
    <w:rsid w:val="003A0FFF"/>
    <w:rsid w:val="003A1064"/>
    <w:rsid w:val="003A1843"/>
    <w:rsid w:val="003A1A14"/>
    <w:rsid w:val="003A1D44"/>
    <w:rsid w:val="003A233D"/>
    <w:rsid w:val="003A4074"/>
    <w:rsid w:val="003A4606"/>
    <w:rsid w:val="003A5B54"/>
    <w:rsid w:val="003A693D"/>
    <w:rsid w:val="003A6D4A"/>
    <w:rsid w:val="003B01E5"/>
    <w:rsid w:val="003B0CF6"/>
    <w:rsid w:val="003B1203"/>
    <w:rsid w:val="003B1D1B"/>
    <w:rsid w:val="003B2EFD"/>
    <w:rsid w:val="003B3153"/>
    <w:rsid w:val="003B495D"/>
    <w:rsid w:val="003B4CF6"/>
    <w:rsid w:val="003B4D00"/>
    <w:rsid w:val="003B671D"/>
    <w:rsid w:val="003C1AFC"/>
    <w:rsid w:val="003C2051"/>
    <w:rsid w:val="003C2470"/>
    <w:rsid w:val="003C5CD5"/>
    <w:rsid w:val="003C6B7B"/>
    <w:rsid w:val="003C7BC3"/>
    <w:rsid w:val="003D0350"/>
    <w:rsid w:val="003D2B52"/>
    <w:rsid w:val="003D3FB4"/>
    <w:rsid w:val="003D4EFF"/>
    <w:rsid w:val="003D5508"/>
    <w:rsid w:val="003D5982"/>
    <w:rsid w:val="003D63FA"/>
    <w:rsid w:val="003D71A3"/>
    <w:rsid w:val="003E2B9C"/>
    <w:rsid w:val="003E352D"/>
    <w:rsid w:val="003E4055"/>
    <w:rsid w:val="003E58FE"/>
    <w:rsid w:val="003E63E2"/>
    <w:rsid w:val="003E7275"/>
    <w:rsid w:val="003F03EB"/>
    <w:rsid w:val="003F18C0"/>
    <w:rsid w:val="003F1F2F"/>
    <w:rsid w:val="003F29D8"/>
    <w:rsid w:val="003F4252"/>
    <w:rsid w:val="003F45CD"/>
    <w:rsid w:val="004015AA"/>
    <w:rsid w:val="00401870"/>
    <w:rsid w:val="00402537"/>
    <w:rsid w:val="00402C1D"/>
    <w:rsid w:val="00405A81"/>
    <w:rsid w:val="004070DB"/>
    <w:rsid w:val="004071DD"/>
    <w:rsid w:val="00410303"/>
    <w:rsid w:val="004113BC"/>
    <w:rsid w:val="004116B9"/>
    <w:rsid w:val="00412536"/>
    <w:rsid w:val="004129B9"/>
    <w:rsid w:val="00412AD7"/>
    <w:rsid w:val="004147FD"/>
    <w:rsid w:val="0041597C"/>
    <w:rsid w:val="00415B1A"/>
    <w:rsid w:val="00416F36"/>
    <w:rsid w:val="00420907"/>
    <w:rsid w:val="004218DE"/>
    <w:rsid w:val="00422AA8"/>
    <w:rsid w:val="004233AC"/>
    <w:rsid w:val="004239FE"/>
    <w:rsid w:val="00423A30"/>
    <w:rsid w:val="004241DA"/>
    <w:rsid w:val="00424B8F"/>
    <w:rsid w:val="0042549D"/>
    <w:rsid w:val="00427841"/>
    <w:rsid w:val="00427F2A"/>
    <w:rsid w:val="004304DD"/>
    <w:rsid w:val="0043181A"/>
    <w:rsid w:val="00432C7F"/>
    <w:rsid w:val="00433210"/>
    <w:rsid w:val="00434185"/>
    <w:rsid w:val="00436AA3"/>
    <w:rsid w:val="00440D28"/>
    <w:rsid w:val="00443B04"/>
    <w:rsid w:val="00443B9E"/>
    <w:rsid w:val="00446255"/>
    <w:rsid w:val="00447496"/>
    <w:rsid w:val="00447DAB"/>
    <w:rsid w:val="00450E0F"/>
    <w:rsid w:val="004514DB"/>
    <w:rsid w:val="004519B2"/>
    <w:rsid w:val="0045250D"/>
    <w:rsid w:val="00452804"/>
    <w:rsid w:val="0045387C"/>
    <w:rsid w:val="00454A29"/>
    <w:rsid w:val="00454AC7"/>
    <w:rsid w:val="004568AC"/>
    <w:rsid w:val="0045779F"/>
    <w:rsid w:val="0046133B"/>
    <w:rsid w:val="004649AC"/>
    <w:rsid w:val="00465B76"/>
    <w:rsid w:val="00465B95"/>
    <w:rsid w:val="00466159"/>
    <w:rsid w:val="0046620A"/>
    <w:rsid w:val="004713CB"/>
    <w:rsid w:val="004728AF"/>
    <w:rsid w:val="00472985"/>
    <w:rsid w:val="004742DB"/>
    <w:rsid w:val="00474860"/>
    <w:rsid w:val="004749E1"/>
    <w:rsid w:val="0048115B"/>
    <w:rsid w:val="00481266"/>
    <w:rsid w:val="00481CD8"/>
    <w:rsid w:val="00482B7F"/>
    <w:rsid w:val="00484302"/>
    <w:rsid w:val="0048453F"/>
    <w:rsid w:val="00484D46"/>
    <w:rsid w:val="00487CC4"/>
    <w:rsid w:val="00487E78"/>
    <w:rsid w:val="004900D0"/>
    <w:rsid w:val="004902DD"/>
    <w:rsid w:val="004927F5"/>
    <w:rsid w:val="00492AB1"/>
    <w:rsid w:val="00492D3D"/>
    <w:rsid w:val="00493E48"/>
    <w:rsid w:val="00494BB5"/>
    <w:rsid w:val="004966FF"/>
    <w:rsid w:val="0049700A"/>
    <w:rsid w:val="00497409"/>
    <w:rsid w:val="004A1681"/>
    <w:rsid w:val="004A3A9D"/>
    <w:rsid w:val="004A596C"/>
    <w:rsid w:val="004B0327"/>
    <w:rsid w:val="004B0FEA"/>
    <w:rsid w:val="004B1D8C"/>
    <w:rsid w:val="004B2900"/>
    <w:rsid w:val="004B2C82"/>
    <w:rsid w:val="004B4DFB"/>
    <w:rsid w:val="004B51D2"/>
    <w:rsid w:val="004B5978"/>
    <w:rsid w:val="004B7034"/>
    <w:rsid w:val="004B703E"/>
    <w:rsid w:val="004B7CBF"/>
    <w:rsid w:val="004C0BE4"/>
    <w:rsid w:val="004C2C14"/>
    <w:rsid w:val="004C2C78"/>
    <w:rsid w:val="004C2FB1"/>
    <w:rsid w:val="004C4349"/>
    <w:rsid w:val="004C616E"/>
    <w:rsid w:val="004C7B4E"/>
    <w:rsid w:val="004D1C81"/>
    <w:rsid w:val="004D3612"/>
    <w:rsid w:val="004D402E"/>
    <w:rsid w:val="004D50C8"/>
    <w:rsid w:val="004D74E2"/>
    <w:rsid w:val="004D7589"/>
    <w:rsid w:val="004E29A3"/>
    <w:rsid w:val="004E32C0"/>
    <w:rsid w:val="004E398E"/>
    <w:rsid w:val="004E4E8B"/>
    <w:rsid w:val="004E5D3B"/>
    <w:rsid w:val="004E5E0A"/>
    <w:rsid w:val="004E7A34"/>
    <w:rsid w:val="004F050F"/>
    <w:rsid w:val="004F161E"/>
    <w:rsid w:val="004F1861"/>
    <w:rsid w:val="004F198D"/>
    <w:rsid w:val="004F2353"/>
    <w:rsid w:val="004F286E"/>
    <w:rsid w:val="004F2D09"/>
    <w:rsid w:val="004F3C32"/>
    <w:rsid w:val="004F5380"/>
    <w:rsid w:val="004F75B9"/>
    <w:rsid w:val="00500122"/>
    <w:rsid w:val="005010C5"/>
    <w:rsid w:val="00501997"/>
    <w:rsid w:val="00504AB2"/>
    <w:rsid w:val="00505274"/>
    <w:rsid w:val="00506823"/>
    <w:rsid w:val="005120BE"/>
    <w:rsid w:val="005137F9"/>
    <w:rsid w:val="00515C59"/>
    <w:rsid w:val="00515FD2"/>
    <w:rsid w:val="00516C18"/>
    <w:rsid w:val="0051752C"/>
    <w:rsid w:val="00520B36"/>
    <w:rsid w:val="005220E5"/>
    <w:rsid w:val="00523291"/>
    <w:rsid w:val="0052365C"/>
    <w:rsid w:val="0052445E"/>
    <w:rsid w:val="00525C95"/>
    <w:rsid w:val="00525E55"/>
    <w:rsid w:val="005264E3"/>
    <w:rsid w:val="00527FE7"/>
    <w:rsid w:val="005302DD"/>
    <w:rsid w:val="00530DE7"/>
    <w:rsid w:val="00531213"/>
    <w:rsid w:val="00531403"/>
    <w:rsid w:val="005318B3"/>
    <w:rsid w:val="0053547C"/>
    <w:rsid w:val="00535E36"/>
    <w:rsid w:val="00537519"/>
    <w:rsid w:val="005376AA"/>
    <w:rsid w:val="00540AA6"/>
    <w:rsid w:val="00542686"/>
    <w:rsid w:val="00542E6A"/>
    <w:rsid w:val="00542F90"/>
    <w:rsid w:val="00544545"/>
    <w:rsid w:val="005449D7"/>
    <w:rsid w:val="00545110"/>
    <w:rsid w:val="00545316"/>
    <w:rsid w:val="0054563E"/>
    <w:rsid w:val="005475BA"/>
    <w:rsid w:val="00547A0A"/>
    <w:rsid w:val="00550A08"/>
    <w:rsid w:val="00551596"/>
    <w:rsid w:val="00551E92"/>
    <w:rsid w:val="00553B94"/>
    <w:rsid w:val="0055564B"/>
    <w:rsid w:val="0055657B"/>
    <w:rsid w:val="00556914"/>
    <w:rsid w:val="00557CE2"/>
    <w:rsid w:val="005608AD"/>
    <w:rsid w:val="00560B84"/>
    <w:rsid w:val="00562E1F"/>
    <w:rsid w:val="005661B3"/>
    <w:rsid w:val="00566419"/>
    <w:rsid w:val="005668E5"/>
    <w:rsid w:val="005727E7"/>
    <w:rsid w:val="005735F1"/>
    <w:rsid w:val="005767FE"/>
    <w:rsid w:val="00576A95"/>
    <w:rsid w:val="005804B2"/>
    <w:rsid w:val="005837CB"/>
    <w:rsid w:val="00586281"/>
    <w:rsid w:val="00587030"/>
    <w:rsid w:val="005902E5"/>
    <w:rsid w:val="00592117"/>
    <w:rsid w:val="005938EC"/>
    <w:rsid w:val="005A0A8C"/>
    <w:rsid w:val="005A12D7"/>
    <w:rsid w:val="005A25F2"/>
    <w:rsid w:val="005A3850"/>
    <w:rsid w:val="005A6844"/>
    <w:rsid w:val="005A7377"/>
    <w:rsid w:val="005B0282"/>
    <w:rsid w:val="005B1D44"/>
    <w:rsid w:val="005B53D8"/>
    <w:rsid w:val="005B5F39"/>
    <w:rsid w:val="005B7CC6"/>
    <w:rsid w:val="005C12A0"/>
    <w:rsid w:val="005C1C18"/>
    <w:rsid w:val="005C1CC3"/>
    <w:rsid w:val="005C1CF8"/>
    <w:rsid w:val="005C234A"/>
    <w:rsid w:val="005C2445"/>
    <w:rsid w:val="005C3DAF"/>
    <w:rsid w:val="005C5581"/>
    <w:rsid w:val="005C70F7"/>
    <w:rsid w:val="005C7A1D"/>
    <w:rsid w:val="005C7DC2"/>
    <w:rsid w:val="005D26CD"/>
    <w:rsid w:val="005D2AFD"/>
    <w:rsid w:val="005D41DF"/>
    <w:rsid w:val="005D4AAF"/>
    <w:rsid w:val="005D5B11"/>
    <w:rsid w:val="005D7EE9"/>
    <w:rsid w:val="005E02A1"/>
    <w:rsid w:val="005E0FF6"/>
    <w:rsid w:val="005E30D6"/>
    <w:rsid w:val="005E3951"/>
    <w:rsid w:val="005E4684"/>
    <w:rsid w:val="005E4A2F"/>
    <w:rsid w:val="005E6F10"/>
    <w:rsid w:val="005E71DC"/>
    <w:rsid w:val="005E7244"/>
    <w:rsid w:val="005E7265"/>
    <w:rsid w:val="005E72C1"/>
    <w:rsid w:val="005E797B"/>
    <w:rsid w:val="005F27BA"/>
    <w:rsid w:val="005F2AF3"/>
    <w:rsid w:val="005F2F9C"/>
    <w:rsid w:val="005F44E5"/>
    <w:rsid w:val="005F4742"/>
    <w:rsid w:val="005F52E3"/>
    <w:rsid w:val="005F7512"/>
    <w:rsid w:val="006016EB"/>
    <w:rsid w:val="0060189A"/>
    <w:rsid w:val="00602A01"/>
    <w:rsid w:val="00603426"/>
    <w:rsid w:val="0060358E"/>
    <w:rsid w:val="006038B3"/>
    <w:rsid w:val="00605191"/>
    <w:rsid w:val="00611C07"/>
    <w:rsid w:val="006132C3"/>
    <w:rsid w:val="00613E89"/>
    <w:rsid w:val="00615ADD"/>
    <w:rsid w:val="00616B67"/>
    <w:rsid w:val="00623704"/>
    <w:rsid w:val="006244EE"/>
    <w:rsid w:val="006251D6"/>
    <w:rsid w:val="00626955"/>
    <w:rsid w:val="006274FA"/>
    <w:rsid w:val="0062771C"/>
    <w:rsid w:val="00627F75"/>
    <w:rsid w:val="006310F3"/>
    <w:rsid w:val="0063163A"/>
    <w:rsid w:val="00632652"/>
    <w:rsid w:val="00632FBB"/>
    <w:rsid w:val="0063352D"/>
    <w:rsid w:val="00633807"/>
    <w:rsid w:val="00633AD3"/>
    <w:rsid w:val="00634B88"/>
    <w:rsid w:val="00636B05"/>
    <w:rsid w:val="00636F04"/>
    <w:rsid w:val="00637994"/>
    <w:rsid w:val="0064072E"/>
    <w:rsid w:val="00640CE6"/>
    <w:rsid w:val="006410A3"/>
    <w:rsid w:val="00641211"/>
    <w:rsid w:val="00642458"/>
    <w:rsid w:val="00642E91"/>
    <w:rsid w:val="00643E00"/>
    <w:rsid w:val="00645467"/>
    <w:rsid w:val="00650B87"/>
    <w:rsid w:val="00650E32"/>
    <w:rsid w:val="006538FE"/>
    <w:rsid w:val="00654825"/>
    <w:rsid w:val="00654BE7"/>
    <w:rsid w:val="00654C70"/>
    <w:rsid w:val="006579AF"/>
    <w:rsid w:val="00660F01"/>
    <w:rsid w:val="00662AD7"/>
    <w:rsid w:val="00662F91"/>
    <w:rsid w:val="006640EB"/>
    <w:rsid w:val="00664977"/>
    <w:rsid w:val="00664EBC"/>
    <w:rsid w:val="00664F2A"/>
    <w:rsid w:val="00665C1B"/>
    <w:rsid w:val="00670122"/>
    <w:rsid w:val="00670388"/>
    <w:rsid w:val="00670B1F"/>
    <w:rsid w:val="00670DE0"/>
    <w:rsid w:val="00673251"/>
    <w:rsid w:val="006754EA"/>
    <w:rsid w:val="00675CB5"/>
    <w:rsid w:val="00680176"/>
    <w:rsid w:val="00680D90"/>
    <w:rsid w:val="00682836"/>
    <w:rsid w:val="00683B24"/>
    <w:rsid w:val="00683F24"/>
    <w:rsid w:val="00685023"/>
    <w:rsid w:val="0068594A"/>
    <w:rsid w:val="00686606"/>
    <w:rsid w:val="00686789"/>
    <w:rsid w:val="00692CE1"/>
    <w:rsid w:val="006940AA"/>
    <w:rsid w:val="00694C2D"/>
    <w:rsid w:val="006954F6"/>
    <w:rsid w:val="00695719"/>
    <w:rsid w:val="0069649D"/>
    <w:rsid w:val="006967B4"/>
    <w:rsid w:val="00696F79"/>
    <w:rsid w:val="00697CB0"/>
    <w:rsid w:val="006A01CB"/>
    <w:rsid w:val="006A095C"/>
    <w:rsid w:val="006A4F80"/>
    <w:rsid w:val="006A6EB1"/>
    <w:rsid w:val="006B0171"/>
    <w:rsid w:val="006B07C2"/>
    <w:rsid w:val="006B12B6"/>
    <w:rsid w:val="006B1B01"/>
    <w:rsid w:val="006B1D5E"/>
    <w:rsid w:val="006B2C9F"/>
    <w:rsid w:val="006B3E8F"/>
    <w:rsid w:val="006B401D"/>
    <w:rsid w:val="006B4641"/>
    <w:rsid w:val="006B5318"/>
    <w:rsid w:val="006B577A"/>
    <w:rsid w:val="006C1F4F"/>
    <w:rsid w:val="006C2B91"/>
    <w:rsid w:val="006C3242"/>
    <w:rsid w:val="006C5FDC"/>
    <w:rsid w:val="006C6CF5"/>
    <w:rsid w:val="006C705B"/>
    <w:rsid w:val="006C7E98"/>
    <w:rsid w:val="006D0304"/>
    <w:rsid w:val="006D0CC1"/>
    <w:rsid w:val="006D0DA3"/>
    <w:rsid w:val="006D2526"/>
    <w:rsid w:val="006D2890"/>
    <w:rsid w:val="006D39FF"/>
    <w:rsid w:val="006D3BDE"/>
    <w:rsid w:val="006D78AA"/>
    <w:rsid w:val="006E0DCA"/>
    <w:rsid w:val="006E118A"/>
    <w:rsid w:val="006E36F2"/>
    <w:rsid w:val="006E4ECA"/>
    <w:rsid w:val="006E5DC9"/>
    <w:rsid w:val="006E617F"/>
    <w:rsid w:val="006E7A19"/>
    <w:rsid w:val="006F1333"/>
    <w:rsid w:val="006F2099"/>
    <w:rsid w:val="006F2297"/>
    <w:rsid w:val="006F31B0"/>
    <w:rsid w:val="006F42BE"/>
    <w:rsid w:val="006F44E6"/>
    <w:rsid w:val="006F67D2"/>
    <w:rsid w:val="006F6CA8"/>
    <w:rsid w:val="006F6D75"/>
    <w:rsid w:val="006F74C4"/>
    <w:rsid w:val="006F7D39"/>
    <w:rsid w:val="0070039E"/>
    <w:rsid w:val="00700550"/>
    <w:rsid w:val="007008F2"/>
    <w:rsid w:val="00700AA6"/>
    <w:rsid w:val="0070140C"/>
    <w:rsid w:val="00701741"/>
    <w:rsid w:val="0070359E"/>
    <w:rsid w:val="0070466D"/>
    <w:rsid w:val="00704ABF"/>
    <w:rsid w:val="00704EFC"/>
    <w:rsid w:val="00707BE2"/>
    <w:rsid w:val="00710990"/>
    <w:rsid w:val="00710BFC"/>
    <w:rsid w:val="00713EEA"/>
    <w:rsid w:val="00716F41"/>
    <w:rsid w:val="00721143"/>
    <w:rsid w:val="00721483"/>
    <w:rsid w:val="007220B9"/>
    <w:rsid w:val="00722F41"/>
    <w:rsid w:val="007233E0"/>
    <w:rsid w:val="0072344E"/>
    <w:rsid w:val="00723936"/>
    <w:rsid w:val="00723F5B"/>
    <w:rsid w:val="007252C8"/>
    <w:rsid w:val="007258C0"/>
    <w:rsid w:val="00726AD6"/>
    <w:rsid w:val="0072705B"/>
    <w:rsid w:val="007300C9"/>
    <w:rsid w:val="0073060C"/>
    <w:rsid w:val="00730A11"/>
    <w:rsid w:val="007310A9"/>
    <w:rsid w:val="00734EB7"/>
    <w:rsid w:val="00735835"/>
    <w:rsid w:val="00735AB0"/>
    <w:rsid w:val="00740548"/>
    <w:rsid w:val="0074127F"/>
    <w:rsid w:val="007414B5"/>
    <w:rsid w:val="00741599"/>
    <w:rsid w:val="00741A75"/>
    <w:rsid w:val="0074319B"/>
    <w:rsid w:val="00744911"/>
    <w:rsid w:val="00745CDE"/>
    <w:rsid w:val="00747BED"/>
    <w:rsid w:val="00747D5B"/>
    <w:rsid w:val="007507A1"/>
    <w:rsid w:val="00752033"/>
    <w:rsid w:val="0075203D"/>
    <w:rsid w:val="00754B5F"/>
    <w:rsid w:val="0075537D"/>
    <w:rsid w:val="00755774"/>
    <w:rsid w:val="00755FE5"/>
    <w:rsid w:val="007567CE"/>
    <w:rsid w:val="00756C8D"/>
    <w:rsid w:val="00757134"/>
    <w:rsid w:val="00760135"/>
    <w:rsid w:val="00760A9B"/>
    <w:rsid w:val="00761402"/>
    <w:rsid w:val="007620EF"/>
    <w:rsid w:val="007625F9"/>
    <w:rsid w:val="007633A8"/>
    <w:rsid w:val="00763A19"/>
    <w:rsid w:val="00764762"/>
    <w:rsid w:val="00765CF7"/>
    <w:rsid w:val="007700FD"/>
    <w:rsid w:val="007708EB"/>
    <w:rsid w:val="00770C04"/>
    <w:rsid w:val="0077245F"/>
    <w:rsid w:val="00772D34"/>
    <w:rsid w:val="00772FCC"/>
    <w:rsid w:val="0077304A"/>
    <w:rsid w:val="007740D1"/>
    <w:rsid w:val="00774357"/>
    <w:rsid w:val="00774BC4"/>
    <w:rsid w:val="00775B19"/>
    <w:rsid w:val="007778FF"/>
    <w:rsid w:val="00777DF7"/>
    <w:rsid w:val="00781959"/>
    <w:rsid w:val="0078213A"/>
    <w:rsid w:val="00782834"/>
    <w:rsid w:val="00782B57"/>
    <w:rsid w:val="0078447C"/>
    <w:rsid w:val="007903F5"/>
    <w:rsid w:val="00790CCF"/>
    <w:rsid w:val="00792DA5"/>
    <w:rsid w:val="0079493F"/>
    <w:rsid w:val="00794D24"/>
    <w:rsid w:val="007950FE"/>
    <w:rsid w:val="0079641F"/>
    <w:rsid w:val="007965A0"/>
    <w:rsid w:val="0079664C"/>
    <w:rsid w:val="00797615"/>
    <w:rsid w:val="007A0E6C"/>
    <w:rsid w:val="007A1DD4"/>
    <w:rsid w:val="007A1E3A"/>
    <w:rsid w:val="007A22B8"/>
    <w:rsid w:val="007A23BE"/>
    <w:rsid w:val="007A26AB"/>
    <w:rsid w:val="007A3DAD"/>
    <w:rsid w:val="007A4252"/>
    <w:rsid w:val="007A6F3E"/>
    <w:rsid w:val="007A703C"/>
    <w:rsid w:val="007A7C0F"/>
    <w:rsid w:val="007B155A"/>
    <w:rsid w:val="007B16BF"/>
    <w:rsid w:val="007B4CA8"/>
    <w:rsid w:val="007B557C"/>
    <w:rsid w:val="007B735B"/>
    <w:rsid w:val="007C2185"/>
    <w:rsid w:val="007C283C"/>
    <w:rsid w:val="007C2DBC"/>
    <w:rsid w:val="007C2E7A"/>
    <w:rsid w:val="007C317D"/>
    <w:rsid w:val="007C3C7C"/>
    <w:rsid w:val="007C46AB"/>
    <w:rsid w:val="007C6A17"/>
    <w:rsid w:val="007C798B"/>
    <w:rsid w:val="007D00F7"/>
    <w:rsid w:val="007D0AD1"/>
    <w:rsid w:val="007D282E"/>
    <w:rsid w:val="007D30C7"/>
    <w:rsid w:val="007D4209"/>
    <w:rsid w:val="007D4562"/>
    <w:rsid w:val="007D48D8"/>
    <w:rsid w:val="007D5C68"/>
    <w:rsid w:val="007D6B45"/>
    <w:rsid w:val="007D754F"/>
    <w:rsid w:val="007D7BBF"/>
    <w:rsid w:val="007E04D0"/>
    <w:rsid w:val="007E2CC8"/>
    <w:rsid w:val="007E3AE0"/>
    <w:rsid w:val="007E6F2F"/>
    <w:rsid w:val="007F10F6"/>
    <w:rsid w:val="007F2E52"/>
    <w:rsid w:val="007F3AEB"/>
    <w:rsid w:val="007F41AB"/>
    <w:rsid w:val="007F4A61"/>
    <w:rsid w:val="0080088C"/>
    <w:rsid w:val="008030F8"/>
    <w:rsid w:val="0080332C"/>
    <w:rsid w:val="008042C5"/>
    <w:rsid w:val="00806BCA"/>
    <w:rsid w:val="00810735"/>
    <w:rsid w:val="00810A85"/>
    <w:rsid w:val="00812D1F"/>
    <w:rsid w:val="008173AE"/>
    <w:rsid w:val="008174EE"/>
    <w:rsid w:val="00817CC1"/>
    <w:rsid w:val="00817EB7"/>
    <w:rsid w:val="008203D7"/>
    <w:rsid w:val="008209F3"/>
    <w:rsid w:val="00821559"/>
    <w:rsid w:val="00822550"/>
    <w:rsid w:val="00823848"/>
    <w:rsid w:val="00823BF0"/>
    <w:rsid w:val="00823E58"/>
    <w:rsid w:val="00824E74"/>
    <w:rsid w:val="00825C1C"/>
    <w:rsid w:val="008266B3"/>
    <w:rsid w:val="008326DB"/>
    <w:rsid w:val="00833A48"/>
    <w:rsid w:val="00833C19"/>
    <w:rsid w:val="00834D62"/>
    <w:rsid w:val="008354E6"/>
    <w:rsid w:val="00837AB0"/>
    <w:rsid w:val="0084177D"/>
    <w:rsid w:val="00841BE9"/>
    <w:rsid w:val="00843F4C"/>
    <w:rsid w:val="008442E6"/>
    <w:rsid w:val="00844A55"/>
    <w:rsid w:val="00844A8C"/>
    <w:rsid w:val="0084559E"/>
    <w:rsid w:val="0084733A"/>
    <w:rsid w:val="00851C66"/>
    <w:rsid w:val="00853A5A"/>
    <w:rsid w:val="00854EC6"/>
    <w:rsid w:val="008551AB"/>
    <w:rsid w:val="00857857"/>
    <w:rsid w:val="00857984"/>
    <w:rsid w:val="00860ABF"/>
    <w:rsid w:val="00860D5F"/>
    <w:rsid w:val="00860F85"/>
    <w:rsid w:val="00864EEB"/>
    <w:rsid w:val="00866D70"/>
    <w:rsid w:val="008704D1"/>
    <w:rsid w:val="00870643"/>
    <w:rsid w:val="008708B7"/>
    <w:rsid w:val="008711E8"/>
    <w:rsid w:val="00871B36"/>
    <w:rsid w:val="008747EA"/>
    <w:rsid w:val="008754BB"/>
    <w:rsid w:val="00876338"/>
    <w:rsid w:val="008764AE"/>
    <w:rsid w:val="00876AC1"/>
    <w:rsid w:val="00880298"/>
    <w:rsid w:val="008803EA"/>
    <w:rsid w:val="00882B5E"/>
    <w:rsid w:val="00883DD1"/>
    <w:rsid w:val="00885E47"/>
    <w:rsid w:val="008864B8"/>
    <w:rsid w:val="00886535"/>
    <w:rsid w:val="00886B79"/>
    <w:rsid w:val="00890251"/>
    <w:rsid w:val="00891074"/>
    <w:rsid w:val="008914B6"/>
    <w:rsid w:val="008923CE"/>
    <w:rsid w:val="00896B4E"/>
    <w:rsid w:val="00896CD1"/>
    <w:rsid w:val="008A098A"/>
    <w:rsid w:val="008A22D2"/>
    <w:rsid w:val="008A2FBA"/>
    <w:rsid w:val="008A3246"/>
    <w:rsid w:val="008A3AC5"/>
    <w:rsid w:val="008A65C3"/>
    <w:rsid w:val="008A7660"/>
    <w:rsid w:val="008A7871"/>
    <w:rsid w:val="008B11E2"/>
    <w:rsid w:val="008B2151"/>
    <w:rsid w:val="008B3CB4"/>
    <w:rsid w:val="008B4967"/>
    <w:rsid w:val="008B4DDD"/>
    <w:rsid w:val="008B6688"/>
    <w:rsid w:val="008B771C"/>
    <w:rsid w:val="008C3C27"/>
    <w:rsid w:val="008C5DA1"/>
    <w:rsid w:val="008C6E6B"/>
    <w:rsid w:val="008C7DF0"/>
    <w:rsid w:val="008D1966"/>
    <w:rsid w:val="008D289C"/>
    <w:rsid w:val="008D3645"/>
    <w:rsid w:val="008D451B"/>
    <w:rsid w:val="008D7239"/>
    <w:rsid w:val="008E4599"/>
    <w:rsid w:val="008E5504"/>
    <w:rsid w:val="008E613B"/>
    <w:rsid w:val="008E6D02"/>
    <w:rsid w:val="008E7647"/>
    <w:rsid w:val="008E79B0"/>
    <w:rsid w:val="008E7BD0"/>
    <w:rsid w:val="008F0423"/>
    <w:rsid w:val="008F076E"/>
    <w:rsid w:val="008F1F7C"/>
    <w:rsid w:val="008F3DE9"/>
    <w:rsid w:val="008F4A2C"/>
    <w:rsid w:val="008F60E1"/>
    <w:rsid w:val="008F6B7A"/>
    <w:rsid w:val="008F7D50"/>
    <w:rsid w:val="00900984"/>
    <w:rsid w:val="00900C5D"/>
    <w:rsid w:val="00902513"/>
    <w:rsid w:val="00902C67"/>
    <w:rsid w:val="0090418C"/>
    <w:rsid w:val="009043FA"/>
    <w:rsid w:val="0090450D"/>
    <w:rsid w:val="00906F5B"/>
    <w:rsid w:val="00910ED4"/>
    <w:rsid w:val="00911384"/>
    <w:rsid w:val="00912CB8"/>
    <w:rsid w:val="00913966"/>
    <w:rsid w:val="00913C83"/>
    <w:rsid w:val="009142DC"/>
    <w:rsid w:val="0091452B"/>
    <w:rsid w:val="009145A0"/>
    <w:rsid w:val="0091491A"/>
    <w:rsid w:val="0091534B"/>
    <w:rsid w:val="00915CDC"/>
    <w:rsid w:val="00916D86"/>
    <w:rsid w:val="00916EC2"/>
    <w:rsid w:val="00917CC0"/>
    <w:rsid w:val="00917F24"/>
    <w:rsid w:val="009215E5"/>
    <w:rsid w:val="00922051"/>
    <w:rsid w:val="0092337A"/>
    <w:rsid w:val="0092347C"/>
    <w:rsid w:val="00927322"/>
    <w:rsid w:val="00927CC2"/>
    <w:rsid w:val="00931CFC"/>
    <w:rsid w:val="009346A7"/>
    <w:rsid w:val="0093523E"/>
    <w:rsid w:val="009422C7"/>
    <w:rsid w:val="00943B28"/>
    <w:rsid w:val="00943BC7"/>
    <w:rsid w:val="00943D3F"/>
    <w:rsid w:val="009445E2"/>
    <w:rsid w:val="009446A2"/>
    <w:rsid w:val="009453C5"/>
    <w:rsid w:val="0095188D"/>
    <w:rsid w:val="009519BD"/>
    <w:rsid w:val="00952010"/>
    <w:rsid w:val="0095267F"/>
    <w:rsid w:val="00952F7A"/>
    <w:rsid w:val="00953359"/>
    <w:rsid w:val="00953B84"/>
    <w:rsid w:val="009540DC"/>
    <w:rsid w:val="0095411B"/>
    <w:rsid w:val="00954426"/>
    <w:rsid w:val="00954952"/>
    <w:rsid w:val="00955F65"/>
    <w:rsid w:val="009575A9"/>
    <w:rsid w:val="00957800"/>
    <w:rsid w:val="00960519"/>
    <w:rsid w:val="009615E5"/>
    <w:rsid w:val="00963101"/>
    <w:rsid w:val="00963518"/>
    <w:rsid w:val="00963D75"/>
    <w:rsid w:val="00964148"/>
    <w:rsid w:val="00964934"/>
    <w:rsid w:val="009669ED"/>
    <w:rsid w:val="00966DEB"/>
    <w:rsid w:val="009705D9"/>
    <w:rsid w:val="009716E8"/>
    <w:rsid w:val="00971A5C"/>
    <w:rsid w:val="00971FEC"/>
    <w:rsid w:val="0097601F"/>
    <w:rsid w:val="00976372"/>
    <w:rsid w:val="00976C32"/>
    <w:rsid w:val="009774E9"/>
    <w:rsid w:val="00981AC3"/>
    <w:rsid w:val="009823E0"/>
    <w:rsid w:val="00983022"/>
    <w:rsid w:val="009843F1"/>
    <w:rsid w:val="00985C90"/>
    <w:rsid w:val="00986D0C"/>
    <w:rsid w:val="00990289"/>
    <w:rsid w:val="00991654"/>
    <w:rsid w:val="00992C8C"/>
    <w:rsid w:val="00993224"/>
    <w:rsid w:val="00994DCC"/>
    <w:rsid w:val="00996B33"/>
    <w:rsid w:val="009A0464"/>
    <w:rsid w:val="009A0555"/>
    <w:rsid w:val="009A2398"/>
    <w:rsid w:val="009A5464"/>
    <w:rsid w:val="009A6E39"/>
    <w:rsid w:val="009A714C"/>
    <w:rsid w:val="009A7DC6"/>
    <w:rsid w:val="009B0D73"/>
    <w:rsid w:val="009B1631"/>
    <w:rsid w:val="009B2BC7"/>
    <w:rsid w:val="009B399F"/>
    <w:rsid w:val="009B4CFC"/>
    <w:rsid w:val="009B6C27"/>
    <w:rsid w:val="009C0D11"/>
    <w:rsid w:val="009C0F87"/>
    <w:rsid w:val="009C17B7"/>
    <w:rsid w:val="009C1EA4"/>
    <w:rsid w:val="009C3B3F"/>
    <w:rsid w:val="009C5CC0"/>
    <w:rsid w:val="009C72CE"/>
    <w:rsid w:val="009C7FA7"/>
    <w:rsid w:val="009D0041"/>
    <w:rsid w:val="009D007C"/>
    <w:rsid w:val="009D18D2"/>
    <w:rsid w:val="009D38CF"/>
    <w:rsid w:val="009D3D05"/>
    <w:rsid w:val="009D5560"/>
    <w:rsid w:val="009D5D4E"/>
    <w:rsid w:val="009D6498"/>
    <w:rsid w:val="009D6DDE"/>
    <w:rsid w:val="009D7AEF"/>
    <w:rsid w:val="009E11C1"/>
    <w:rsid w:val="009E1D73"/>
    <w:rsid w:val="009E2BEA"/>
    <w:rsid w:val="009E3610"/>
    <w:rsid w:val="009E569F"/>
    <w:rsid w:val="009E5710"/>
    <w:rsid w:val="009E62F3"/>
    <w:rsid w:val="009E7366"/>
    <w:rsid w:val="009F00F6"/>
    <w:rsid w:val="009F1085"/>
    <w:rsid w:val="009F1FD5"/>
    <w:rsid w:val="009F2F3D"/>
    <w:rsid w:val="009F322F"/>
    <w:rsid w:val="009F4A42"/>
    <w:rsid w:val="009F5576"/>
    <w:rsid w:val="009F6DD1"/>
    <w:rsid w:val="00A016E2"/>
    <w:rsid w:val="00A0295B"/>
    <w:rsid w:val="00A0327A"/>
    <w:rsid w:val="00A03D9A"/>
    <w:rsid w:val="00A0556E"/>
    <w:rsid w:val="00A055A6"/>
    <w:rsid w:val="00A05B36"/>
    <w:rsid w:val="00A065A7"/>
    <w:rsid w:val="00A07F75"/>
    <w:rsid w:val="00A1033D"/>
    <w:rsid w:val="00A11901"/>
    <w:rsid w:val="00A11925"/>
    <w:rsid w:val="00A11DFA"/>
    <w:rsid w:val="00A11E57"/>
    <w:rsid w:val="00A11F6B"/>
    <w:rsid w:val="00A12122"/>
    <w:rsid w:val="00A12614"/>
    <w:rsid w:val="00A163E1"/>
    <w:rsid w:val="00A16974"/>
    <w:rsid w:val="00A16BE7"/>
    <w:rsid w:val="00A17D6F"/>
    <w:rsid w:val="00A20CCF"/>
    <w:rsid w:val="00A2100A"/>
    <w:rsid w:val="00A21898"/>
    <w:rsid w:val="00A2324B"/>
    <w:rsid w:val="00A236B2"/>
    <w:rsid w:val="00A23B5E"/>
    <w:rsid w:val="00A23D81"/>
    <w:rsid w:val="00A2576E"/>
    <w:rsid w:val="00A25E13"/>
    <w:rsid w:val="00A26CE0"/>
    <w:rsid w:val="00A30AFE"/>
    <w:rsid w:val="00A30C0B"/>
    <w:rsid w:val="00A31C3C"/>
    <w:rsid w:val="00A32B2F"/>
    <w:rsid w:val="00A3516C"/>
    <w:rsid w:val="00A35DE7"/>
    <w:rsid w:val="00A36258"/>
    <w:rsid w:val="00A364B1"/>
    <w:rsid w:val="00A37E4B"/>
    <w:rsid w:val="00A40092"/>
    <w:rsid w:val="00A42888"/>
    <w:rsid w:val="00A43BB8"/>
    <w:rsid w:val="00A4508A"/>
    <w:rsid w:val="00A45E10"/>
    <w:rsid w:val="00A46A13"/>
    <w:rsid w:val="00A4737B"/>
    <w:rsid w:val="00A474C9"/>
    <w:rsid w:val="00A50D23"/>
    <w:rsid w:val="00A562AB"/>
    <w:rsid w:val="00A61B39"/>
    <w:rsid w:val="00A61E26"/>
    <w:rsid w:val="00A62E72"/>
    <w:rsid w:val="00A63014"/>
    <w:rsid w:val="00A64064"/>
    <w:rsid w:val="00A644CC"/>
    <w:rsid w:val="00A646C2"/>
    <w:rsid w:val="00A654C8"/>
    <w:rsid w:val="00A657C6"/>
    <w:rsid w:val="00A70135"/>
    <w:rsid w:val="00A72FD6"/>
    <w:rsid w:val="00A74F4D"/>
    <w:rsid w:val="00A75A48"/>
    <w:rsid w:val="00A77D4B"/>
    <w:rsid w:val="00A804F3"/>
    <w:rsid w:val="00A80A7F"/>
    <w:rsid w:val="00A81789"/>
    <w:rsid w:val="00A82372"/>
    <w:rsid w:val="00A86610"/>
    <w:rsid w:val="00A8687E"/>
    <w:rsid w:val="00A86E6E"/>
    <w:rsid w:val="00A87807"/>
    <w:rsid w:val="00A94AD4"/>
    <w:rsid w:val="00A94F6E"/>
    <w:rsid w:val="00A96B59"/>
    <w:rsid w:val="00AA1171"/>
    <w:rsid w:val="00AA1937"/>
    <w:rsid w:val="00AA2142"/>
    <w:rsid w:val="00AA3EF2"/>
    <w:rsid w:val="00AA6003"/>
    <w:rsid w:val="00AA6161"/>
    <w:rsid w:val="00AA6FE1"/>
    <w:rsid w:val="00AA7255"/>
    <w:rsid w:val="00AB10B8"/>
    <w:rsid w:val="00AB1B95"/>
    <w:rsid w:val="00AB1D70"/>
    <w:rsid w:val="00AB1EEA"/>
    <w:rsid w:val="00AB2C5A"/>
    <w:rsid w:val="00AB4C42"/>
    <w:rsid w:val="00AB60DF"/>
    <w:rsid w:val="00AC17D1"/>
    <w:rsid w:val="00AC1894"/>
    <w:rsid w:val="00AC53AD"/>
    <w:rsid w:val="00AC5666"/>
    <w:rsid w:val="00AC7D5C"/>
    <w:rsid w:val="00AD0682"/>
    <w:rsid w:val="00AD0895"/>
    <w:rsid w:val="00AD1B1D"/>
    <w:rsid w:val="00AD31C1"/>
    <w:rsid w:val="00AD3A52"/>
    <w:rsid w:val="00AD4874"/>
    <w:rsid w:val="00AD4D0F"/>
    <w:rsid w:val="00AD4F0F"/>
    <w:rsid w:val="00AE0481"/>
    <w:rsid w:val="00AE1920"/>
    <w:rsid w:val="00AE19F6"/>
    <w:rsid w:val="00AE1D5F"/>
    <w:rsid w:val="00AE1FCA"/>
    <w:rsid w:val="00AE2157"/>
    <w:rsid w:val="00AE2732"/>
    <w:rsid w:val="00AE326C"/>
    <w:rsid w:val="00AE354E"/>
    <w:rsid w:val="00AE3E0E"/>
    <w:rsid w:val="00AE5F34"/>
    <w:rsid w:val="00AE608C"/>
    <w:rsid w:val="00AF015F"/>
    <w:rsid w:val="00AF0190"/>
    <w:rsid w:val="00AF19DA"/>
    <w:rsid w:val="00AF36E4"/>
    <w:rsid w:val="00AF3E54"/>
    <w:rsid w:val="00AF5A50"/>
    <w:rsid w:val="00AF64E5"/>
    <w:rsid w:val="00AF74D9"/>
    <w:rsid w:val="00B000CF"/>
    <w:rsid w:val="00B009BC"/>
    <w:rsid w:val="00B0132B"/>
    <w:rsid w:val="00B01753"/>
    <w:rsid w:val="00B01A3E"/>
    <w:rsid w:val="00B03040"/>
    <w:rsid w:val="00B0413E"/>
    <w:rsid w:val="00B056B8"/>
    <w:rsid w:val="00B061DF"/>
    <w:rsid w:val="00B10542"/>
    <w:rsid w:val="00B10744"/>
    <w:rsid w:val="00B11FA4"/>
    <w:rsid w:val="00B12566"/>
    <w:rsid w:val="00B130F2"/>
    <w:rsid w:val="00B14D43"/>
    <w:rsid w:val="00B15378"/>
    <w:rsid w:val="00B16929"/>
    <w:rsid w:val="00B16BBD"/>
    <w:rsid w:val="00B21B5D"/>
    <w:rsid w:val="00B22127"/>
    <w:rsid w:val="00B2233D"/>
    <w:rsid w:val="00B23252"/>
    <w:rsid w:val="00B23A85"/>
    <w:rsid w:val="00B254D1"/>
    <w:rsid w:val="00B26349"/>
    <w:rsid w:val="00B274AF"/>
    <w:rsid w:val="00B3268C"/>
    <w:rsid w:val="00B35F4B"/>
    <w:rsid w:val="00B36462"/>
    <w:rsid w:val="00B373F0"/>
    <w:rsid w:val="00B40F59"/>
    <w:rsid w:val="00B50228"/>
    <w:rsid w:val="00B50BF6"/>
    <w:rsid w:val="00B50CD4"/>
    <w:rsid w:val="00B530DA"/>
    <w:rsid w:val="00B532AC"/>
    <w:rsid w:val="00B5357E"/>
    <w:rsid w:val="00B57B30"/>
    <w:rsid w:val="00B608DA"/>
    <w:rsid w:val="00B60CB6"/>
    <w:rsid w:val="00B60D6F"/>
    <w:rsid w:val="00B61624"/>
    <w:rsid w:val="00B61FF8"/>
    <w:rsid w:val="00B6423F"/>
    <w:rsid w:val="00B64845"/>
    <w:rsid w:val="00B65E2E"/>
    <w:rsid w:val="00B66745"/>
    <w:rsid w:val="00B66FDF"/>
    <w:rsid w:val="00B70492"/>
    <w:rsid w:val="00B7432C"/>
    <w:rsid w:val="00B7572C"/>
    <w:rsid w:val="00B757AE"/>
    <w:rsid w:val="00B75A0A"/>
    <w:rsid w:val="00B75EDC"/>
    <w:rsid w:val="00B76B3A"/>
    <w:rsid w:val="00B7763C"/>
    <w:rsid w:val="00B8042E"/>
    <w:rsid w:val="00B807D5"/>
    <w:rsid w:val="00B81046"/>
    <w:rsid w:val="00B82135"/>
    <w:rsid w:val="00B8317D"/>
    <w:rsid w:val="00B83CA6"/>
    <w:rsid w:val="00B84D2A"/>
    <w:rsid w:val="00B85C75"/>
    <w:rsid w:val="00B872E7"/>
    <w:rsid w:val="00B87ACF"/>
    <w:rsid w:val="00B90100"/>
    <w:rsid w:val="00B91290"/>
    <w:rsid w:val="00B921FD"/>
    <w:rsid w:val="00B93F87"/>
    <w:rsid w:val="00B9541C"/>
    <w:rsid w:val="00B9794E"/>
    <w:rsid w:val="00BA07D1"/>
    <w:rsid w:val="00BA0B06"/>
    <w:rsid w:val="00BA23E7"/>
    <w:rsid w:val="00BA316E"/>
    <w:rsid w:val="00BA31BB"/>
    <w:rsid w:val="00BA4D6B"/>
    <w:rsid w:val="00BA72BF"/>
    <w:rsid w:val="00BB096E"/>
    <w:rsid w:val="00BB0C40"/>
    <w:rsid w:val="00BB2FC5"/>
    <w:rsid w:val="00BB31A2"/>
    <w:rsid w:val="00BB35C9"/>
    <w:rsid w:val="00BB381F"/>
    <w:rsid w:val="00BB5BB4"/>
    <w:rsid w:val="00BB5C00"/>
    <w:rsid w:val="00BB76E3"/>
    <w:rsid w:val="00BB77DA"/>
    <w:rsid w:val="00BB7B7E"/>
    <w:rsid w:val="00BB7F3B"/>
    <w:rsid w:val="00BC091F"/>
    <w:rsid w:val="00BC0E3B"/>
    <w:rsid w:val="00BC1836"/>
    <w:rsid w:val="00BC3233"/>
    <w:rsid w:val="00BC3527"/>
    <w:rsid w:val="00BC35B2"/>
    <w:rsid w:val="00BC515D"/>
    <w:rsid w:val="00BD0BA4"/>
    <w:rsid w:val="00BD2F1B"/>
    <w:rsid w:val="00BD4327"/>
    <w:rsid w:val="00BD5C49"/>
    <w:rsid w:val="00BD78E4"/>
    <w:rsid w:val="00BE137A"/>
    <w:rsid w:val="00BE197A"/>
    <w:rsid w:val="00BE226A"/>
    <w:rsid w:val="00BE2DB8"/>
    <w:rsid w:val="00BE3706"/>
    <w:rsid w:val="00BE44B3"/>
    <w:rsid w:val="00BE4E8F"/>
    <w:rsid w:val="00BE55C3"/>
    <w:rsid w:val="00BE64BC"/>
    <w:rsid w:val="00BE6997"/>
    <w:rsid w:val="00BF03DE"/>
    <w:rsid w:val="00BF04F1"/>
    <w:rsid w:val="00BF08B3"/>
    <w:rsid w:val="00BF0B6D"/>
    <w:rsid w:val="00BF117E"/>
    <w:rsid w:val="00BF4178"/>
    <w:rsid w:val="00BF4399"/>
    <w:rsid w:val="00BF47D2"/>
    <w:rsid w:val="00BF62FD"/>
    <w:rsid w:val="00BF66A4"/>
    <w:rsid w:val="00C01D90"/>
    <w:rsid w:val="00C02656"/>
    <w:rsid w:val="00C03AC2"/>
    <w:rsid w:val="00C0424E"/>
    <w:rsid w:val="00C062CD"/>
    <w:rsid w:val="00C10A8A"/>
    <w:rsid w:val="00C11693"/>
    <w:rsid w:val="00C12AA8"/>
    <w:rsid w:val="00C130E0"/>
    <w:rsid w:val="00C137D6"/>
    <w:rsid w:val="00C13BAB"/>
    <w:rsid w:val="00C13FDA"/>
    <w:rsid w:val="00C1430F"/>
    <w:rsid w:val="00C1530A"/>
    <w:rsid w:val="00C161A7"/>
    <w:rsid w:val="00C16764"/>
    <w:rsid w:val="00C16A9C"/>
    <w:rsid w:val="00C16D25"/>
    <w:rsid w:val="00C21F49"/>
    <w:rsid w:val="00C227CB"/>
    <w:rsid w:val="00C22F98"/>
    <w:rsid w:val="00C24E1D"/>
    <w:rsid w:val="00C253BF"/>
    <w:rsid w:val="00C25FBA"/>
    <w:rsid w:val="00C266BA"/>
    <w:rsid w:val="00C27B66"/>
    <w:rsid w:val="00C27D3C"/>
    <w:rsid w:val="00C30052"/>
    <w:rsid w:val="00C33527"/>
    <w:rsid w:val="00C33843"/>
    <w:rsid w:val="00C3451F"/>
    <w:rsid w:val="00C349D2"/>
    <w:rsid w:val="00C358F7"/>
    <w:rsid w:val="00C36001"/>
    <w:rsid w:val="00C361C2"/>
    <w:rsid w:val="00C37D8E"/>
    <w:rsid w:val="00C4100F"/>
    <w:rsid w:val="00C41C37"/>
    <w:rsid w:val="00C42B3E"/>
    <w:rsid w:val="00C449DA"/>
    <w:rsid w:val="00C50A20"/>
    <w:rsid w:val="00C532E7"/>
    <w:rsid w:val="00C57262"/>
    <w:rsid w:val="00C6006F"/>
    <w:rsid w:val="00C60582"/>
    <w:rsid w:val="00C614D8"/>
    <w:rsid w:val="00C61C68"/>
    <w:rsid w:val="00C61E93"/>
    <w:rsid w:val="00C62052"/>
    <w:rsid w:val="00C627DD"/>
    <w:rsid w:val="00C627F3"/>
    <w:rsid w:val="00C62AA7"/>
    <w:rsid w:val="00C62F79"/>
    <w:rsid w:val="00C64925"/>
    <w:rsid w:val="00C65891"/>
    <w:rsid w:val="00C65E3D"/>
    <w:rsid w:val="00C6628B"/>
    <w:rsid w:val="00C67D2A"/>
    <w:rsid w:val="00C718A3"/>
    <w:rsid w:val="00C71E2B"/>
    <w:rsid w:val="00C71F36"/>
    <w:rsid w:val="00C7482A"/>
    <w:rsid w:val="00C751ED"/>
    <w:rsid w:val="00C758FB"/>
    <w:rsid w:val="00C75B2B"/>
    <w:rsid w:val="00C75D90"/>
    <w:rsid w:val="00C76283"/>
    <w:rsid w:val="00C81B7B"/>
    <w:rsid w:val="00C81CD6"/>
    <w:rsid w:val="00C82C33"/>
    <w:rsid w:val="00C830E7"/>
    <w:rsid w:val="00C8345B"/>
    <w:rsid w:val="00C84279"/>
    <w:rsid w:val="00C872B1"/>
    <w:rsid w:val="00C90158"/>
    <w:rsid w:val="00C902AC"/>
    <w:rsid w:val="00C927DE"/>
    <w:rsid w:val="00C93A27"/>
    <w:rsid w:val="00C93C96"/>
    <w:rsid w:val="00C95D24"/>
    <w:rsid w:val="00C96057"/>
    <w:rsid w:val="00C966F7"/>
    <w:rsid w:val="00CA0B0B"/>
    <w:rsid w:val="00CA5916"/>
    <w:rsid w:val="00CA60A8"/>
    <w:rsid w:val="00CA649B"/>
    <w:rsid w:val="00CA798E"/>
    <w:rsid w:val="00CB01F1"/>
    <w:rsid w:val="00CB297A"/>
    <w:rsid w:val="00CB2A68"/>
    <w:rsid w:val="00CB45F2"/>
    <w:rsid w:val="00CB4698"/>
    <w:rsid w:val="00CB46DA"/>
    <w:rsid w:val="00CB4A43"/>
    <w:rsid w:val="00CB7357"/>
    <w:rsid w:val="00CC07B8"/>
    <w:rsid w:val="00CC0B0F"/>
    <w:rsid w:val="00CC19ED"/>
    <w:rsid w:val="00CC2DD6"/>
    <w:rsid w:val="00CC3FC6"/>
    <w:rsid w:val="00CC43D0"/>
    <w:rsid w:val="00CC4B10"/>
    <w:rsid w:val="00CC5A3B"/>
    <w:rsid w:val="00CC5DFF"/>
    <w:rsid w:val="00CD068D"/>
    <w:rsid w:val="00CD2133"/>
    <w:rsid w:val="00CD290C"/>
    <w:rsid w:val="00CD30DC"/>
    <w:rsid w:val="00CD38BC"/>
    <w:rsid w:val="00CD3C80"/>
    <w:rsid w:val="00CD4777"/>
    <w:rsid w:val="00CD5E58"/>
    <w:rsid w:val="00CD69B3"/>
    <w:rsid w:val="00CD6D00"/>
    <w:rsid w:val="00CD7E70"/>
    <w:rsid w:val="00CE04ED"/>
    <w:rsid w:val="00CE0DA2"/>
    <w:rsid w:val="00CE0DCF"/>
    <w:rsid w:val="00CE1C1A"/>
    <w:rsid w:val="00CE2140"/>
    <w:rsid w:val="00CE29E1"/>
    <w:rsid w:val="00CE3535"/>
    <w:rsid w:val="00CE3C0C"/>
    <w:rsid w:val="00CE4370"/>
    <w:rsid w:val="00CE535C"/>
    <w:rsid w:val="00CE72BE"/>
    <w:rsid w:val="00CE7EBE"/>
    <w:rsid w:val="00CF041D"/>
    <w:rsid w:val="00CF0619"/>
    <w:rsid w:val="00CF06E1"/>
    <w:rsid w:val="00CF13E5"/>
    <w:rsid w:val="00CF23D3"/>
    <w:rsid w:val="00CF2CBA"/>
    <w:rsid w:val="00CF3A5C"/>
    <w:rsid w:val="00CF4E9A"/>
    <w:rsid w:val="00CF5184"/>
    <w:rsid w:val="00CF5BEA"/>
    <w:rsid w:val="00CF5CCF"/>
    <w:rsid w:val="00CF5CD3"/>
    <w:rsid w:val="00CF5F5D"/>
    <w:rsid w:val="00CF694D"/>
    <w:rsid w:val="00CF6C53"/>
    <w:rsid w:val="00D016BA"/>
    <w:rsid w:val="00D02793"/>
    <w:rsid w:val="00D03964"/>
    <w:rsid w:val="00D04EB6"/>
    <w:rsid w:val="00D053DB"/>
    <w:rsid w:val="00D06262"/>
    <w:rsid w:val="00D06A2B"/>
    <w:rsid w:val="00D11669"/>
    <w:rsid w:val="00D1403C"/>
    <w:rsid w:val="00D14693"/>
    <w:rsid w:val="00D147BC"/>
    <w:rsid w:val="00D15A6D"/>
    <w:rsid w:val="00D160BB"/>
    <w:rsid w:val="00D17AD5"/>
    <w:rsid w:val="00D17B2C"/>
    <w:rsid w:val="00D17BC9"/>
    <w:rsid w:val="00D20447"/>
    <w:rsid w:val="00D21C73"/>
    <w:rsid w:val="00D21CC2"/>
    <w:rsid w:val="00D22D06"/>
    <w:rsid w:val="00D23501"/>
    <w:rsid w:val="00D23EA3"/>
    <w:rsid w:val="00D2518E"/>
    <w:rsid w:val="00D25F1C"/>
    <w:rsid w:val="00D27E2F"/>
    <w:rsid w:val="00D300C7"/>
    <w:rsid w:val="00D30782"/>
    <w:rsid w:val="00D333A1"/>
    <w:rsid w:val="00D33B97"/>
    <w:rsid w:val="00D33F72"/>
    <w:rsid w:val="00D41C1C"/>
    <w:rsid w:val="00D43DD6"/>
    <w:rsid w:val="00D43E2B"/>
    <w:rsid w:val="00D44389"/>
    <w:rsid w:val="00D44DC1"/>
    <w:rsid w:val="00D44F62"/>
    <w:rsid w:val="00D45055"/>
    <w:rsid w:val="00D45241"/>
    <w:rsid w:val="00D46047"/>
    <w:rsid w:val="00D46777"/>
    <w:rsid w:val="00D4692E"/>
    <w:rsid w:val="00D46FE8"/>
    <w:rsid w:val="00D51383"/>
    <w:rsid w:val="00D52BCC"/>
    <w:rsid w:val="00D54AF1"/>
    <w:rsid w:val="00D6020E"/>
    <w:rsid w:val="00D60EBD"/>
    <w:rsid w:val="00D62494"/>
    <w:rsid w:val="00D635BD"/>
    <w:rsid w:val="00D65831"/>
    <w:rsid w:val="00D664B9"/>
    <w:rsid w:val="00D67A33"/>
    <w:rsid w:val="00D71CF6"/>
    <w:rsid w:val="00D71E7F"/>
    <w:rsid w:val="00D73BF1"/>
    <w:rsid w:val="00D7419A"/>
    <w:rsid w:val="00D7468D"/>
    <w:rsid w:val="00D7561A"/>
    <w:rsid w:val="00D76FE1"/>
    <w:rsid w:val="00D77030"/>
    <w:rsid w:val="00D80087"/>
    <w:rsid w:val="00D808B8"/>
    <w:rsid w:val="00D81BB6"/>
    <w:rsid w:val="00D840D7"/>
    <w:rsid w:val="00D87217"/>
    <w:rsid w:val="00D875B9"/>
    <w:rsid w:val="00D87AC2"/>
    <w:rsid w:val="00D90569"/>
    <w:rsid w:val="00D92611"/>
    <w:rsid w:val="00D9342E"/>
    <w:rsid w:val="00D937EE"/>
    <w:rsid w:val="00D96BD8"/>
    <w:rsid w:val="00D96E08"/>
    <w:rsid w:val="00D9761A"/>
    <w:rsid w:val="00D976E5"/>
    <w:rsid w:val="00D977F8"/>
    <w:rsid w:val="00D97C53"/>
    <w:rsid w:val="00DA0B45"/>
    <w:rsid w:val="00DA1086"/>
    <w:rsid w:val="00DA2676"/>
    <w:rsid w:val="00DA2BCC"/>
    <w:rsid w:val="00DA369C"/>
    <w:rsid w:val="00DA4FA1"/>
    <w:rsid w:val="00DA523E"/>
    <w:rsid w:val="00DA5780"/>
    <w:rsid w:val="00DA62A6"/>
    <w:rsid w:val="00DB02DB"/>
    <w:rsid w:val="00DB31E7"/>
    <w:rsid w:val="00DB4707"/>
    <w:rsid w:val="00DB585B"/>
    <w:rsid w:val="00DB5EAB"/>
    <w:rsid w:val="00DB7DF5"/>
    <w:rsid w:val="00DB7FEF"/>
    <w:rsid w:val="00DC038F"/>
    <w:rsid w:val="00DC056E"/>
    <w:rsid w:val="00DC0667"/>
    <w:rsid w:val="00DC14D9"/>
    <w:rsid w:val="00DC1930"/>
    <w:rsid w:val="00DC1C85"/>
    <w:rsid w:val="00DC25C2"/>
    <w:rsid w:val="00DC2A0C"/>
    <w:rsid w:val="00DC3902"/>
    <w:rsid w:val="00DC44C3"/>
    <w:rsid w:val="00DC5809"/>
    <w:rsid w:val="00DC6B15"/>
    <w:rsid w:val="00DD0EDD"/>
    <w:rsid w:val="00DD1396"/>
    <w:rsid w:val="00DD24E5"/>
    <w:rsid w:val="00DD25FB"/>
    <w:rsid w:val="00DD28BF"/>
    <w:rsid w:val="00DD31EC"/>
    <w:rsid w:val="00DD3AAB"/>
    <w:rsid w:val="00DD3FF4"/>
    <w:rsid w:val="00DD46E8"/>
    <w:rsid w:val="00DD5A43"/>
    <w:rsid w:val="00DD5F20"/>
    <w:rsid w:val="00DD7ADD"/>
    <w:rsid w:val="00DE00A4"/>
    <w:rsid w:val="00DE255F"/>
    <w:rsid w:val="00DE30E7"/>
    <w:rsid w:val="00DE41DC"/>
    <w:rsid w:val="00DE4C97"/>
    <w:rsid w:val="00DE4F7E"/>
    <w:rsid w:val="00DE5117"/>
    <w:rsid w:val="00DE51E3"/>
    <w:rsid w:val="00DE6EE9"/>
    <w:rsid w:val="00DE77F4"/>
    <w:rsid w:val="00DE7BA7"/>
    <w:rsid w:val="00DF012D"/>
    <w:rsid w:val="00DF045F"/>
    <w:rsid w:val="00DF0D62"/>
    <w:rsid w:val="00DF1B0E"/>
    <w:rsid w:val="00DF1D3A"/>
    <w:rsid w:val="00DF202A"/>
    <w:rsid w:val="00DF3E35"/>
    <w:rsid w:val="00DF4025"/>
    <w:rsid w:val="00DF46FA"/>
    <w:rsid w:val="00DF4CAD"/>
    <w:rsid w:val="00DF5F59"/>
    <w:rsid w:val="00DF6C0D"/>
    <w:rsid w:val="00E005C2"/>
    <w:rsid w:val="00E00843"/>
    <w:rsid w:val="00E00B54"/>
    <w:rsid w:val="00E04960"/>
    <w:rsid w:val="00E05583"/>
    <w:rsid w:val="00E06293"/>
    <w:rsid w:val="00E06C04"/>
    <w:rsid w:val="00E07303"/>
    <w:rsid w:val="00E1071B"/>
    <w:rsid w:val="00E10B31"/>
    <w:rsid w:val="00E121AB"/>
    <w:rsid w:val="00E14E80"/>
    <w:rsid w:val="00E1555B"/>
    <w:rsid w:val="00E165B7"/>
    <w:rsid w:val="00E2381A"/>
    <w:rsid w:val="00E23F63"/>
    <w:rsid w:val="00E2478C"/>
    <w:rsid w:val="00E24ED1"/>
    <w:rsid w:val="00E25082"/>
    <w:rsid w:val="00E26CB3"/>
    <w:rsid w:val="00E2748C"/>
    <w:rsid w:val="00E27EA3"/>
    <w:rsid w:val="00E30FED"/>
    <w:rsid w:val="00E3193D"/>
    <w:rsid w:val="00E31C5A"/>
    <w:rsid w:val="00E342AF"/>
    <w:rsid w:val="00E342E5"/>
    <w:rsid w:val="00E34F4C"/>
    <w:rsid w:val="00E36D4E"/>
    <w:rsid w:val="00E3732F"/>
    <w:rsid w:val="00E37BA4"/>
    <w:rsid w:val="00E42339"/>
    <w:rsid w:val="00E4300B"/>
    <w:rsid w:val="00E43992"/>
    <w:rsid w:val="00E43F8A"/>
    <w:rsid w:val="00E44925"/>
    <w:rsid w:val="00E44939"/>
    <w:rsid w:val="00E44D34"/>
    <w:rsid w:val="00E45C29"/>
    <w:rsid w:val="00E46A09"/>
    <w:rsid w:val="00E46B44"/>
    <w:rsid w:val="00E478FD"/>
    <w:rsid w:val="00E509D1"/>
    <w:rsid w:val="00E5100D"/>
    <w:rsid w:val="00E511DB"/>
    <w:rsid w:val="00E5199D"/>
    <w:rsid w:val="00E51BE1"/>
    <w:rsid w:val="00E52451"/>
    <w:rsid w:val="00E53EEA"/>
    <w:rsid w:val="00E54DC6"/>
    <w:rsid w:val="00E559FE"/>
    <w:rsid w:val="00E57C76"/>
    <w:rsid w:val="00E612EB"/>
    <w:rsid w:val="00E62C74"/>
    <w:rsid w:val="00E62FC7"/>
    <w:rsid w:val="00E637B5"/>
    <w:rsid w:val="00E63F97"/>
    <w:rsid w:val="00E64288"/>
    <w:rsid w:val="00E66928"/>
    <w:rsid w:val="00E66A34"/>
    <w:rsid w:val="00E66BF7"/>
    <w:rsid w:val="00E6726F"/>
    <w:rsid w:val="00E706C1"/>
    <w:rsid w:val="00E70A55"/>
    <w:rsid w:val="00E74214"/>
    <w:rsid w:val="00E74582"/>
    <w:rsid w:val="00E761D2"/>
    <w:rsid w:val="00E7677F"/>
    <w:rsid w:val="00E7797A"/>
    <w:rsid w:val="00E819A7"/>
    <w:rsid w:val="00E81D36"/>
    <w:rsid w:val="00E8223F"/>
    <w:rsid w:val="00E82926"/>
    <w:rsid w:val="00E82A9D"/>
    <w:rsid w:val="00E83457"/>
    <w:rsid w:val="00E874FD"/>
    <w:rsid w:val="00E910E4"/>
    <w:rsid w:val="00E91A24"/>
    <w:rsid w:val="00E92594"/>
    <w:rsid w:val="00E94490"/>
    <w:rsid w:val="00E95188"/>
    <w:rsid w:val="00E958AB"/>
    <w:rsid w:val="00E968AC"/>
    <w:rsid w:val="00E968E1"/>
    <w:rsid w:val="00E97443"/>
    <w:rsid w:val="00EA0424"/>
    <w:rsid w:val="00EA096C"/>
    <w:rsid w:val="00EA2A9B"/>
    <w:rsid w:val="00EA2E50"/>
    <w:rsid w:val="00EA325B"/>
    <w:rsid w:val="00EA3400"/>
    <w:rsid w:val="00EA360D"/>
    <w:rsid w:val="00EA6161"/>
    <w:rsid w:val="00EA716F"/>
    <w:rsid w:val="00EB04E5"/>
    <w:rsid w:val="00EB1292"/>
    <w:rsid w:val="00EB163B"/>
    <w:rsid w:val="00EB5977"/>
    <w:rsid w:val="00EB5A69"/>
    <w:rsid w:val="00EB66C6"/>
    <w:rsid w:val="00EB6839"/>
    <w:rsid w:val="00EB752D"/>
    <w:rsid w:val="00EB7A56"/>
    <w:rsid w:val="00EC2DCD"/>
    <w:rsid w:val="00EC4CD5"/>
    <w:rsid w:val="00EC6A65"/>
    <w:rsid w:val="00EC6BFE"/>
    <w:rsid w:val="00ED2C63"/>
    <w:rsid w:val="00ED2C9B"/>
    <w:rsid w:val="00ED321D"/>
    <w:rsid w:val="00ED503E"/>
    <w:rsid w:val="00ED5B52"/>
    <w:rsid w:val="00ED76F0"/>
    <w:rsid w:val="00EE1BA3"/>
    <w:rsid w:val="00EE25FC"/>
    <w:rsid w:val="00EE2610"/>
    <w:rsid w:val="00EE284C"/>
    <w:rsid w:val="00EE368F"/>
    <w:rsid w:val="00EE69CE"/>
    <w:rsid w:val="00EE7085"/>
    <w:rsid w:val="00EE7614"/>
    <w:rsid w:val="00EF202C"/>
    <w:rsid w:val="00EF2AB1"/>
    <w:rsid w:val="00EF327E"/>
    <w:rsid w:val="00EF3BEC"/>
    <w:rsid w:val="00EF51C6"/>
    <w:rsid w:val="00EF54A6"/>
    <w:rsid w:val="00EF62C7"/>
    <w:rsid w:val="00EF6631"/>
    <w:rsid w:val="00EF6A44"/>
    <w:rsid w:val="00F01985"/>
    <w:rsid w:val="00F04148"/>
    <w:rsid w:val="00F04C53"/>
    <w:rsid w:val="00F06D9B"/>
    <w:rsid w:val="00F076D4"/>
    <w:rsid w:val="00F077F1"/>
    <w:rsid w:val="00F10AF7"/>
    <w:rsid w:val="00F11021"/>
    <w:rsid w:val="00F1178F"/>
    <w:rsid w:val="00F11AFB"/>
    <w:rsid w:val="00F12F0E"/>
    <w:rsid w:val="00F139EE"/>
    <w:rsid w:val="00F152FA"/>
    <w:rsid w:val="00F16B4C"/>
    <w:rsid w:val="00F17BE8"/>
    <w:rsid w:val="00F207B2"/>
    <w:rsid w:val="00F2151D"/>
    <w:rsid w:val="00F219AB"/>
    <w:rsid w:val="00F21F29"/>
    <w:rsid w:val="00F23B2A"/>
    <w:rsid w:val="00F2455D"/>
    <w:rsid w:val="00F24BEB"/>
    <w:rsid w:val="00F24C63"/>
    <w:rsid w:val="00F2667D"/>
    <w:rsid w:val="00F2790C"/>
    <w:rsid w:val="00F30111"/>
    <w:rsid w:val="00F30C8D"/>
    <w:rsid w:val="00F30F44"/>
    <w:rsid w:val="00F32F84"/>
    <w:rsid w:val="00F3311B"/>
    <w:rsid w:val="00F33142"/>
    <w:rsid w:val="00F338A1"/>
    <w:rsid w:val="00F3645F"/>
    <w:rsid w:val="00F37348"/>
    <w:rsid w:val="00F37574"/>
    <w:rsid w:val="00F37638"/>
    <w:rsid w:val="00F37929"/>
    <w:rsid w:val="00F37E78"/>
    <w:rsid w:val="00F40266"/>
    <w:rsid w:val="00F4094F"/>
    <w:rsid w:val="00F41797"/>
    <w:rsid w:val="00F4228B"/>
    <w:rsid w:val="00F42C68"/>
    <w:rsid w:val="00F435CF"/>
    <w:rsid w:val="00F4407A"/>
    <w:rsid w:val="00F4681C"/>
    <w:rsid w:val="00F500F1"/>
    <w:rsid w:val="00F50B07"/>
    <w:rsid w:val="00F5141C"/>
    <w:rsid w:val="00F53907"/>
    <w:rsid w:val="00F543F3"/>
    <w:rsid w:val="00F56245"/>
    <w:rsid w:val="00F56E5F"/>
    <w:rsid w:val="00F56F82"/>
    <w:rsid w:val="00F57745"/>
    <w:rsid w:val="00F600A2"/>
    <w:rsid w:val="00F6150E"/>
    <w:rsid w:val="00F61759"/>
    <w:rsid w:val="00F61DC9"/>
    <w:rsid w:val="00F624FE"/>
    <w:rsid w:val="00F62CEF"/>
    <w:rsid w:val="00F64152"/>
    <w:rsid w:val="00F649C3"/>
    <w:rsid w:val="00F6597F"/>
    <w:rsid w:val="00F65DA5"/>
    <w:rsid w:val="00F674ED"/>
    <w:rsid w:val="00F70B2D"/>
    <w:rsid w:val="00F70C87"/>
    <w:rsid w:val="00F72D10"/>
    <w:rsid w:val="00F7338B"/>
    <w:rsid w:val="00F734FB"/>
    <w:rsid w:val="00F73504"/>
    <w:rsid w:val="00F747E3"/>
    <w:rsid w:val="00F762E7"/>
    <w:rsid w:val="00F85EE6"/>
    <w:rsid w:val="00F861E5"/>
    <w:rsid w:val="00F86257"/>
    <w:rsid w:val="00F862B0"/>
    <w:rsid w:val="00F87AC0"/>
    <w:rsid w:val="00F90996"/>
    <w:rsid w:val="00F91CB8"/>
    <w:rsid w:val="00F91DF2"/>
    <w:rsid w:val="00F91E02"/>
    <w:rsid w:val="00F947EC"/>
    <w:rsid w:val="00F94FBD"/>
    <w:rsid w:val="00F95397"/>
    <w:rsid w:val="00F96207"/>
    <w:rsid w:val="00F97659"/>
    <w:rsid w:val="00FA09E2"/>
    <w:rsid w:val="00FA0EA4"/>
    <w:rsid w:val="00FB2012"/>
    <w:rsid w:val="00FB21A2"/>
    <w:rsid w:val="00FB4E02"/>
    <w:rsid w:val="00FB4F4A"/>
    <w:rsid w:val="00FB51DA"/>
    <w:rsid w:val="00FB6249"/>
    <w:rsid w:val="00FC14F6"/>
    <w:rsid w:val="00FC21CB"/>
    <w:rsid w:val="00FC2206"/>
    <w:rsid w:val="00FC237E"/>
    <w:rsid w:val="00FC31C3"/>
    <w:rsid w:val="00FC594A"/>
    <w:rsid w:val="00FC6159"/>
    <w:rsid w:val="00FC6B9D"/>
    <w:rsid w:val="00FC7408"/>
    <w:rsid w:val="00FD075A"/>
    <w:rsid w:val="00FD0B3A"/>
    <w:rsid w:val="00FD1E33"/>
    <w:rsid w:val="00FD24B5"/>
    <w:rsid w:val="00FD2C5D"/>
    <w:rsid w:val="00FD537E"/>
    <w:rsid w:val="00FD5890"/>
    <w:rsid w:val="00FD5F37"/>
    <w:rsid w:val="00FD60BF"/>
    <w:rsid w:val="00FD63FC"/>
    <w:rsid w:val="00FD684E"/>
    <w:rsid w:val="00FD7B09"/>
    <w:rsid w:val="00FD7DE2"/>
    <w:rsid w:val="00FE032B"/>
    <w:rsid w:val="00FE17E9"/>
    <w:rsid w:val="00FE3362"/>
    <w:rsid w:val="00FE3E1D"/>
    <w:rsid w:val="00FE42EE"/>
    <w:rsid w:val="00FE47C3"/>
    <w:rsid w:val="00FE62A3"/>
    <w:rsid w:val="00FE7520"/>
    <w:rsid w:val="00FF0C66"/>
    <w:rsid w:val="00FF1656"/>
    <w:rsid w:val="00FF23F3"/>
    <w:rsid w:val="00FF245D"/>
    <w:rsid w:val="00FF2EE9"/>
    <w:rsid w:val="00FF76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0DC1CB"/>
  <w14:defaultImageDpi w14:val="32767"/>
  <w15:chartTrackingRefBased/>
  <w15:docId w15:val="{FAF685AB-DDD0-4767-93BD-7D349EB19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8"/>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E2140"/>
    <w:pPr>
      <w:spacing w:line="324" w:lineRule="auto"/>
      <w:jc w:val="both"/>
    </w:pPr>
  </w:style>
  <w:style w:type="paragraph" w:styleId="berschrift1">
    <w:name w:val="heading 1"/>
    <w:basedOn w:val="Standard"/>
    <w:next w:val="Standard"/>
    <w:link w:val="berschrift1Zchn"/>
    <w:uiPriority w:val="9"/>
    <w:qFormat/>
    <w:rsid w:val="009D38CF"/>
    <w:pPr>
      <w:keepNext/>
      <w:keepLines/>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6F67D2"/>
    <w:pPr>
      <w:keepNext/>
      <w:keepLines/>
      <w:spacing w:before="240" w:after="120"/>
      <w:outlineLvl w:val="1"/>
    </w:pPr>
    <w:rPr>
      <w:rFonts w:eastAsiaTheme="majorEastAsia" w:cstheme="majorBidi"/>
      <w:color w:val="2F5496" w:themeColor="accent1" w:themeShade="BF"/>
      <w:sz w:val="28"/>
      <w:szCs w:val="26"/>
    </w:rPr>
  </w:style>
  <w:style w:type="paragraph" w:styleId="berschrift3">
    <w:name w:val="heading 3"/>
    <w:basedOn w:val="Standard"/>
    <w:next w:val="Standard"/>
    <w:link w:val="berschrift3Zchn"/>
    <w:uiPriority w:val="9"/>
    <w:unhideWhenUsed/>
    <w:qFormat/>
    <w:rsid w:val="00670122"/>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unhideWhenUsed/>
    <w:qFormat/>
    <w:rsid w:val="00CF5F5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5F5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5F5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5F5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5F5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5F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D38CF"/>
    <w:rPr>
      <w:rFonts w:eastAsiaTheme="majorEastAsia"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6F67D2"/>
    <w:rPr>
      <w:rFonts w:eastAsiaTheme="majorEastAsia" w:cstheme="majorBidi"/>
      <w:color w:val="2F5496" w:themeColor="accent1" w:themeShade="BF"/>
      <w:sz w:val="28"/>
      <w:szCs w:val="26"/>
    </w:rPr>
  </w:style>
  <w:style w:type="character" w:customStyle="1" w:styleId="berschrift3Zchn">
    <w:name w:val="Überschrift 3 Zchn"/>
    <w:basedOn w:val="Absatz-Standardschriftart"/>
    <w:link w:val="berschrift3"/>
    <w:uiPriority w:val="9"/>
    <w:rsid w:val="00670122"/>
    <w:rPr>
      <w:rFonts w:asciiTheme="majorHAnsi" w:eastAsiaTheme="majorEastAsia" w:hAnsiTheme="majorHAnsi" w:cstheme="majorBidi"/>
      <w:color w:val="1F3763" w:themeColor="accent1" w:themeShade="7F"/>
      <w:szCs w:val="24"/>
    </w:rPr>
  </w:style>
  <w:style w:type="character" w:customStyle="1" w:styleId="berschrift4Zchn">
    <w:name w:val="Überschrift 4 Zchn"/>
    <w:basedOn w:val="Absatz-Standardschriftart"/>
    <w:link w:val="berschrift4"/>
    <w:uiPriority w:val="9"/>
    <w:rsid w:val="00CF5F5D"/>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5F5D"/>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5F5D"/>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5F5D"/>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5F5D"/>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5F5D"/>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07139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1392"/>
  </w:style>
  <w:style w:type="paragraph" w:styleId="Fuzeile">
    <w:name w:val="footer"/>
    <w:basedOn w:val="Standard"/>
    <w:link w:val="FuzeileZchn"/>
    <w:uiPriority w:val="99"/>
    <w:unhideWhenUsed/>
    <w:rsid w:val="0007139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71392"/>
  </w:style>
  <w:style w:type="paragraph" w:styleId="Inhaltsverzeichnisberschrift">
    <w:name w:val="TOC Heading"/>
    <w:basedOn w:val="berschrift1"/>
    <w:next w:val="Standard"/>
    <w:uiPriority w:val="39"/>
    <w:unhideWhenUsed/>
    <w:qFormat/>
    <w:rsid w:val="00A31C3C"/>
    <w:pPr>
      <w:outlineLvl w:val="9"/>
    </w:pPr>
    <w:rPr>
      <w:lang w:eastAsia="de-DE"/>
    </w:rPr>
  </w:style>
  <w:style w:type="paragraph" w:styleId="Verzeichnis1">
    <w:name w:val="toc 1"/>
    <w:basedOn w:val="Standard"/>
    <w:next w:val="Standard"/>
    <w:autoRedefine/>
    <w:uiPriority w:val="39"/>
    <w:unhideWhenUsed/>
    <w:rsid w:val="00A31C3C"/>
    <w:pPr>
      <w:spacing w:after="100"/>
    </w:pPr>
  </w:style>
  <w:style w:type="character" w:styleId="Hyperlink">
    <w:name w:val="Hyperlink"/>
    <w:basedOn w:val="Absatz-Standardschriftart"/>
    <w:uiPriority w:val="99"/>
    <w:unhideWhenUsed/>
    <w:rsid w:val="00A31C3C"/>
    <w:rPr>
      <w:color w:val="0563C1" w:themeColor="hyperlink"/>
      <w:u w:val="single"/>
    </w:rPr>
  </w:style>
  <w:style w:type="paragraph" w:styleId="Verzeichnis2">
    <w:name w:val="toc 2"/>
    <w:basedOn w:val="Standard"/>
    <w:next w:val="Standard"/>
    <w:autoRedefine/>
    <w:uiPriority w:val="39"/>
    <w:unhideWhenUsed/>
    <w:rsid w:val="002E59B3"/>
    <w:pPr>
      <w:spacing w:after="100"/>
      <w:ind w:left="240"/>
    </w:pPr>
  </w:style>
  <w:style w:type="paragraph" w:styleId="Listenabsatz">
    <w:name w:val="List Paragraph"/>
    <w:basedOn w:val="Standard"/>
    <w:uiPriority w:val="34"/>
    <w:qFormat/>
    <w:rsid w:val="00D4692E"/>
    <w:pPr>
      <w:ind w:left="425"/>
      <w:contextualSpacing/>
    </w:pPr>
  </w:style>
  <w:style w:type="character" w:styleId="Platzhaltertext">
    <w:name w:val="Placeholder Text"/>
    <w:basedOn w:val="Absatz-Standardschriftart"/>
    <w:uiPriority w:val="99"/>
    <w:semiHidden/>
    <w:rsid w:val="00CF5F5D"/>
    <w:rPr>
      <w:color w:val="808080"/>
    </w:rPr>
  </w:style>
  <w:style w:type="paragraph" w:customStyle="1" w:styleId="CitaviBibliographyEntry">
    <w:name w:val="Citavi Bibliography Entry"/>
    <w:basedOn w:val="Standard"/>
    <w:link w:val="CitaviBibliographyEntryZchn"/>
    <w:uiPriority w:val="99"/>
    <w:rsid w:val="00CF5F5D"/>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CF5F5D"/>
  </w:style>
  <w:style w:type="paragraph" w:customStyle="1" w:styleId="CitaviBibliographyHeading">
    <w:name w:val="Citavi Bibliography Heading"/>
    <w:basedOn w:val="berschrift1"/>
    <w:link w:val="CitaviBibliographyHeadingZchn"/>
    <w:uiPriority w:val="99"/>
    <w:rsid w:val="00CF5F5D"/>
    <w:pPr>
      <w:jc w:val="left"/>
    </w:pPr>
  </w:style>
  <w:style w:type="character" w:customStyle="1" w:styleId="CitaviBibliographyHeadingZchn">
    <w:name w:val="Citavi Bibliography Heading Zchn"/>
    <w:basedOn w:val="Absatz-Standardschriftart"/>
    <w:link w:val="CitaviBibliographyHeading"/>
    <w:uiPriority w:val="99"/>
    <w:rsid w:val="00CF5F5D"/>
    <w:rPr>
      <w:rFonts w:eastAsiaTheme="majorEastAsia"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CF5F5D"/>
  </w:style>
  <w:style w:type="character" w:customStyle="1" w:styleId="CitaviChapterBibliographyHeadingZchn">
    <w:name w:val="Citavi Chapter Bibliography Heading Zchn"/>
    <w:basedOn w:val="Absatz-Standardschriftart"/>
    <w:link w:val="CitaviChapterBibliographyHeading"/>
    <w:uiPriority w:val="99"/>
    <w:rsid w:val="00CF5F5D"/>
    <w:rPr>
      <w:rFonts w:eastAsiaTheme="majorEastAsia" w:cstheme="majorBidi"/>
      <w:color w:val="2F5496" w:themeColor="accent1" w:themeShade="BF"/>
      <w:sz w:val="28"/>
      <w:szCs w:val="26"/>
    </w:rPr>
  </w:style>
  <w:style w:type="paragraph" w:customStyle="1" w:styleId="CitaviBibliographySubheading1">
    <w:name w:val="Citavi Bibliography Subheading 1"/>
    <w:basedOn w:val="berschrift2"/>
    <w:link w:val="CitaviBibliographySubheading1Zchn"/>
    <w:uiPriority w:val="99"/>
    <w:rsid w:val="00CF5F5D"/>
    <w:pPr>
      <w:jc w:val="left"/>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CF5F5D"/>
    <w:rPr>
      <w:rFonts w:eastAsiaTheme="majorEastAsia" w:cstheme="majorBidi"/>
      <w:color w:val="2F5496" w:themeColor="accent1" w:themeShade="BF"/>
      <w:sz w:val="28"/>
      <w:szCs w:val="26"/>
      <w:lang w:val="en-GB"/>
    </w:rPr>
  </w:style>
  <w:style w:type="paragraph" w:customStyle="1" w:styleId="CitaviBibliographySubheading2">
    <w:name w:val="Citavi Bibliography Subheading 2"/>
    <w:basedOn w:val="berschrift3"/>
    <w:link w:val="CitaviBibliographySubheading2Zchn"/>
    <w:uiPriority w:val="99"/>
    <w:rsid w:val="00CF5F5D"/>
    <w:pPr>
      <w:jc w:val="left"/>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CF5F5D"/>
    <w:rPr>
      <w:rFonts w:asciiTheme="majorHAnsi" w:eastAsiaTheme="majorEastAsia" w:hAnsiTheme="majorHAnsi" w:cstheme="majorBidi"/>
      <w:color w:val="1F3763" w:themeColor="accent1" w:themeShade="7F"/>
      <w:szCs w:val="24"/>
      <w:lang w:val="en-GB"/>
    </w:rPr>
  </w:style>
  <w:style w:type="paragraph" w:customStyle="1" w:styleId="CitaviBibliographySubheading3">
    <w:name w:val="Citavi Bibliography Subheading 3"/>
    <w:basedOn w:val="berschrift4"/>
    <w:link w:val="CitaviBibliographySubheading3Zchn"/>
    <w:uiPriority w:val="99"/>
    <w:rsid w:val="00CF5F5D"/>
    <w:pPr>
      <w:jc w:val="left"/>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CF5F5D"/>
    <w:rPr>
      <w:rFonts w:asciiTheme="majorHAnsi" w:eastAsiaTheme="majorEastAsia" w:hAnsiTheme="majorHAnsi" w:cstheme="majorBidi"/>
      <w:i/>
      <w:iCs/>
      <w:color w:val="2F5496" w:themeColor="accent1" w:themeShade="BF"/>
      <w:lang w:val="en-GB"/>
    </w:rPr>
  </w:style>
  <w:style w:type="paragraph" w:customStyle="1" w:styleId="CitaviBibliographySubheading4">
    <w:name w:val="Citavi Bibliography Subheading 4"/>
    <w:basedOn w:val="berschrift5"/>
    <w:link w:val="CitaviBibliographySubheading4Zchn"/>
    <w:uiPriority w:val="99"/>
    <w:rsid w:val="00CF5F5D"/>
    <w:pPr>
      <w:jc w:val="left"/>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CF5F5D"/>
    <w:rPr>
      <w:rFonts w:asciiTheme="majorHAnsi" w:eastAsiaTheme="majorEastAsia" w:hAnsiTheme="majorHAnsi" w:cstheme="majorBidi"/>
      <w:color w:val="2F5496" w:themeColor="accent1" w:themeShade="BF"/>
      <w:lang w:val="en-GB"/>
    </w:rPr>
  </w:style>
  <w:style w:type="paragraph" w:customStyle="1" w:styleId="CitaviBibliographySubheading5">
    <w:name w:val="Citavi Bibliography Subheading 5"/>
    <w:basedOn w:val="berschrift6"/>
    <w:link w:val="CitaviBibliographySubheading5Zchn"/>
    <w:uiPriority w:val="99"/>
    <w:rsid w:val="00CF5F5D"/>
    <w:pPr>
      <w:jc w:val="left"/>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CF5F5D"/>
    <w:rPr>
      <w:rFonts w:asciiTheme="majorHAnsi" w:eastAsiaTheme="majorEastAsia" w:hAnsiTheme="majorHAnsi" w:cstheme="majorBidi"/>
      <w:color w:val="1F3763" w:themeColor="accent1" w:themeShade="7F"/>
      <w:lang w:val="en-GB"/>
    </w:rPr>
  </w:style>
  <w:style w:type="paragraph" w:customStyle="1" w:styleId="CitaviBibliographySubheading6">
    <w:name w:val="Citavi Bibliography Subheading 6"/>
    <w:basedOn w:val="berschrift7"/>
    <w:link w:val="CitaviBibliographySubheading6Zchn"/>
    <w:uiPriority w:val="99"/>
    <w:rsid w:val="00CF5F5D"/>
    <w:pPr>
      <w:jc w:val="left"/>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CF5F5D"/>
    <w:rPr>
      <w:rFonts w:asciiTheme="majorHAnsi" w:eastAsiaTheme="majorEastAsia" w:hAnsiTheme="majorHAnsi" w:cstheme="majorBidi"/>
      <w:i/>
      <w:iCs/>
      <w:color w:val="1F3763" w:themeColor="accent1" w:themeShade="7F"/>
      <w:lang w:val="en-GB"/>
    </w:rPr>
  </w:style>
  <w:style w:type="paragraph" w:customStyle="1" w:styleId="CitaviBibliographySubheading7">
    <w:name w:val="Citavi Bibliography Subheading 7"/>
    <w:basedOn w:val="berschrift8"/>
    <w:link w:val="CitaviBibliographySubheading7Zchn"/>
    <w:uiPriority w:val="99"/>
    <w:rsid w:val="00CF5F5D"/>
    <w:pPr>
      <w:jc w:val="left"/>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CF5F5D"/>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berschrift9"/>
    <w:link w:val="CitaviBibliographySubheading8Zchn"/>
    <w:uiPriority w:val="99"/>
    <w:rsid w:val="00CF5F5D"/>
    <w:pPr>
      <w:jc w:val="left"/>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CF5F5D"/>
    <w:rPr>
      <w:rFonts w:asciiTheme="majorHAnsi" w:eastAsiaTheme="majorEastAsia" w:hAnsiTheme="majorHAnsi" w:cstheme="majorBidi"/>
      <w:i/>
      <w:iCs/>
      <w:color w:val="272727" w:themeColor="text1" w:themeTint="D8"/>
      <w:sz w:val="21"/>
      <w:szCs w:val="21"/>
      <w:lang w:val="en-GB"/>
    </w:rPr>
  </w:style>
  <w:style w:type="paragraph" w:styleId="Beschriftung">
    <w:name w:val="caption"/>
    <w:basedOn w:val="Standard"/>
    <w:next w:val="Standard"/>
    <w:uiPriority w:val="35"/>
    <w:unhideWhenUsed/>
    <w:qFormat/>
    <w:rsid w:val="00540AA6"/>
    <w:pPr>
      <w:spacing w:after="240" w:line="240" w:lineRule="auto"/>
    </w:pPr>
    <w:rPr>
      <w:iCs/>
      <w:color w:val="44546A" w:themeColor="text2"/>
      <w:sz w:val="22"/>
      <w:szCs w:val="18"/>
      <w:lang w:val="en-GB"/>
    </w:rPr>
  </w:style>
  <w:style w:type="table" w:styleId="Tabellenraster">
    <w:name w:val="Table Grid"/>
    <w:basedOn w:val="NormaleTabelle"/>
    <w:uiPriority w:val="39"/>
    <w:rsid w:val="001A326F"/>
    <w:pPr>
      <w:spacing w:after="0" w:line="240" w:lineRule="auto"/>
    </w:pPr>
    <w:rPr>
      <w:rFonts w:asciiTheme="minorHAnsi" w:hAnsiTheme="minorHAnsi" w:cstheme="minorBidi"/>
      <w:bCs/>
      <w:iCs/>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F0D62"/>
    <w:rPr>
      <w:sz w:val="16"/>
      <w:szCs w:val="16"/>
    </w:rPr>
  </w:style>
  <w:style w:type="paragraph" w:styleId="Kommentartext">
    <w:name w:val="annotation text"/>
    <w:basedOn w:val="Standard"/>
    <w:link w:val="KommentartextZchn"/>
    <w:uiPriority w:val="99"/>
    <w:semiHidden/>
    <w:unhideWhenUsed/>
    <w:rsid w:val="00DF0D6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F0D62"/>
    <w:rPr>
      <w:sz w:val="20"/>
      <w:szCs w:val="20"/>
    </w:rPr>
  </w:style>
  <w:style w:type="paragraph" w:styleId="Kommentarthema">
    <w:name w:val="annotation subject"/>
    <w:basedOn w:val="Kommentartext"/>
    <w:next w:val="Kommentartext"/>
    <w:link w:val="KommentarthemaZchn"/>
    <w:uiPriority w:val="99"/>
    <w:semiHidden/>
    <w:unhideWhenUsed/>
    <w:rsid w:val="00DF0D62"/>
    <w:rPr>
      <w:b/>
    </w:rPr>
  </w:style>
  <w:style w:type="character" w:customStyle="1" w:styleId="KommentarthemaZchn">
    <w:name w:val="Kommentarthema Zchn"/>
    <w:basedOn w:val="KommentartextZchn"/>
    <w:link w:val="Kommentarthema"/>
    <w:uiPriority w:val="99"/>
    <w:semiHidden/>
    <w:rsid w:val="00DF0D62"/>
    <w:rPr>
      <w:b/>
      <w:sz w:val="20"/>
      <w:szCs w:val="20"/>
    </w:rPr>
  </w:style>
  <w:style w:type="paragraph" w:styleId="Abbildungsverzeichnis">
    <w:name w:val="table of figures"/>
    <w:basedOn w:val="Standard"/>
    <w:next w:val="Standard"/>
    <w:uiPriority w:val="99"/>
    <w:unhideWhenUsed/>
    <w:rsid w:val="002A38E8"/>
    <w:pPr>
      <w:spacing w:after="0"/>
    </w:pPr>
  </w:style>
  <w:style w:type="character" w:customStyle="1" w:styleId="HTMLVorformatiertZchn">
    <w:name w:val="HTML Vorformatiert Zchn"/>
    <w:basedOn w:val="Absatz-Standardschriftart"/>
    <w:link w:val="HTMLVorformatiert"/>
    <w:uiPriority w:val="99"/>
    <w:rsid w:val="000C494A"/>
    <w:rPr>
      <w:rFonts w:ascii="Courier New" w:eastAsia="Times New Roman" w:hAnsi="Courier New" w:cs="Courier New"/>
      <w:sz w:val="20"/>
      <w:szCs w:val="20"/>
      <w:lang w:eastAsia="de-DE"/>
    </w:rPr>
  </w:style>
  <w:style w:type="paragraph" w:styleId="HTMLVorformatiert">
    <w:name w:val="HTML Preformatted"/>
    <w:basedOn w:val="Standard"/>
    <w:link w:val="HTMLVorformatiertZchn"/>
    <w:uiPriority w:val="99"/>
    <w:unhideWhenUsed/>
    <w:rsid w:val="000C49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ljs-keyword">
    <w:name w:val="hljs-keyword"/>
    <w:basedOn w:val="Absatz-Standardschriftart"/>
    <w:rsid w:val="000C494A"/>
  </w:style>
  <w:style w:type="character" w:customStyle="1" w:styleId="hljs-comment">
    <w:name w:val="hljs-comment"/>
    <w:basedOn w:val="Absatz-Standardschriftart"/>
    <w:rsid w:val="000C494A"/>
  </w:style>
  <w:style w:type="character" w:customStyle="1" w:styleId="hljs-string">
    <w:name w:val="hljs-string"/>
    <w:basedOn w:val="Absatz-Standardschriftart"/>
    <w:rsid w:val="000C494A"/>
  </w:style>
  <w:style w:type="character" w:customStyle="1" w:styleId="hljs-number">
    <w:name w:val="hljs-number"/>
    <w:basedOn w:val="Absatz-Standardschriftart"/>
    <w:rsid w:val="000C494A"/>
  </w:style>
  <w:style w:type="character" w:styleId="NichtaufgelsteErwhnung">
    <w:name w:val="Unresolved Mention"/>
    <w:basedOn w:val="Absatz-Standardschriftart"/>
    <w:uiPriority w:val="99"/>
    <w:semiHidden/>
    <w:unhideWhenUsed/>
    <w:rsid w:val="009C1EA4"/>
    <w:rPr>
      <w:color w:val="605E5C"/>
      <w:shd w:val="clear" w:color="auto" w:fill="E1DFDD"/>
    </w:rPr>
  </w:style>
  <w:style w:type="paragraph" w:styleId="StandardWeb">
    <w:name w:val="Normal (Web)"/>
    <w:basedOn w:val="Standard"/>
    <w:uiPriority w:val="99"/>
    <w:semiHidden/>
    <w:unhideWhenUsed/>
    <w:rsid w:val="00DE51E3"/>
    <w:rPr>
      <w:szCs w:val="24"/>
    </w:rPr>
  </w:style>
  <w:style w:type="paragraph" w:customStyle="1" w:styleId="Standard1">
    <w:name w:val="Standard1"/>
    <w:qFormat/>
    <w:rsid w:val="003D5508"/>
    <w:pPr>
      <w:spacing w:after="0" w:line="240" w:lineRule="auto"/>
    </w:pPr>
    <w:rPr>
      <w:rFonts w:eastAsia="MS Mincho"/>
      <w:color w:val="00000A"/>
      <w:sz w:val="22"/>
      <w:szCs w:val="20"/>
      <w:lang w:val="fr-FR" w:eastAsia="fr-FR"/>
    </w:rPr>
  </w:style>
  <w:style w:type="character" w:styleId="Hervorhebung">
    <w:name w:val="Emphasis"/>
    <w:basedOn w:val="Absatz-Standardschriftart"/>
    <w:uiPriority w:val="20"/>
    <w:qFormat/>
    <w:rsid w:val="003D5508"/>
    <w:rPr>
      <w:i/>
      <w:iCs/>
    </w:rPr>
  </w:style>
  <w:style w:type="paragraph" w:styleId="Funotentext">
    <w:name w:val="footnote text"/>
    <w:basedOn w:val="Standard"/>
    <w:link w:val="FunotentextZchn"/>
    <w:uiPriority w:val="99"/>
    <w:semiHidden/>
    <w:unhideWhenUsed/>
    <w:rsid w:val="007214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21483"/>
    <w:rPr>
      <w:sz w:val="20"/>
      <w:szCs w:val="20"/>
    </w:rPr>
  </w:style>
  <w:style w:type="character" w:styleId="Funotenzeichen">
    <w:name w:val="footnote reference"/>
    <w:basedOn w:val="Absatz-Standardschriftart"/>
    <w:uiPriority w:val="99"/>
    <w:semiHidden/>
    <w:unhideWhenUsed/>
    <w:rsid w:val="007214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03026">
      <w:bodyDiv w:val="1"/>
      <w:marLeft w:val="0"/>
      <w:marRight w:val="0"/>
      <w:marTop w:val="0"/>
      <w:marBottom w:val="0"/>
      <w:divBdr>
        <w:top w:val="none" w:sz="0" w:space="0" w:color="auto"/>
        <w:left w:val="none" w:sz="0" w:space="0" w:color="auto"/>
        <w:bottom w:val="none" w:sz="0" w:space="0" w:color="auto"/>
        <w:right w:val="none" w:sz="0" w:space="0" w:color="auto"/>
      </w:divBdr>
      <w:divsChild>
        <w:div w:id="700129897">
          <w:marLeft w:val="0"/>
          <w:marRight w:val="0"/>
          <w:marTop w:val="0"/>
          <w:marBottom w:val="0"/>
          <w:divBdr>
            <w:top w:val="none" w:sz="0" w:space="0" w:color="auto"/>
            <w:left w:val="none" w:sz="0" w:space="0" w:color="auto"/>
            <w:bottom w:val="none" w:sz="0" w:space="0" w:color="auto"/>
            <w:right w:val="none" w:sz="0" w:space="0" w:color="auto"/>
          </w:divBdr>
        </w:div>
      </w:divsChild>
    </w:div>
    <w:div w:id="685517019">
      <w:bodyDiv w:val="1"/>
      <w:marLeft w:val="0"/>
      <w:marRight w:val="0"/>
      <w:marTop w:val="0"/>
      <w:marBottom w:val="0"/>
      <w:divBdr>
        <w:top w:val="none" w:sz="0" w:space="0" w:color="auto"/>
        <w:left w:val="none" w:sz="0" w:space="0" w:color="auto"/>
        <w:bottom w:val="none" w:sz="0" w:space="0" w:color="auto"/>
        <w:right w:val="none" w:sz="0" w:space="0" w:color="auto"/>
      </w:divBdr>
    </w:div>
    <w:div w:id="765273285">
      <w:bodyDiv w:val="1"/>
      <w:marLeft w:val="0"/>
      <w:marRight w:val="0"/>
      <w:marTop w:val="0"/>
      <w:marBottom w:val="0"/>
      <w:divBdr>
        <w:top w:val="none" w:sz="0" w:space="0" w:color="auto"/>
        <w:left w:val="none" w:sz="0" w:space="0" w:color="auto"/>
        <w:bottom w:val="none" w:sz="0" w:space="0" w:color="auto"/>
        <w:right w:val="none" w:sz="0" w:space="0" w:color="auto"/>
      </w:divBdr>
      <w:divsChild>
        <w:div w:id="1185899968">
          <w:marLeft w:val="0"/>
          <w:marRight w:val="0"/>
          <w:marTop w:val="0"/>
          <w:marBottom w:val="0"/>
          <w:divBdr>
            <w:top w:val="none" w:sz="0" w:space="0" w:color="auto"/>
            <w:left w:val="none" w:sz="0" w:space="0" w:color="auto"/>
            <w:bottom w:val="none" w:sz="0" w:space="0" w:color="auto"/>
            <w:right w:val="none" w:sz="0" w:space="0" w:color="auto"/>
          </w:divBdr>
          <w:divsChild>
            <w:div w:id="1771463295">
              <w:marLeft w:val="0"/>
              <w:marRight w:val="0"/>
              <w:marTop w:val="0"/>
              <w:marBottom w:val="0"/>
              <w:divBdr>
                <w:top w:val="none" w:sz="0" w:space="0" w:color="auto"/>
                <w:left w:val="none" w:sz="0" w:space="0" w:color="auto"/>
                <w:bottom w:val="none" w:sz="0" w:space="0" w:color="auto"/>
                <w:right w:val="none" w:sz="0" w:space="0" w:color="auto"/>
              </w:divBdr>
            </w:div>
            <w:div w:id="1339622525">
              <w:marLeft w:val="0"/>
              <w:marRight w:val="0"/>
              <w:marTop w:val="0"/>
              <w:marBottom w:val="0"/>
              <w:divBdr>
                <w:top w:val="none" w:sz="0" w:space="0" w:color="auto"/>
                <w:left w:val="none" w:sz="0" w:space="0" w:color="auto"/>
                <w:bottom w:val="none" w:sz="0" w:space="0" w:color="auto"/>
                <w:right w:val="none" w:sz="0" w:space="0" w:color="auto"/>
              </w:divBdr>
            </w:div>
            <w:div w:id="1201896580">
              <w:marLeft w:val="0"/>
              <w:marRight w:val="0"/>
              <w:marTop w:val="0"/>
              <w:marBottom w:val="0"/>
              <w:divBdr>
                <w:top w:val="none" w:sz="0" w:space="0" w:color="auto"/>
                <w:left w:val="none" w:sz="0" w:space="0" w:color="auto"/>
                <w:bottom w:val="none" w:sz="0" w:space="0" w:color="auto"/>
                <w:right w:val="none" w:sz="0" w:space="0" w:color="auto"/>
              </w:divBdr>
            </w:div>
            <w:div w:id="1879393939">
              <w:marLeft w:val="0"/>
              <w:marRight w:val="0"/>
              <w:marTop w:val="0"/>
              <w:marBottom w:val="0"/>
              <w:divBdr>
                <w:top w:val="none" w:sz="0" w:space="0" w:color="auto"/>
                <w:left w:val="none" w:sz="0" w:space="0" w:color="auto"/>
                <w:bottom w:val="none" w:sz="0" w:space="0" w:color="auto"/>
                <w:right w:val="none" w:sz="0" w:space="0" w:color="auto"/>
              </w:divBdr>
            </w:div>
            <w:div w:id="46485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250167">
      <w:bodyDiv w:val="1"/>
      <w:marLeft w:val="0"/>
      <w:marRight w:val="0"/>
      <w:marTop w:val="0"/>
      <w:marBottom w:val="0"/>
      <w:divBdr>
        <w:top w:val="none" w:sz="0" w:space="0" w:color="auto"/>
        <w:left w:val="none" w:sz="0" w:space="0" w:color="auto"/>
        <w:bottom w:val="none" w:sz="0" w:space="0" w:color="auto"/>
        <w:right w:val="none" w:sz="0" w:space="0" w:color="auto"/>
      </w:divBdr>
    </w:div>
    <w:div w:id="1518040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glossaryDocument" Target="glossary/document.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lukemelas/EfficientNet-PyTorch/issues/27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CA92B33F-6BA0-403E-8C03-AC24BE0ADB96}"/>
      </w:docPartPr>
      <w:docPartBody>
        <w:p w:rsidR="00DC59E2" w:rsidRDefault="00DC59E2">
          <w:r w:rsidRPr="005F20C0">
            <w:rPr>
              <w:rStyle w:val="Platzhaltertext"/>
            </w:rPr>
            <w:t>Klicken oder tippen Sie hier, um Text einzugeben.</w:t>
          </w:r>
        </w:p>
      </w:docPartBody>
    </w:docPart>
    <w:docPart>
      <w:docPartPr>
        <w:name w:val="1274F84D83324F77A762865FACA29DF5"/>
        <w:category>
          <w:name w:val="Allgemein"/>
          <w:gallery w:val="placeholder"/>
        </w:category>
        <w:types>
          <w:type w:val="bbPlcHdr"/>
        </w:types>
        <w:behaviors>
          <w:behavior w:val="content"/>
        </w:behaviors>
        <w:guid w:val="{4DBAD6B0-946B-4B6B-9F9B-587766D6D985}"/>
      </w:docPartPr>
      <w:docPartBody>
        <w:p w:rsidR="005A0101" w:rsidRDefault="003A4B00" w:rsidP="003A4B00">
          <w:pPr>
            <w:pStyle w:val="1274F84D83324F77A762865FACA29DF5"/>
          </w:pPr>
          <w:r w:rsidRPr="005F20C0">
            <w:rPr>
              <w:rStyle w:val="Platzhaltertext"/>
            </w:rPr>
            <w:t>Klicken oder tippen Sie hier, um Text einzugeben.</w:t>
          </w:r>
        </w:p>
      </w:docPartBody>
    </w:docPart>
    <w:docPart>
      <w:docPartPr>
        <w:name w:val="9E26FD4A73E94EECA57919BAD31491C9"/>
        <w:category>
          <w:name w:val="Allgemein"/>
          <w:gallery w:val="placeholder"/>
        </w:category>
        <w:types>
          <w:type w:val="bbPlcHdr"/>
        </w:types>
        <w:behaviors>
          <w:behavior w:val="content"/>
        </w:behaviors>
        <w:guid w:val="{4BEA0BE9-5816-440E-B2FA-15988CBC33B5}"/>
      </w:docPartPr>
      <w:docPartBody>
        <w:p w:rsidR="005A0101" w:rsidRDefault="003A4B00" w:rsidP="003A4B00">
          <w:pPr>
            <w:pStyle w:val="9E26FD4A73E94EECA57919BAD31491C9"/>
          </w:pPr>
          <w:r w:rsidRPr="005F20C0">
            <w:rPr>
              <w:rStyle w:val="Platzhaltertext"/>
            </w:rPr>
            <w:t>Klicken oder tippen Sie hier, um Text einzugeben.</w:t>
          </w:r>
        </w:p>
      </w:docPartBody>
    </w:docPart>
    <w:docPart>
      <w:docPartPr>
        <w:name w:val="584CBF6854F240598086E819AC488309"/>
        <w:category>
          <w:name w:val="Allgemein"/>
          <w:gallery w:val="placeholder"/>
        </w:category>
        <w:types>
          <w:type w:val="bbPlcHdr"/>
        </w:types>
        <w:behaviors>
          <w:behavior w:val="content"/>
        </w:behaviors>
        <w:guid w:val="{02B188EA-EAE0-42D6-BDF1-FB77780F72D3}"/>
      </w:docPartPr>
      <w:docPartBody>
        <w:p w:rsidR="005A0101" w:rsidRDefault="003A4B00" w:rsidP="003A4B00">
          <w:pPr>
            <w:pStyle w:val="584CBF6854F240598086E819AC488309"/>
          </w:pPr>
          <w:r w:rsidRPr="005F20C0">
            <w:rPr>
              <w:rStyle w:val="Platzhaltertext"/>
            </w:rPr>
            <w:t>Klicken oder tippen Sie hier, um Text einzugeben.</w:t>
          </w:r>
        </w:p>
      </w:docPartBody>
    </w:docPart>
    <w:docPart>
      <w:docPartPr>
        <w:name w:val="8D7096157B0D430BB817E999B84262F6"/>
        <w:category>
          <w:name w:val="Allgemein"/>
          <w:gallery w:val="placeholder"/>
        </w:category>
        <w:types>
          <w:type w:val="bbPlcHdr"/>
        </w:types>
        <w:behaviors>
          <w:behavior w:val="content"/>
        </w:behaviors>
        <w:guid w:val="{6C87593C-5540-41A6-A611-B8574519411D}"/>
      </w:docPartPr>
      <w:docPartBody>
        <w:p w:rsidR="005A0101" w:rsidRDefault="003A4B00" w:rsidP="003A4B00">
          <w:pPr>
            <w:pStyle w:val="8D7096157B0D430BB817E999B84262F6"/>
          </w:pPr>
          <w:r w:rsidRPr="005F20C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9E2"/>
    <w:rsid w:val="00076280"/>
    <w:rsid w:val="00093510"/>
    <w:rsid w:val="00222FE5"/>
    <w:rsid w:val="00236EA5"/>
    <w:rsid w:val="00242689"/>
    <w:rsid w:val="00261555"/>
    <w:rsid w:val="00330809"/>
    <w:rsid w:val="00350C90"/>
    <w:rsid w:val="00377239"/>
    <w:rsid w:val="003A4B00"/>
    <w:rsid w:val="0045196B"/>
    <w:rsid w:val="004E66E2"/>
    <w:rsid w:val="004F7033"/>
    <w:rsid w:val="0054536B"/>
    <w:rsid w:val="00552D54"/>
    <w:rsid w:val="005A0101"/>
    <w:rsid w:val="005A5CF7"/>
    <w:rsid w:val="005B4498"/>
    <w:rsid w:val="006B51D7"/>
    <w:rsid w:val="00732494"/>
    <w:rsid w:val="00931BC5"/>
    <w:rsid w:val="00AF03F0"/>
    <w:rsid w:val="00B45F9B"/>
    <w:rsid w:val="00B90234"/>
    <w:rsid w:val="00BD766C"/>
    <w:rsid w:val="00BF180E"/>
    <w:rsid w:val="00C9556D"/>
    <w:rsid w:val="00DB7232"/>
    <w:rsid w:val="00DC59E2"/>
    <w:rsid w:val="00EC5DA4"/>
    <w:rsid w:val="00EE40B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A4B00"/>
    <w:rPr>
      <w:color w:val="808080"/>
    </w:rPr>
  </w:style>
  <w:style w:type="paragraph" w:customStyle="1" w:styleId="1274F84D83324F77A762865FACA29DF5">
    <w:name w:val="1274F84D83324F77A762865FACA29DF5"/>
    <w:rsid w:val="003A4B00"/>
  </w:style>
  <w:style w:type="paragraph" w:customStyle="1" w:styleId="9E26FD4A73E94EECA57919BAD31491C9">
    <w:name w:val="9E26FD4A73E94EECA57919BAD31491C9"/>
    <w:rsid w:val="003A4B00"/>
  </w:style>
  <w:style w:type="paragraph" w:customStyle="1" w:styleId="584CBF6854F240598086E819AC488309">
    <w:name w:val="584CBF6854F240598086E819AC488309"/>
    <w:rsid w:val="003A4B00"/>
  </w:style>
  <w:style w:type="paragraph" w:customStyle="1" w:styleId="8D7096157B0D430BB817E999B84262F6">
    <w:name w:val="8D7096157B0D430BB817E999B84262F6"/>
    <w:rsid w:val="003A4B0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A776D-364A-4F3C-8B02-900A979DC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2777</Words>
  <Characters>269496</Characters>
  <Application>Microsoft Office Word</Application>
  <DocSecurity>0</DocSecurity>
  <Lines>2245</Lines>
  <Paragraphs>6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1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Kroeber</dc:creator>
  <cp:keywords/>
  <dc:description/>
  <cp:lastModifiedBy>Felix Kröber</cp:lastModifiedBy>
  <cp:revision>46</cp:revision>
  <cp:lastPrinted>2022-08-01T15:03:00Z</cp:lastPrinted>
  <dcterms:created xsi:type="dcterms:W3CDTF">2022-09-10T22:40:00Z</dcterms:created>
  <dcterms:modified xsi:type="dcterms:W3CDTF">2022-09-11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87079bbc-f429-41ee-a01c-8dc27247cb67</vt:lpwstr>
  </property>
  <property fmtid="{D5CDD505-2E9C-101B-9397-08002B2CF9AE}" pid="3" name="CitaviDocumentProperty_7">
    <vt:lpwstr>Internship_LETG</vt:lpwstr>
  </property>
  <property fmtid="{D5CDD505-2E9C-101B-9397-08002B2CF9AE}" pid="4" name="CitaviDocumentProperty_8">
    <vt:lpwstr>CloudProjectKey=dmlv2ltwc6r9gdpwhtbr4fogzhqdzwu1aypd9ca0b; ProjectName=Internship_LETG</vt:lpwstr>
  </property>
  <property fmtid="{D5CDD505-2E9C-101B-9397-08002B2CF9AE}" pid="5" name="CitaviDocumentProperty_1">
    <vt:lpwstr>6.14.0.0</vt:lpwstr>
  </property>
  <property fmtid="{D5CDD505-2E9C-101B-9397-08002B2CF9AE}" pid="6" name="CitaviDocumentProperty_6">
    <vt:lpwstr>True</vt:lpwstr>
  </property>
</Properties>
</file>